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BFCD53" w14:textId="08AF99F6" w:rsidR="00126118" w:rsidRPr="00DF7499" w:rsidRDefault="002D144F" w:rsidP="007C734B">
      <w:pPr>
        <w:pStyle w:val="MStitle"/>
        <w:rPr>
          <w:lang w:val="en-AU"/>
        </w:rPr>
      </w:pPr>
      <w:r>
        <w:rPr>
          <w:lang w:val="en-AU"/>
        </w:rPr>
        <w:t>Reduced e</w:t>
      </w:r>
      <w:r w:rsidR="00126118" w:rsidRPr="009D4CB3">
        <w:rPr>
          <w:lang w:val="en-AU"/>
        </w:rPr>
        <w:t>nteric methane</w:t>
      </w:r>
      <w:r w:rsidR="00126118">
        <w:rPr>
          <w:lang w:val="en-AU"/>
        </w:rPr>
        <w:t xml:space="preserve"> emissions</w:t>
      </w:r>
      <w:r w:rsidR="00126118" w:rsidRPr="009D4CB3">
        <w:rPr>
          <w:lang w:val="en-AU"/>
        </w:rPr>
        <w:t xml:space="preserve"> </w:t>
      </w:r>
      <w:r w:rsidR="00126118">
        <w:rPr>
          <w:lang w:val="en-AU"/>
        </w:rPr>
        <w:t>alters</w:t>
      </w:r>
      <w:r w:rsidR="00126118" w:rsidRPr="009D4CB3">
        <w:rPr>
          <w:lang w:val="en-AU"/>
        </w:rPr>
        <w:t xml:space="preserve"> carbon isotope ratio of animal </w:t>
      </w:r>
      <w:r w:rsidR="00947A18">
        <w:rPr>
          <w:lang w:val="en-AU"/>
        </w:rPr>
        <w:t>derived products</w:t>
      </w:r>
    </w:p>
    <w:p w14:paraId="6034BEF2" w14:textId="4C5FB8B1" w:rsidR="00B4015F" w:rsidRPr="009D4CB3" w:rsidRDefault="009D4CB3" w:rsidP="007C734B">
      <w:pPr>
        <w:pStyle w:val="Authors"/>
        <w:rPr>
          <w:lang w:val="en-AU"/>
        </w:rPr>
      </w:pPr>
      <w:r>
        <w:rPr>
          <w:lang w:val="en-AU"/>
        </w:rPr>
        <w:t xml:space="preserve">Francesca A. </w:t>
      </w:r>
      <w:r w:rsidRPr="009D4CB3">
        <w:rPr>
          <w:lang w:val="en-AU"/>
        </w:rPr>
        <w:t>McInerney</w:t>
      </w:r>
      <w:r>
        <w:rPr>
          <w:vertAlign w:val="superscript"/>
          <w:lang w:val="en-AU"/>
        </w:rPr>
        <w:t>1</w:t>
      </w:r>
      <w:r w:rsidRPr="009D4CB3">
        <w:rPr>
          <w:lang w:val="en-AU"/>
        </w:rPr>
        <w:t xml:space="preserve">, </w:t>
      </w:r>
      <w:r>
        <w:rPr>
          <w:lang w:val="en-AU"/>
        </w:rPr>
        <w:t xml:space="preserve">Gonzalo </w:t>
      </w:r>
      <w:r w:rsidRPr="009D4CB3">
        <w:rPr>
          <w:lang w:val="en-AU"/>
        </w:rPr>
        <w:t>Martinez Fernandez</w:t>
      </w:r>
      <w:r w:rsidR="00972D0B">
        <w:rPr>
          <w:vertAlign w:val="superscript"/>
          <w:lang w:val="en-AU"/>
        </w:rPr>
        <w:t>2</w:t>
      </w:r>
      <w:r w:rsidRPr="009D4CB3">
        <w:rPr>
          <w:lang w:val="en-AU"/>
        </w:rPr>
        <w:t xml:space="preserve">, </w:t>
      </w:r>
      <w:r>
        <w:rPr>
          <w:lang w:val="en-AU"/>
        </w:rPr>
        <w:t xml:space="preserve">Stuart </w:t>
      </w:r>
      <w:r w:rsidRPr="009D4CB3">
        <w:rPr>
          <w:lang w:val="en-AU"/>
        </w:rPr>
        <w:t>Denman</w:t>
      </w:r>
      <w:r w:rsidR="00972D0B">
        <w:rPr>
          <w:vertAlign w:val="superscript"/>
          <w:lang w:val="en-AU"/>
        </w:rPr>
        <w:t>2</w:t>
      </w:r>
      <w:r w:rsidRPr="009D4CB3">
        <w:rPr>
          <w:lang w:val="en-AU"/>
        </w:rPr>
        <w:t xml:space="preserve">, </w:t>
      </w:r>
      <w:r>
        <w:rPr>
          <w:lang w:val="en-AU"/>
        </w:rPr>
        <w:t xml:space="preserve">Jody </w:t>
      </w:r>
      <w:r w:rsidR="0091665E" w:rsidRPr="009D4CB3">
        <w:rPr>
          <w:lang w:val="en-AU"/>
        </w:rPr>
        <w:t>McNally</w:t>
      </w:r>
      <w:r w:rsidR="0091665E">
        <w:rPr>
          <w:vertAlign w:val="superscript"/>
          <w:lang w:val="en-AU"/>
        </w:rPr>
        <w:t>3</w:t>
      </w:r>
      <w:r w:rsidRPr="009D4CB3">
        <w:rPr>
          <w:lang w:val="en-AU"/>
        </w:rPr>
        <w:t xml:space="preserve">, </w:t>
      </w:r>
      <w:r>
        <w:rPr>
          <w:lang w:val="en-AU"/>
        </w:rPr>
        <w:t xml:space="preserve">Ruth </w:t>
      </w:r>
      <w:r w:rsidRPr="009D4CB3">
        <w:rPr>
          <w:lang w:val="en-AU"/>
        </w:rPr>
        <w:t>G</w:t>
      </w:r>
      <w:r w:rsidR="00935C61" w:rsidRPr="00935C61">
        <w:t>ó</w:t>
      </w:r>
      <w:proofErr w:type="spellStart"/>
      <w:r w:rsidRPr="009D4CB3">
        <w:rPr>
          <w:lang w:val="en-AU"/>
        </w:rPr>
        <w:t>mez</w:t>
      </w:r>
      <w:proofErr w:type="spellEnd"/>
      <w:r w:rsidRPr="009D4CB3">
        <w:rPr>
          <w:lang w:val="en-AU"/>
        </w:rPr>
        <w:t xml:space="preserve"> Exp</w:t>
      </w:r>
      <w:r w:rsidR="00935C61" w:rsidRPr="00935C61">
        <w:t>ó</w:t>
      </w:r>
      <w:r w:rsidRPr="009D4CB3">
        <w:rPr>
          <w:lang w:val="en-AU"/>
        </w:rPr>
        <w:t>sito</w:t>
      </w:r>
      <w:r>
        <w:rPr>
          <w:vertAlign w:val="superscript"/>
          <w:lang w:val="en-AU"/>
        </w:rPr>
        <w:t>1</w:t>
      </w:r>
      <w:r w:rsidRPr="009D4CB3">
        <w:rPr>
          <w:lang w:val="en-AU"/>
        </w:rPr>
        <w:t xml:space="preserve">, </w:t>
      </w:r>
      <w:r w:rsidR="00A61939">
        <w:rPr>
          <w:lang w:val="en-AU"/>
        </w:rPr>
        <w:t xml:space="preserve">Christoph </w:t>
      </w:r>
      <w:r w:rsidR="0091665E" w:rsidRPr="009D4CB3">
        <w:rPr>
          <w:lang w:val="en-AU"/>
        </w:rPr>
        <w:t>Gerber</w:t>
      </w:r>
      <w:r w:rsidR="0091665E">
        <w:rPr>
          <w:vertAlign w:val="superscript"/>
          <w:lang w:val="en-AU"/>
        </w:rPr>
        <w:t>4</w:t>
      </w:r>
      <w:r w:rsidR="00A61939" w:rsidRPr="009D4CB3">
        <w:rPr>
          <w:lang w:val="en-AU"/>
        </w:rPr>
        <w:t xml:space="preserve">, </w:t>
      </w:r>
      <w:r>
        <w:rPr>
          <w:lang w:val="en-AU"/>
        </w:rPr>
        <w:t xml:space="preserve">Sonja </w:t>
      </w:r>
      <w:r w:rsidRPr="009D4CB3">
        <w:rPr>
          <w:lang w:val="en-AU"/>
        </w:rPr>
        <w:t>Dominik</w:t>
      </w:r>
      <w:r w:rsidR="002F0545">
        <w:rPr>
          <w:vertAlign w:val="superscript"/>
          <w:lang w:val="en-AU"/>
        </w:rPr>
        <w:t>2</w:t>
      </w:r>
      <w:r w:rsidRPr="009D4CB3">
        <w:rPr>
          <w:lang w:val="en-AU"/>
        </w:rPr>
        <w:t xml:space="preserve"> and N</w:t>
      </w:r>
      <w:r>
        <w:rPr>
          <w:lang w:val="en-AU"/>
        </w:rPr>
        <w:t>ina</w:t>
      </w:r>
      <w:r w:rsidRPr="009D4CB3">
        <w:rPr>
          <w:lang w:val="en-AU"/>
        </w:rPr>
        <w:t xml:space="preserve"> Welti</w:t>
      </w:r>
      <w:r>
        <w:rPr>
          <w:vertAlign w:val="superscript"/>
          <w:lang w:val="en-AU"/>
        </w:rPr>
        <w:t>1</w:t>
      </w:r>
    </w:p>
    <w:p w14:paraId="628E22ED" w14:textId="77777777" w:rsidR="009D4CB3" w:rsidRPr="009D4CB3" w:rsidRDefault="009D4CB3" w:rsidP="007C734B">
      <w:pPr>
        <w:pStyle w:val="Affiliation"/>
      </w:pPr>
      <w:r>
        <w:rPr>
          <w:vertAlign w:val="superscript"/>
          <w:lang w:val="en-AU"/>
        </w:rPr>
        <w:t>1</w:t>
      </w:r>
      <w:r w:rsidRPr="009D4CB3">
        <w:rPr>
          <w:lang w:val="en-AU"/>
        </w:rPr>
        <w:t>CSIRO, Agriculture and Food, Urrbrae, 5064, Australia</w:t>
      </w:r>
    </w:p>
    <w:p w14:paraId="5CCC8F9C" w14:textId="4FDC508B" w:rsidR="009D4CB3" w:rsidRPr="009D4CB3" w:rsidRDefault="009D4CB3" w:rsidP="007C734B">
      <w:pPr>
        <w:pStyle w:val="Affiliation"/>
        <w:rPr>
          <w:lang w:val="en-AU"/>
        </w:rPr>
      </w:pPr>
      <w:r>
        <w:rPr>
          <w:vertAlign w:val="superscript"/>
          <w:lang w:val="en-AU"/>
        </w:rPr>
        <w:t>2</w:t>
      </w:r>
      <w:r w:rsidRPr="009D4CB3">
        <w:rPr>
          <w:lang w:val="en-AU"/>
        </w:rPr>
        <w:t>CSIRO, Agriculture and Food, St. Lucia, 4067, Australia</w:t>
      </w:r>
    </w:p>
    <w:p w14:paraId="2EAE4425" w14:textId="745F080A" w:rsidR="009D4CB3" w:rsidRDefault="0091665E" w:rsidP="007C734B">
      <w:pPr>
        <w:pStyle w:val="Affiliation"/>
        <w:rPr>
          <w:lang w:val="en-AU"/>
        </w:rPr>
      </w:pPr>
      <w:r>
        <w:rPr>
          <w:vertAlign w:val="superscript"/>
          <w:lang w:val="en-AU"/>
        </w:rPr>
        <w:t>3</w:t>
      </w:r>
      <w:r w:rsidRPr="009D4CB3">
        <w:rPr>
          <w:lang w:val="en-AU"/>
        </w:rPr>
        <w:t>CSIRO</w:t>
      </w:r>
      <w:r w:rsidR="009D4CB3" w:rsidRPr="009D4CB3">
        <w:rPr>
          <w:lang w:val="en-AU"/>
        </w:rPr>
        <w:t>, Agriculture and Food, Armidale, 2350, Australia</w:t>
      </w:r>
    </w:p>
    <w:p w14:paraId="77BE06E6" w14:textId="3A0004A3" w:rsidR="0091665E" w:rsidRPr="009D4CB3" w:rsidRDefault="0091665E" w:rsidP="0091665E">
      <w:pPr>
        <w:pStyle w:val="Affiliation"/>
        <w:rPr>
          <w:lang w:val="en-AU"/>
        </w:rPr>
      </w:pPr>
      <w:r>
        <w:rPr>
          <w:vertAlign w:val="superscript"/>
          <w:lang w:val="en-AU"/>
        </w:rPr>
        <w:t>4</w:t>
      </w:r>
      <w:r w:rsidRPr="009D4CB3">
        <w:rPr>
          <w:lang w:val="en-AU"/>
        </w:rPr>
        <w:t>CSIRO, Environment, Urrbrae, 5064, Australia</w:t>
      </w:r>
      <w:r>
        <w:rPr>
          <w:lang w:val="en-AU"/>
        </w:rPr>
        <w:t xml:space="preserve"> </w:t>
      </w:r>
    </w:p>
    <w:p w14:paraId="5500554B" w14:textId="77777777" w:rsidR="0091665E" w:rsidRPr="009D4CB3" w:rsidRDefault="0091665E" w:rsidP="007C734B">
      <w:pPr>
        <w:pStyle w:val="Affiliation"/>
        <w:rPr>
          <w:lang w:val="en-AU"/>
        </w:rPr>
      </w:pPr>
    </w:p>
    <w:p w14:paraId="2CC3BF12" w14:textId="693E669B" w:rsidR="00FD36FD" w:rsidRDefault="009227CA" w:rsidP="00142C16">
      <w:pPr>
        <w:pStyle w:val="Heading1"/>
      </w:pPr>
      <w:r>
        <w:t>Supplementary</w:t>
      </w:r>
      <w:r w:rsidR="0057755C">
        <w:t xml:space="preserve"> </w:t>
      </w:r>
      <w:r w:rsidR="00FA7C13">
        <w:t>Information</w:t>
      </w:r>
    </w:p>
    <w:p w14:paraId="6782900F" w14:textId="66A76A1B" w:rsidR="008163B9" w:rsidRDefault="00C46B9E" w:rsidP="00E52E23">
      <w:pPr>
        <w:jc w:val="center"/>
      </w:pPr>
      <w:r>
        <w:rPr>
          <w:noProof/>
        </w:rPr>
        <w:drawing>
          <wp:inline distT="0" distB="0" distL="0" distR="0" wp14:anchorId="3F9E6B18" wp14:editId="4FB82315">
            <wp:extent cx="4189497" cy="3935482"/>
            <wp:effectExtent l="0" t="0" r="0" b="0"/>
            <wp:docPr id="1219615252" name="Graphic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9615252" name="Graphic 1219615252"/>
                    <pic:cNvPicPr/>
                  </pic:nvPicPr>
                  <pic:blipFill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3660" cy="395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D774D" w14:textId="77777777" w:rsidR="008163B9" w:rsidRDefault="008163B9" w:rsidP="00142C16"/>
    <w:p w14:paraId="4936955F" w14:textId="73C27690" w:rsidR="008163B9" w:rsidRPr="00915C0D" w:rsidRDefault="008163B9" w:rsidP="00DD5BB8">
      <w:pPr>
        <w:pStyle w:val="Caption"/>
      </w:pPr>
      <w:r>
        <w:t>Supplementary Figure S1: Comparisons of the wool-diet offsets (</w:t>
      </w:r>
      <w:r w:rsidRPr="00A237A5">
        <w:rPr>
          <w:rFonts w:ascii="Symbol" w:hAnsi="Symbol"/>
        </w:rPr>
        <w:t>D</w:t>
      </w:r>
      <w:r w:rsidRPr="00A237A5">
        <w:rPr>
          <w:vertAlign w:val="subscript"/>
        </w:rPr>
        <w:t>wool</w:t>
      </w:r>
      <w:r>
        <w:t>) from the baseline and experimental periods for each experimental group.</w:t>
      </w:r>
      <w:r w:rsidR="002E6C9B">
        <w:t xml:space="preserve"> </w:t>
      </w:r>
      <w:r w:rsidR="00CC02AD">
        <w:t xml:space="preserve">Adjusted p-value from </w:t>
      </w:r>
      <w:r w:rsidR="00D04692">
        <w:t xml:space="preserve">paired t-test </w:t>
      </w:r>
      <w:r w:rsidR="00CC02AD">
        <w:t xml:space="preserve">shown, with whiskers representing the </w:t>
      </w:r>
      <w:r w:rsidR="00902CF6">
        <w:t>maximum and minimum</w:t>
      </w:r>
      <w:r w:rsidR="00CC02AD">
        <w:t xml:space="preserve"> for each group</w:t>
      </w:r>
      <w:r w:rsidR="00902CF6">
        <w:t xml:space="preserve"> with outliers </w:t>
      </w:r>
      <w:r w:rsidR="00CE68C7">
        <w:t>shown as points</w:t>
      </w:r>
      <w:r w:rsidR="00CC02AD">
        <w:t>, and results of Tukey-Kramer post-hoc pairwise comparisons indicated with different letters for groups that differ significantly (</w:t>
      </w:r>
      <w:r w:rsidR="00CC02AD" w:rsidRPr="0018376F">
        <w:rPr>
          <w:i/>
          <w:iCs/>
        </w:rPr>
        <w:t xml:space="preserve">p </w:t>
      </w:r>
      <w:r w:rsidR="00CC02AD">
        <w:t>&lt; 0.05).</w:t>
      </w:r>
      <w:r w:rsidR="00273793" w:rsidRPr="00273793">
        <w:t xml:space="preserve"> Treatments: Control, Low, Mid and High (0, 55, 130 and 256 mg 3-NOP/kg DM, respectively).</w:t>
      </w:r>
    </w:p>
    <w:p w14:paraId="3223A84E" w14:textId="77777777" w:rsidR="001F5895" w:rsidRDefault="001F5895" w:rsidP="00142C16"/>
    <w:p w14:paraId="6294245E" w14:textId="77777777" w:rsidR="001F5895" w:rsidRDefault="001F5895" w:rsidP="00142C16"/>
    <w:p w14:paraId="5B21B5F2" w14:textId="0BB47357" w:rsidR="001F5895" w:rsidRDefault="00EF69F4" w:rsidP="00E52E23">
      <w:pPr>
        <w:jc w:val="center"/>
      </w:pPr>
      <w:r>
        <w:rPr>
          <w:noProof/>
        </w:rPr>
        <w:lastRenderedPageBreak/>
        <w:drawing>
          <wp:inline distT="0" distB="0" distL="0" distR="0" wp14:anchorId="24B9795E" wp14:editId="60691535">
            <wp:extent cx="2752803" cy="2637703"/>
            <wp:effectExtent l="0" t="0" r="0" b="0"/>
            <wp:docPr id="1752928612" name="Graphic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2928612" name="Graphic 1752928612"/>
                    <pic:cNvPicPr/>
                  </pic:nvPicPr>
                  <pic:blipFill>
                    <a:blip r:embed="rId13">
                      <a:extLst>
                        <a:ext uri="{96DAC541-7B7A-43D3-8B79-37D633B846F1}">
                          <asvg:svgBlip xmlns:asvg="http://schemas.microsoft.com/office/drawing/2016/SVG/main" r:embed="rId14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5391" cy="2668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878C5" w14:textId="5163D8C8" w:rsidR="00A75F00" w:rsidRDefault="008163B9" w:rsidP="006E3242">
      <w:pPr>
        <w:pStyle w:val="Caption"/>
      </w:pPr>
      <w:r>
        <w:t>Supplementary Figure S2:  Rumen pellet offsets from diet (</w:t>
      </w:r>
      <w:r w:rsidRPr="00A51449">
        <w:rPr>
          <w:rFonts w:ascii="Symbol" w:hAnsi="Symbol"/>
        </w:rPr>
        <w:t>D</w:t>
      </w:r>
      <w:r w:rsidRPr="00A51449">
        <w:rPr>
          <w:vertAlign w:val="subscript"/>
        </w:rPr>
        <w:t>pellet</w:t>
      </w:r>
      <w:r>
        <w:t xml:space="preserve">) by group for the </w:t>
      </w:r>
      <w:r w:rsidR="00E73B40">
        <w:t>experimental</w:t>
      </w:r>
      <w:r>
        <w:t xml:space="preserve"> period. </w:t>
      </w:r>
      <w:r w:rsidR="00536B52">
        <w:t xml:space="preserve">Adjusted p-value from Anova shown, with </w:t>
      </w:r>
      <w:r w:rsidR="00763760">
        <w:t xml:space="preserve">whiskers representing the </w:t>
      </w:r>
      <w:r w:rsidR="00CE68C7">
        <w:t>maximum and minimum for each group with outliers shown as points</w:t>
      </w:r>
      <w:r w:rsidR="00CE68C7" w:rsidRPr="000C0A6F" w:rsidDel="00CE68C7">
        <w:t xml:space="preserve"> </w:t>
      </w:r>
      <w:r w:rsidR="00763760">
        <w:t xml:space="preserve">for each group, and </w:t>
      </w:r>
      <w:r w:rsidR="00536B52">
        <w:t>results of Tukey-Kramer post-hoc pairwise comparisons indicated with different letters for groups that differ significantly (</w:t>
      </w:r>
      <w:r w:rsidR="00536B52" w:rsidRPr="0018376F">
        <w:rPr>
          <w:i/>
          <w:iCs/>
        </w:rPr>
        <w:t xml:space="preserve">p </w:t>
      </w:r>
      <w:r w:rsidR="00536B52">
        <w:t>&lt; 0.05).</w:t>
      </w:r>
      <w:r w:rsidR="00273793" w:rsidRPr="00273793">
        <w:t xml:space="preserve"> Treatments: Control, Low, Mid and High (0, 55, 130 and 256 mg 3-NOP/kg DM, respectively).</w:t>
      </w:r>
    </w:p>
    <w:p w14:paraId="780366C1" w14:textId="3C997CC3" w:rsidR="00A75F00" w:rsidRDefault="00886FE3" w:rsidP="00E52E23">
      <w:pPr>
        <w:jc w:val="center"/>
      </w:pPr>
      <w:r>
        <w:rPr>
          <w:noProof/>
        </w:rPr>
        <w:drawing>
          <wp:inline distT="0" distB="0" distL="0" distR="0" wp14:anchorId="67541A55" wp14:editId="053F46E8">
            <wp:extent cx="5492865" cy="3646323"/>
            <wp:effectExtent l="0" t="0" r="0" b="0"/>
            <wp:docPr id="650562926" name="Graphic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0562926" name="Graphic 650562926"/>
                    <pic:cNvPicPr/>
                  </pic:nvPicPr>
                  <pic:blipFill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3996" cy="36603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3A8DB" w14:textId="1169CA35" w:rsidR="00A75F00" w:rsidRDefault="00A75F00" w:rsidP="00DD5BB8">
      <w:pPr>
        <w:pStyle w:val="Caption"/>
      </w:pPr>
      <w:r>
        <w:t xml:space="preserve">Supplementary Figure S3: </w:t>
      </w:r>
      <w:r w:rsidR="00FC6A88">
        <w:t xml:space="preserve">Schematic of mass balance model with values from this trial for the </w:t>
      </w:r>
      <w:r w:rsidR="00C60CEF">
        <w:t>control</w:t>
      </w:r>
      <w:r w:rsidR="00FC6A88">
        <w:t xml:space="preserve"> and </w:t>
      </w:r>
      <w:r w:rsidR="00DE50FE">
        <w:t>high</w:t>
      </w:r>
      <w:r w:rsidR="00FC6A88">
        <w:t xml:space="preserve"> treatment groups during the </w:t>
      </w:r>
      <w:r w:rsidR="00A53145">
        <w:t>e</w:t>
      </w:r>
      <w:r w:rsidR="00FC6A88">
        <w:t xml:space="preserve">xperimental phase.  </w:t>
      </w:r>
      <w:r w:rsidR="000C6CE0">
        <w:t xml:space="preserve">All </w:t>
      </w:r>
      <w:r w:rsidR="007F4C7B">
        <w:t xml:space="preserve">carbon isotope </w:t>
      </w:r>
      <w:r w:rsidR="000C6CE0">
        <w:t xml:space="preserve">values </w:t>
      </w:r>
      <w:r w:rsidR="00A53DCC">
        <w:t xml:space="preserve">were </w:t>
      </w:r>
      <w:r w:rsidR="000C6CE0">
        <w:t xml:space="preserve">measured in this trial except for the </w:t>
      </w:r>
      <w:r w:rsidR="000C6CE0" w:rsidRPr="6846B701">
        <w:rPr>
          <w:rFonts w:ascii="Symbol" w:hAnsi="Symbol"/>
        </w:rPr>
        <w:t>d</w:t>
      </w:r>
      <w:r w:rsidR="000C6CE0" w:rsidRPr="6846B701">
        <w:rPr>
          <w:vertAlign w:val="superscript"/>
        </w:rPr>
        <w:t>13</w:t>
      </w:r>
      <w:r w:rsidR="000C6CE0">
        <w:t>C of methane</w:t>
      </w:r>
      <w:r w:rsidR="00906C37">
        <w:t xml:space="preserve"> that </w:t>
      </w:r>
      <w:r w:rsidR="007045F7">
        <w:t xml:space="preserve">was </w:t>
      </w:r>
      <w:r w:rsidR="00906C37">
        <w:t xml:space="preserve">calculated from the </w:t>
      </w:r>
      <w:r w:rsidR="00906C37" w:rsidRPr="6846B701">
        <w:rPr>
          <w:rFonts w:ascii="Symbol" w:hAnsi="Symbol"/>
        </w:rPr>
        <w:t>d</w:t>
      </w:r>
      <w:r w:rsidR="00906C37" w:rsidRPr="6846B701">
        <w:rPr>
          <w:vertAlign w:val="superscript"/>
        </w:rPr>
        <w:t>13</w:t>
      </w:r>
      <w:r w:rsidR="00906C37">
        <w:t xml:space="preserve">C of diet following </w:t>
      </w:r>
      <w:r w:rsidR="007D022F">
        <w:t>Chang et al. 2019</w:t>
      </w:r>
      <w:r>
        <w:fldChar w:fldCharType="begin"/>
      </w:r>
      <w:r w:rsidR="00A67616">
        <w:instrText xml:space="preserve"> ADDIN EN.CITE &lt;EndNote&gt;&lt;Cite&gt;&lt;Author&gt;Chang&lt;/Author&gt;&lt;Year&gt;2019&lt;/Year&gt;&lt;RecNum&gt;1601&lt;/RecNum&gt;&lt;DisplayText&gt;&lt;style face="superscript"&gt;11&lt;/style&gt;&lt;/DisplayText&gt;&lt;record&gt;&lt;rec-number&gt;1601&lt;/rec-number&gt;&lt;foreign-keys&gt;&lt;key app="EN" db-id="zrxfwtz2l2srs8ed9t5pwzphsvwwax5v2pxw" timestamp="1702447008" guid="0e9a9235-b597-4851-ac99-60a1cae0a68e"&gt;1601&lt;/key&gt;&lt;/foreign-keys&gt;&lt;ref-type name="Journal Article"&gt;17&lt;/ref-type&gt;&lt;contributors&gt;&lt;authors&gt;&lt;author&gt;Chang, Jinfeng&lt;/author&gt;&lt;author&gt;Peng, Shushi&lt;/author&gt;&lt;author&gt;Ciais, Philippe&lt;/author&gt;&lt;author&gt;Saunois, Marielle&lt;/author&gt;&lt;author&gt;Dangal, Shree R. S.&lt;/author&gt;&lt;author&gt;Herrero, Mario&lt;/author&gt;&lt;author&gt;Havlík, Petr&lt;/author&gt;&lt;author&gt;Tian, Hanqin&lt;/author&gt;&lt;author&gt;Bousquet, Philippe&lt;/author&gt;&lt;/authors&gt;&lt;/contributors&gt;&lt;titles&gt;&lt;title&gt;Revisiting enteric methane emissions from domestic ruminants and their δ13CCH4 source signature&lt;/title&gt;&lt;secondary-title&gt;Nature Communications&lt;/secondary-title&gt;&lt;/titles&gt;&lt;periodical&gt;&lt;full-title&gt;Nature Communications&lt;/full-title&gt;&lt;/periodical&gt;&lt;pages&gt;3420&lt;/pages&gt;&lt;volume&gt;10&lt;/volume&gt;&lt;number&gt;1&lt;/number&gt;&lt;dates&gt;&lt;year&gt;2019&lt;/year&gt;&lt;pub-dates&gt;&lt;date&gt;2019/07/31&lt;/date&gt;&lt;/pub-dates&gt;&lt;/dates&gt;&lt;isbn&gt;2041-1723&lt;/isbn&gt;&lt;urls&gt;&lt;related-urls&gt;&lt;url&gt;https://doi.org/10.1038/s41467-019-11066-3&lt;/url&gt;&lt;/related-urls&gt;&lt;/urls&gt;&lt;electronic-resource-num&gt;10.1038/s41467-019-11066-3&lt;/electronic-resource-num&gt;&lt;/record&gt;&lt;/Cite&gt;&lt;/EndNote&gt;</w:instrText>
      </w:r>
      <w:r>
        <w:fldChar w:fldCharType="separate"/>
      </w:r>
      <w:r w:rsidR="00A67616" w:rsidRPr="00A67616">
        <w:rPr>
          <w:noProof/>
          <w:vertAlign w:val="superscript"/>
        </w:rPr>
        <w:t>11</w:t>
      </w:r>
      <w:r>
        <w:fldChar w:fldCharType="end"/>
      </w:r>
      <w:r w:rsidR="007D022F">
        <w:t xml:space="preserve">.  The resultant predicted isotopic effect is compared to the observed isotopic difference in </w:t>
      </w:r>
      <w:r w:rsidR="00765375">
        <w:t>wool-diet offsets (</w:t>
      </w:r>
      <w:r w:rsidR="00765375" w:rsidRPr="6846B701">
        <w:rPr>
          <w:rFonts w:ascii="Symbol" w:hAnsi="Symbol"/>
        </w:rPr>
        <w:t>D</w:t>
      </w:r>
      <w:r w:rsidR="00765375" w:rsidRPr="6846B701">
        <w:rPr>
          <w:vertAlign w:val="subscript"/>
        </w:rPr>
        <w:t>wool</w:t>
      </w:r>
      <w:r w:rsidR="00765375">
        <w:t xml:space="preserve">). </w:t>
      </w:r>
    </w:p>
    <w:p w14:paraId="7C416035" w14:textId="77777777" w:rsidR="00132629" w:rsidRPr="00132629" w:rsidRDefault="00132629" w:rsidP="00132629"/>
    <w:p w14:paraId="3D3EEC58" w14:textId="6621B9F5" w:rsidR="008163B9" w:rsidRDefault="00C367F4" w:rsidP="00E52E23">
      <w:pPr>
        <w:jc w:val="center"/>
      </w:pPr>
      <w:r>
        <w:rPr>
          <w:noProof/>
        </w:rPr>
        <w:lastRenderedPageBreak/>
        <w:drawing>
          <wp:inline distT="0" distB="0" distL="0" distR="0" wp14:anchorId="36E7D0A2" wp14:editId="0739F619">
            <wp:extent cx="6116320" cy="2398395"/>
            <wp:effectExtent l="0" t="0" r="0" b="0"/>
            <wp:docPr id="130462900" name="Graphic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62900" name="Graphic 130462900"/>
                    <pic:cNvPicPr/>
                  </pic:nvPicPr>
                  <pic:blipFill>
                    <a:blip r:embed="rId17">
                      <a:extLst>
                        <a:ext uri="{96DAC541-7B7A-43D3-8B79-37D633B846F1}">
                          <asvg:svgBlip xmlns:asvg="http://schemas.microsoft.com/office/drawing/2016/SVG/main" r:embed="rId1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239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5D22D" w14:textId="4065E402" w:rsidR="00D81128" w:rsidRDefault="00D81128" w:rsidP="00D81128">
      <w:pPr>
        <w:pStyle w:val="Caption"/>
      </w:pPr>
      <w:r>
        <w:t>Figure S4. Experimental phase methane yield (g</w:t>
      </w:r>
      <w:r w:rsidR="009F374C">
        <w:t xml:space="preserve"> </w:t>
      </w:r>
      <w:r>
        <w:t>CH</w:t>
      </w:r>
      <w:r w:rsidRPr="00EC47AB">
        <w:rPr>
          <w:vertAlign w:val="subscript"/>
        </w:rPr>
        <w:t>4</w:t>
      </w:r>
      <w:r>
        <w:t>/kg</w:t>
      </w:r>
      <w:r w:rsidR="009F374C">
        <w:t xml:space="preserve"> </w:t>
      </w:r>
      <w:r>
        <w:t>DMI) for all animals that consumed &gt;60% DMI while in chambers</w:t>
      </w:r>
      <w:r w:rsidRPr="00EC47AB">
        <w:t xml:space="preserve"> versus carbon isotope offsets relative to diet </w:t>
      </w:r>
      <w:r>
        <w:t>(</w:t>
      </w:r>
      <w:r w:rsidRPr="00EC47AB">
        <w:rPr>
          <w:rFonts w:ascii="Symbol" w:hAnsi="Symbol"/>
        </w:rPr>
        <w:t>D</w:t>
      </w:r>
      <w:r>
        <w:rPr>
          <w:vertAlign w:val="subscript"/>
        </w:rPr>
        <w:t>biomatter</w:t>
      </w:r>
      <w:r>
        <w:t xml:space="preserve">) </w:t>
      </w:r>
      <w:r w:rsidRPr="00EC47AB">
        <w:t>for wool (a)</w:t>
      </w:r>
      <w:r>
        <w:t xml:space="preserve">, </w:t>
      </w:r>
      <w:r w:rsidRPr="00EC47AB">
        <w:t>plasma (b)</w:t>
      </w:r>
      <w:r>
        <w:t xml:space="preserve"> and rumen </w:t>
      </w:r>
      <w:r w:rsidR="00524023">
        <w:t xml:space="preserve">fluid </w:t>
      </w:r>
      <w:r>
        <w:t xml:space="preserve">pellet (c). Colour coded by treatment group: </w:t>
      </w:r>
      <w:r w:rsidR="00C60CEF">
        <w:t>control</w:t>
      </w:r>
      <w:r>
        <w:t xml:space="preserve"> = </w:t>
      </w:r>
      <w:proofErr w:type="spellStart"/>
      <w:r>
        <w:t>gray</w:t>
      </w:r>
      <w:proofErr w:type="spellEnd"/>
      <w:r>
        <w:t xml:space="preserve">, </w:t>
      </w:r>
      <w:r w:rsidR="008C12F2">
        <w:t>low</w:t>
      </w:r>
      <w:r>
        <w:t xml:space="preserve"> = yellow, </w:t>
      </w:r>
      <w:r w:rsidR="00AF140F">
        <w:t>mid</w:t>
      </w:r>
      <w:r>
        <w:t xml:space="preserve"> = orange, </w:t>
      </w:r>
      <w:r w:rsidR="00DE50FE">
        <w:t>high</w:t>
      </w:r>
      <w:r>
        <w:t xml:space="preserve"> = red.</w:t>
      </w:r>
      <w:r w:rsidRPr="00EC47AB">
        <w:t xml:space="preserve"> </w:t>
      </w:r>
      <w:r>
        <w:t>Linear regression for all data shown as black line, with p-value for non-zero slope indicated in title.</w:t>
      </w:r>
    </w:p>
    <w:p w14:paraId="70C3667D" w14:textId="77777777" w:rsidR="00D81128" w:rsidRDefault="00D81128" w:rsidP="00DD5BB8">
      <w:pPr>
        <w:pStyle w:val="Caption"/>
      </w:pPr>
    </w:p>
    <w:p w14:paraId="31FDC270" w14:textId="020C4A41" w:rsidR="008163B9" w:rsidRDefault="008163B9" w:rsidP="00DD5BB8">
      <w:pPr>
        <w:pStyle w:val="Caption"/>
      </w:pPr>
      <w:r>
        <w:t xml:space="preserve">Supplementary Table S1: Mass </w:t>
      </w:r>
      <w:r w:rsidR="00933BED">
        <w:t>b</w:t>
      </w:r>
      <w:r>
        <w:t xml:space="preserve">alance </w:t>
      </w:r>
      <w:r w:rsidR="00933BED">
        <w:t>c</w:t>
      </w:r>
      <w:r>
        <w:t xml:space="preserve">alculation </w:t>
      </w:r>
      <w:r w:rsidR="00933BED">
        <w:t>available as an excel file.</w:t>
      </w:r>
    </w:p>
    <w:p w14:paraId="5B312CF5" w14:textId="77777777" w:rsidR="00E649D2" w:rsidRDefault="00E649D2" w:rsidP="00D3096D">
      <w:pPr>
        <w:rPr>
          <w:b/>
          <w:bCs/>
          <w:lang w:val="en-US"/>
        </w:rPr>
      </w:pPr>
    </w:p>
    <w:p w14:paraId="78724FF3" w14:textId="57D35EA3" w:rsidR="00E649D2" w:rsidRPr="00DD0DA6" w:rsidRDefault="009227CA" w:rsidP="00D56247">
      <w:pPr>
        <w:pStyle w:val="Caption"/>
        <w:rPr>
          <w:lang w:val="en-US"/>
        </w:rPr>
      </w:pPr>
      <w:r>
        <w:rPr>
          <w:lang w:val="en-US"/>
        </w:rPr>
        <w:t>Supplementary</w:t>
      </w:r>
      <w:r w:rsidR="00E649D2" w:rsidRPr="00E649D2">
        <w:rPr>
          <w:b w:val="0"/>
          <w:lang w:val="en-US"/>
        </w:rPr>
        <w:t xml:space="preserve"> </w:t>
      </w:r>
      <w:r w:rsidR="00E649D2" w:rsidRPr="00933BED">
        <w:rPr>
          <w:bCs w:val="0"/>
          <w:lang w:val="en-US"/>
        </w:rPr>
        <w:t xml:space="preserve">Table </w:t>
      </w:r>
      <w:r w:rsidR="000D1464" w:rsidRPr="00933BED">
        <w:rPr>
          <w:bCs w:val="0"/>
          <w:lang w:val="en-US"/>
        </w:rPr>
        <w:t>S2</w:t>
      </w:r>
      <w:r w:rsidR="00E649D2" w:rsidRPr="00E649D2">
        <w:rPr>
          <w:b w:val="0"/>
          <w:lang w:val="en-US"/>
        </w:rPr>
        <w:t>.</w:t>
      </w:r>
      <w:r w:rsidR="00E649D2" w:rsidRPr="00DD0DA6">
        <w:rPr>
          <w:lang w:val="en-US"/>
        </w:rPr>
        <w:t xml:space="preserve"> </w:t>
      </w:r>
      <w:r w:rsidR="00E649D2">
        <w:rPr>
          <w:lang w:val="en-US"/>
        </w:rPr>
        <w:t>Fe</w:t>
      </w:r>
      <w:r w:rsidR="004F6B9A">
        <w:rPr>
          <w:lang w:val="en-US"/>
        </w:rPr>
        <w:t>e</w:t>
      </w:r>
      <w:r w:rsidR="00E649D2">
        <w:rPr>
          <w:lang w:val="en-US"/>
        </w:rPr>
        <w:t>d nutritional analysis.</w:t>
      </w:r>
    </w:p>
    <w:p w14:paraId="54722725" w14:textId="77777777" w:rsidR="00E649D2" w:rsidRDefault="00E649D2" w:rsidP="00D3096D">
      <w:pPr>
        <w:ind w:left="567" w:hanging="567"/>
        <w:rPr>
          <w:b/>
          <w:bCs/>
          <w:lang w:val="en-US"/>
        </w:rPr>
      </w:pPr>
    </w:p>
    <w:tbl>
      <w:tblPr>
        <w:tblW w:w="8619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815"/>
        <w:gridCol w:w="2380"/>
        <w:gridCol w:w="2424"/>
      </w:tblGrid>
      <w:tr w:rsidR="00E649D2" w:rsidRPr="00DD0DA6" w14:paraId="474763B7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3A5498AC" w14:textId="77777777" w:rsidR="00E649D2" w:rsidRPr="00DD0DA6" w:rsidRDefault="00E649D2" w:rsidP="00D3096D">
            <w:pPr>
              <w:ind w:left="567" w:hanging="567"/>
              <w:rPr>
                <w:lang w:val="en-AU"/>
              </w:rPr>
            </w:pPr>
          </w:p>
        </w:tc>
        <w:tc>
          <w:tcPr>
            <w:tcW w:w="236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5A71DD58" w14:textId="77777777" w:rsidR="00E649D2" w:rsidRPr="00DD0DA6" w:rsidRDefault="00E649D2" w:rsidP="00D3096D">
            <w:pPr>
              <w:ind w:left="567" w:hanging="567"/>
              <w:rPr>
                <w:lang w:val="en-AU"/>
              </w:rPr>
            </w:pPr>
            <w:r>
              <w:rPr>
                <w:lang w:val="en-AU"/>
              </w:rPr>
              <w:t>Baseline fodder cubes</w:t>
            </w:r>
          </w:p>
        </w:tc>
        <w:tc>
          <w:tcPr>
            <w:tcW w:w="24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455128" w14:textId="77777777" w:rsidR="00E649D2" w:rsidRPr="00DD0DA6" w:rsidRDefault="00E649D2" w:rsidP="00D3096D">
            <w:pPr>
              <w:ind w:left="567" w:hanging="567"/>
              <w:rPr>
                <w:lang w:val="en-AU"/>
              </w:rPr>
            </w:pPr>
            <w:r>
              <w:rPr>
                <w:lang w:val="en-AU"/>
              </w:rPr>
              <w:t>Experimental fodder cubes</w:t>
            </w:r>
          </w:p>
        </w:tc>
      </w:tr>
      <w:tr w:rsidR="00E649D2" w:rsidRPr="00DD0DA6" w14:paraId="3E41E2C6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18C94ACF" w14:textId="77777777" w:rsidR="00E649D2" w:rsidRPr="00DD0DA6" w:rsidRDefault="00E649D2" w:rsidP="00D3096D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Dry Matter %</w:t>
            </w:r>
          </w:p>
        </w:tc>
        <w:tc>
          <w:tcPr>
            <w:tcW w:w="2364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7D47AD2E" w14:textId="0855CE09" w:rsidR="00E649D2" w:rsidRPr="00DD0DA6" w:rsidRDefault="00E649D2" w:rsidP="009229DA">
            <w:pPr>
              <w:ind w:left="567" w:hanging="567"/>
              <w:jc w:val="center"/>
              <w:rPr>
                <w:lang w:val="en-AU"/>
              </w:rPr>
            </w:pPr>
            <w:r w:rsidRPr="00DD0DA6">
              <w:rPr>
                <w:lang w:val="en-AU"/>
              </w:rPr>
              <w:t>9</w:t>
            </w:r>
            <w:r w:rsidR="008F060D">
              <w:rPr>
                <w:lang w:val="en-AU"/>
              </w:rPr>
              <w:t>0.5</w:t>
            </w:r>
          </w:p>
        </w:tc>
        <w:tc>
          <w:tcPr>
            <w:tcW w:w="2456" w:type="dxa"/>
            <w:tcBorders>
              <w:top w:val="single" w:sz="4" w:space="0" w:color="auto"/>
              <w:left w:val="nil"/>
              <w:right w:val="nil"/>
            </w:tcBorders>
          </w:tcPr>
          <w:p w14:paraId="41CBB094" w14:textId="6AC55FED" w:rsidR="00E649D2" w:rsidRPr="00DD0DA6" w:rsidRDefault="00E649D2" w:rsidP="009229DA">
            <w:pPr>
              <w:ind w:left="567" w:hanging="567"/>
              <w:jc w:val="center"/>
              <w:rPr>
                <w:lang w:val="en-AU"/>
              </w:rPr>
            </w:pPr>
            <w:r w:rsidRPr="00DD0DA6">
              <w:rPr>
                <w:lang w:val="en-AU"/>
              </w:rPr>
              <w:t>90.</w:t>
            </w:r>
            <w:r w:rsidR="00543848">
              <w:rPr>
                <w:lang w:val="en-AU"/>
              </w:rPr>
              <w:t>3</w:t>
            </w:r>
          </w:p>
        </w:tc>
      </w:tr>
      <w:tr w:rsidR="00795589" w:rsidRPr="00DD0DA6" w14:paraId="6044CA44" w14:textId="77777777" w:rsidTr="00F76F0A">
        <w:trPr>
          <w:trHeight w:val="300"/>
          <w:jc w:val="center"/>
        </w:trPr>
        <w:tc>
          <w:tcPr>
            <w:tcW w:w="3799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7E2C3136" w14:textId="33C1A1C1" w:rsidR="00795589" w:rsidRPr="00DD0DA6" w:rsidRDefault="00795589" w:rsidP="00A20B1E">
            <w:pPr>
              <w:ind w:left="567" w:hanging="567"/>
              <w:rPr>
                <w:lang w:val="en-AU"/>
              </w:rPr>
            </w:pPr>
            <w:r>
              <w:rPr>
                <w:lang w:val="en-AU"/>
              </w:rPr>
              <w:t>Organic Matter %</w:t>
            </w:r>
          </w:p>
        </w:tc>
        <w:tc>
          <w:tcPr>
            <w:tcW w:w="2364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0068D982" w14:textId="7CE8FEF8" w:rsidR="00795589" w:rsidRPr="00DD0DA6" w:rsidRDefault="00E45392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92.8</w:t>
            </w:r>
          </w:p>
        </w:tc>
        <w:tc>
          <w:tcPr>
            <w:tcW w:w="2456" w:type="dxa"/>
            <w:tcBorders>
              <w:left w:val="nil"/>
              <w:bottom w:val="nil"/>
              <w:right w:val="nil"/>
            </w:tcBorders>
          </w:tcPr>
          <w:p w14:paraId="516D117D" w14:textId="5DDD31AF" w:rsidR="00795589" w:rsidRPr="00DD0DA6" w:rsidRDefault="004F6B9A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92.3</w:t>
            </w:r>
          </w:p>
        </w:tc>
      </w:tr>
      <w:tr w:rsidR="00E649D2" w:rsidRPr="00DD0DA6" w14:paraId="1504FC34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A5AAF0" w14:textId="77777777" w:rsidR="00E649D2" w:rsidRPr="00DD0DA6" w:rsidRDefault="00E649D2" w:rsidP="00D3096D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Total Crude Protein %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9B66F7" w14:textId="38570F84" w:rsidR="00E649D2" w:rsidRPr="00DD0DA6" w:rsidRDefault="007E55EC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10.5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5ACA1142" w14:textId="53FEED4C" w:rsidR="00E649D2" w:rsidRPr="00DD0DA6" w:rsidRDefault="00E96436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11.7</w:t>
            </w:r>
          </w:p>
        </w:tc>
      </w:tr>
      <w:tr w:rsidR="00E649D2" w:rsidRPr="00DD0DA6" w14:paraId="1A824DDF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5BE0AE" w14:textId="77777777" w:rsidR="00E649D2" w:rsidRPr="00DD0DA6" w:rsidRDefault="00E649D2" w:rsidP="00544035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Neutral Detergent Fibre %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73AB1" w14:textId="21A52D9A" w:rsidR="00E649D2" w:rsidRPr="00DD0DA6" w:rsidRDefault="00E649D2" w:rsidP="009229DA">
            <w:pPr>
              <w:ind w:left="567" w:hanging="567"/>
              <w:jc w:val="center"/>
              <w:rPr>
                <w:lang w:val="en-AU"/>
              </w:rPr>
            </w:pPr>
            <w:r w:rsidRPr="00DD0DA6">
              <w:rPr>
                <w:lang w:val="en-AU"/>
              </w:rPr>
              <w:t>5</w:t>
            </w:r>
            <w:r w:rsidR="006C272A">
              <w:rPr>
                <w:lang w:val="en-AU"/>
              </w:rPr>
              <w:t>3.0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06237D15" w14:textId="2A3B4542" w:rsidR="00E649D2" w:rsidRPr="00DD0DA6" w:rsidRDefault="00BC224D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49.2</w:t>
            </w:r>
          </w:p>
        </w:tc>
      </w:tr>
      <w:tr w:rsidR="00E649D2" w:rsidRPr="00DD0DA6" w14:paraId="16C938AD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2232E" w14:textId="77777777" w:rsidR="00E649D2" w:rsidRPr="00DD0DA6" w:rsidRDefault="00E649D2" w:rsidP="00544035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Acid Detergent Fibre %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C53E8" w14:textId="79F42FEF" w:rsidR="00E649D2" w:rsidRPr="00DD0DA6" w:rsidRDefault="00E649D2" w:rsidP="009229DA">
            <w:pPr>
              <w:ind w:left="567" w:hanging="567"/>
              <w:jc w:val="center"/>
              <w:rPr>
                <w:lang w:val="en-AU"/>
              </w:rPr>
            </w:pPr>
            <w:r w:rsidRPr="00DD0DA6">
              <w:rPr>
                <w:lang w:val="en-AU"/>
              </w:rPr>
              <w:t>3</w:t>
            </w:r>
            <w:r w:rsidR="007F04E7">
              <w:rPr>
                <w:lang w:val="en-AU"/>
              </w:rPr>
              <w:t>5.9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646BCDF6" w14:textId="61D05532" w:rsidR="00E649D2" w:rsidRPr="00DD0DA6" w:rsidRDefault="00095F7C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32.0</w:t>
            </w:r>
          </w:p>
        </w:tc>
      </w:tr>
      <w:tr w:rsidR="00E649D2" w:rsidRPr="00DD0DA6" w14:paraId="33190DBD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900450" w14:textId="77777777" w:rsidR="00E649D2" w:rsidRPr="00DD0DA6" w:rsidRDefault="00E649D2" w:rsidP="00544035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Ether Extract %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24521" w14:textId="67D940C0" w:rsidR="00E649D2" w:rsidRPr="00DD0DA6" w:rsidRDefault="007F04E7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1.7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2222FB8D" w14:textId="2597CC3A" w:rsidR="00E649D2" w:rsidRPr="00DD0DA6" w:rsidRDefault="00BC224D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1.5</w:t>
            </w:r>
          </w:p>
        </w:tc>
      </w:tr>
      <w:tr w:rsidR="00E649D2" w:rsidRPr="00DD0DA6" w14:paraId="784E1447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30EA5E" w14:textId="77777777" w:rsidR="00E649D2" w:rsidRPr="00DD0DA6" w:rsidRDefault="00E649D2" w:rsidP="00544035">
            <w:pPr>
              <w:ind w:left="567" w:hanging="567"/>
              <w:rPr>
                <w:lang w:val="en-AU"/>
              </w:rPr>
            </w:pPr>
            <w:r w:rsidRPr="00DD0DA6">
              <w:rPr>
                <w:lang w:val="en-AU"/>
              </w:rPr>
              <w:t>Ash %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9C08C3" w14:textId="20EAADB8" w:rsidR="00E649D2" w:rsidRPr="00DD0DA6" w:rsidRDefault="001335E2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7</w:t>
            </w:r>
            <w:r w:rsidR="00E649D2" w:rsidRPr="00DD0DA6">
              <w:rPr>
                <w:lang w:val="en-AU"/>
              </w:rPr>
              <w:t>.2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0B092145" w14:textId="41032100" w:rsidR="00E649D2" w:rsidRPr="00DD0DA6" w:rsidRDefault="00EE22A1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7.8</w:t>
            </w:r>
          </w:p>
        </w:tc>
      </w:tr>
      <w:tr w:rsidR="00795589" w:rsidRPr="00DD0DA6" w14:paraId="3C26FCF6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162200" w14:textId="4CB9B2FB" w:rsidR="00795589" w:rsidRPr="00DD0DA6" w:rsidRDefault="004D7520" w:rsidP="00544035">
            <w:pPr>
              <w:ind w:left="567" w:hanging="567"/>
              <w:rPr>
                <w:lang w:val="en-AU"/>
              </w:rPr>
            </w:pPr>
            <w:r>
              <w:rPr>
                <w:lang w:val="en-AU"/>
              </w:rPr>
              <w:t xml:space="preserve">Dry Matter </w:t>
            </w:r>
            <w:r w:rsidR="005926A3">
              <w:rPr>
                <w:lang w:val="en-AU"/>
              </w:rPr>
              <w:t>Digestibility</w:t>
            </w:r>
            <w:r>
              <w:rPr>
                <w:lang w:val="en-AU"/>
              </w:rPr>
              <w:t xml:space="preserve"> </w:t>
            </w:r>
            <w:r w:rsidR="005D7F25">
              <w:rPr>
                <w:lang w:val="en-AU"/>
              </w:rPr>
              <w:t>(DMD)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2310B2" w14:textId="658645F4" w:rsidR="00795589" w:rsidRPr="00DD0DA6" w:rsidRDefault="003705C2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60.1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60446D6E" w14:textId="0B4A6688" w:rsidR="00795589" w:rsidRPr="00DD0DA6" w:rsidRDefault="00584506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65.1</w:t>
            </w:r>
          </w:p>
        </w:tc>
      </w:tr>
      <w:tr w:rsidR="00795589" w:rsidRPr="00DD0DA6" w14:paraId="34199494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2E4F81" w14:textId="56ACF97A" w:rsidR="00795589" w:rsidRPr="00DD0DA6" w:rsidRDefault="005D7F25" w:rsidP="00544035">
            <w:pPr>
              <w:ind w:left="567" w:hanging="567"/>
              <w:rPr>
                <w:lang w:val="en-AU"/>
              </w:rPr>
            </w:pPr>
            <w:r>
              <w:rPr>
                <w:lang w:val="en-AU"/>
              </w:rPr>
              <w:t>Dry Organic Matter Digestibility (DOMD</w:t>
            </w:r>
            <w:r w:rsidR="005926A3">
              <w:rPr>
                <w:lang w:val="en-AU"/>
              </w:rPr>
              <w:t>)</w:t>
            </w:r>
          </w:p>
        </w:tc>
        <w:tc>
          <w:tcPr>
            <w:tcW w:w="236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ACE380" w14:textId="748BCC7B" w:rsidR="00795589" w:rsidRPr="00DD0DA6" w:rsidRDefault="00543848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57.7</w:t>
            </w:r>
          </w:p>
        </w:tc>
        <w:tc>
          <w:tcPr>
            <w:tcW w:w="2456" w:type="dxa"/>
            <w:tcBorders>
              <w:top w:val="nil"/>
              <w:left w:val="nil"/>
              <w:bottom w:val="nil"/>
              <w:right w:val="nil"/>
            </w:tcBorders>
          </w:tcPr>
          <w:p w14:paraId="07A084F6" w14:textId="6D0192B8" w:rsidR="00795589" w:rsidRPr="00DD0DA6" w:rsidRDefault="00584506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62.0</w:t>
            </w:r>
          </w:p>
        </w:tc>
      </w:tr>
      <w:tr w:rsidR="00E649D2" w:rsidRPr="00DD0DA6" w14:paraId="62C0690E" w14:textId="77777777" w:rsidTr="00F76F0A">
        <w:trPr>
          <w:trHeight w:val="300"/>
          <w:jc w:val="center"/>
        </w:trPr>
        <w:tc>
          <w:tcPr>
            <w:tcW w:w="379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6CDB2E" w14:textId="77777777" w:rsidR="00E649D2" w:rsidRPr="00DD0DA6" w:rsidRDefault="00E649D2" w:rsidP="00544035">
            <w:pPr>
              <w:ind w:left="567" w:hanging="567"/>
              <w:rPr>
                <w:lang w:val="en-AU"/>
              </w:rPr>
            </w:pPr>
            <w:proofErr w:type="spellStart"/>
            <w:r w:rsidRPr="00DD0DA6">
              <w:rPr>
                <w:lang w:val="en-AU"/>
              </w:rPr>
              <w:t>Metabolisable</w:t>
            </w:r>
            <w:proofErr w:type="spellEnd"/>
            <w:r w:rsidRPr="00DD0DA6">
              <w:rPr>
                <w:lang w:val="en-AU"/>
              </w:rPr>
              <w:t xml:space="preserve"> Energy, MJ/kg DM</w:t>
            </w:r>
          </w:p>
        </w:tc>
        <w:tc>
          <w:tcPr>
            <w:tcW w:w="236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21696C" w14:textId="1ADA5E2D" w:rsidR="00E649D2" w:rsidRPr="00DD0DA6" w:rsidRDefault="00E649D2" w:rsidP="009229DA">
            <w:pPr>
              <w:ind w:left="567" w:hanging="567"/>
              <w:jc w:val="center"/>
              <w:rPr>
                <w:lang w:val="en-AU"/>
              </w:rPr>
            </w:pPr>
            <w:r w:rsidRPr="00DD0DA6">
              <w:rPr>
                <w:lang w:val="en-AU"/>
              </w:rPr>
              <w:t>8.</w:t>
            </w:r>
            <w:r w:rsidR="00E45392">
              <w:rPr>
                <w:lang w:val="en-AU"/>
              </w:rPr>
              <w:t>7</w:t>
            </w:r>
          </w:p>
        </w:tc>
        <w:tc>
          <w:tcPr>
            <w:tcW w:w="24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D63BCA" w14:textId="2AB09EA4" w:rsidR="00E649D2" w:rsidRPr="00DD0DA6" w:rsidRDefault="004F6B9A" w:rsidP="009229DA">
            <w:pPr>
              <w:ind w:left="567" w:hanging="567"/>
              <w:jc w:val="center"/>
              <w:rPr>
                <w:lang w:val="en-AU"/>
              </w:rPr>
            </w:pPr>
            <w:r>
              <w:rPr>
                <w:lang w:val="en-AU"/>
              </w:rPr>
              <w:t>9.6</w:t>
            </w:r>
          </w:p>
        </w:tc>
      </w:tr>
    </w:tbl>
    <w:p w14:paraId="52250C3A" w14:textId="77777777" w:rsidR="00E649D2" w:rsidRDefault="00E649D2" w:rsidP="00544035">
      <w:pPr>
        <w:rPr>
          <w:b/>
          <w:bCs/>
          <w:lang w:val="en-US"/>
        </w:rPr>
      </w:pPr>
    </w:p>
    <w:p w14:paraId="3E79BF68" w14:textId="77777777" w:rsidR="000E30C4" w:rsidRDefault="000E30C4" w:rsidP="00544035">
      <w:pPr>
        <w:rPr>
          <w:b/>
          <w:bCs/>
          <w:lang w:val="en-US"/>
        </w:rPr>
      </w:pPr>
    </w:p>
    <w:p w14:paraId="27027558" w14:textId="2B07161A" w:rsidR="00F67748" w:rsidRPr="00C602CF" w:rsidRDefault="009227CA" w:rsidP="00CE4CA7">
      <w:pPr>
        <w:pStyle w:val="Caption"/>
        <w:rPr>
          <w:lang w:val="en-US"/>
        </w:rPr>
      </w:pPr>
      <w:r>
        <w:rPr>
          <w:lang w:val="en-US"/>
        </w:rPr>
        <w:t>Supplementary</w:t>
      </w:r>
      <w:r w:rsidR="0057755C">
        <w:rPr>
          <w:lang w:val="en-US"/>
        </w:rPr>
        <w:t xml:space="preserve"> Table</w:t>
      </w:r>
      <w:r w:rsidR="00E13DD9">
        <w:rPr>
          <w:lang w:val="en-US"/>
        </w:rPr>
        <w:t xml:space="preserve"> </w:t>
      </w:r>
      <w:r w:rsidR="000D1464">
        <w:rPr>
          <w:lang w:val="en-US"/>
        </w:rPr>
        <w:t>S3</w:t>
      </w:r>
      <w:r w:rsidR="00F67748" w:rsidRPr="00F67748">
        <w:rPr>
          <w:lang w:val="en-US"/>
        </w:rPr>
        <w:t xml:space="preserve">. </w:t>
      </w:r>
      <w:r w:rsidR="00F67748" w:rsidRPr="00C602CF">
        <w:rPr>
          <w:lang w:val="en-US"/>
        </w:rPr>
        <w:t xml:space="preserve">Methane production, DMI and BW of sheep fed fodder cubes </w:t>
      </w:r>
      <w:r w:rsidR="00072546" w:rsidRPr="00C602CF">
        <w:rPr>
          <w:lang w:val="en-US"/>
        </w:rPr>
        <w:t xml:space="preserve">for the </w:t>
      </w:r>
      <w:r w:rsidR="00E73B40">
        <w:rPr>
          <w:lang w:val="en-US"/>
        </w:rPr>
        <w:t>baseline</w:t>
      </w:r>
      <w:r w:rsidR="00F67748" w:rsidRPr="00C602CF">
        <w:rPr>
          <w:lang w:val="en-US"/>
        </w:rPr>
        <w:t xml:space="preserve"> period prior</w:t>
      </w:r>
      <w:r w:rsidR="004E25CC" w:rsidRPr="00C602CF">
        <w:rPr>
          <w:lang w:val="en-US"/>
        </w:rPr>
        <w:t xml:space="preserve"> to</w:t>
      </w:r>
      <w:r w:rsidR="00F67748" w:rsidRPr="00C602CF">
        <w:rPr>
          <w:lang w:val="en-US"/>
        </w:rPr>
        <w:t xml:space="preserve"> inclusion of 3-NOP treatments.</w:t>
      </w:r>
      <w:r w:rsidR="00BD0DFF">
        <w:rPr>
          <w:lang w:val="en-US"/>
        </w:rPr>
        <w:t xml:space="preserve"> </w:t>
      </w:r>
      <w:r w:rsidR="00BD0DFF" w:rsidRPr="00BD0DFF">
        <w:rPr>
          <w:lang w:val="en-US"/>
        </w:rPr>
        <w:t>Results reported as a group mean ± standard error of the mean</w:t>
      </w:r>
      <w:r w:rsidR="00BD0DFF">
        <w:rPr>
          <w:lang w:val="en-US"/>
        </w:rPr>
        <w:t>.</w:t>
      </w:r>
    </w:p>
    <w:tbl>
      <w:tblPr>
        <w:tblW w:w="0" w:type="auto"/>
        <w:tblInd w:w="-108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35"/>
        <w:gridCol w:w="1781"/>
        <w:gridCol w:w="1327"/>
        <w:gridCol w:w="1272"/>
        <w:gridCol w:w="1272"/>
        <w:gridCol w:w="1199"/>
      </w:tblGrid>
      <w:tr w:rsidR="00B40774" w:rsidRPr="00B40774" w14:paraId="2E9B465B" w14:textId="77777777" w:rsidTr="00B40774">
        <w:trPr>
          <w:trHeight w:val="324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30DDA4F" w14:textId="77777777" w:rsidR="00B40774" w:rsidRPr="00B40774" w:rsidRDefault="00B40774" w:rsidP="00B40774">
            <w:pPr>
              <w:rPr>
                <w:sz w:val="22"/>
                <w:szCs w:val="22"/>
                <w:lang w:val="en-AU"/>
              </w:rPr>
            </w:pPr>
          </w:p>
        </w:tc>
        <w:tc>
          <w:tcPr>
            <w:tcW w:w="1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57D00E3" w14:textId="3EE4C1A2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b/>
                <w:bCs/>
                <w:color w:val="000000"/>
                <w:sz w:val="22"/>
                <w:szCs w:val="22"/>
                <w:lang w:eastAsia="en-GB"/>
              </w:rPr>
              <w:t>Control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797C56D" w14:textId="3BA5162F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b/>
                <w:bCs/>
                <w:color w:val="000000"/>
                <w:sz w:val="22"/>
                <w:szCs w:val="22"/>
                <w:lang w:eastAsia="en-GB"/>
              </w:rPr>
              <w:t>Low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47DD2F2" w14:textId="02D956CF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b/>
                <w:bCs/>
                <w:color w:val="000000"/>
                <w:sz w:val="22"/>
                <w:szCs w:val="22"/>
                <w:lang w:eastAsia="en-GB"/>
              </w:rPr>
              <w:t>Mid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A125A6B" w14:textId="50AF313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b/>
                <w:bCs/>
                <w:color w:val="000000"/>
                <w:sz w:val="22"/>
                <w:szCs w:val="22"/>
                <w:lang w:eastAsia="en-GB"/>
              </w:rPr>
              <w:t>High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5EADFDF" w14:textId="4DC802DD" w:rsidR="00B40774" w:rsidRPr="00B40774" w:rsidRDefault="00B40774" w:rsidP="00B40774">
            <w:pPr>
              <w:jc w:val="center"/>
              <w:rPr>
                <w:b/>
                <w:bCs/>
                <w:sz w:val="22"/>
                <w:szCs w:val="22"/>
                <w:lang w:val="en-AU"/>
              </w:rPr>
            </w:pPr>
            <w:r w:rsidRPr="00B40774">
              <w:rPr>
                <w:b/>
                <w:bCs/>
                <w:i/>
                <w:iCs/>
                <w:sz w:val="22"/>
                <w:szCs w:val="22"/>
                <w:lang w:val="en-AU"/>
              </w:rPr>
              <w:t>p</w:t>
            </w:r>
            <w:r w:rsidRPr="00B40774">
              <w:rPr>
                <w:b/>
                <w:bCs/>
                <w:sz w:val="22"/>
                <w:szCs w:val="22"/>
                <w:lang w:val="en-AU"/>
              </w:rPr>
              <w:t>-value</w:t>
            </w:r>
          </w:p>
        </w:tc>
      </w:tr>
      <w:tr w:rsidR="00B40774" w:rsidRPr="00F67748" w14:paraId="352B1071" w14:textId="77777777" w:rsidTr="00B40774">
        <w:trPr>
          <w:trHeight w:val="324"/>
        </w:trPr>
        <w:tc>
          <w:tcPr>
            <w:tcW w:w="223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546061C7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 xml:space="preserve">BW (kg) start </w:t>
            </w:r>
          </w:p>
        </w:tc>
        <w:tc>
          <w:tcPr>
            <w:tcW w:w="178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093E28B" w14:textId="4BAF3DA6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57.2 ± 0.72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F3E4C31" w14:textId="00AC52EA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56.2 ± 0.94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9D848FC" w14:textId="2AB3240E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58.6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1.28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F385EF9" w14:textId="4CD6B040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57.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1.40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2A81498" w14:textId="7777777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518</w:t>
            </w:r>
          </w:p>
        </w:tc>
      </w:tr>
      <w:tr w:rsidR="00B40774" w:rsidRPr="00F67748" w14:paraId="4551783B" w14:textId="77777777" w:rsidTr="00B40774">
        <w:trPr>
          <w:trHeight w:val="324"/>
        </w:trPr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229764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BW (kg) 70 days on fodder cubes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16B716" w14:textId="40D96F1D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61.5 ± 1.1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4213FF" w14:textId="3EEFCBBC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60.6 ± 1.36</w:t>
            </w:r>
          </w:p>
        </w:tc>
        <w:tc>
          <w:tcPr>
            <w:tcW w:w="127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A5B5F5" w14:textId="7A7B136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61.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2.18</w:t>
            </w:r>
          </w:p>
        </w:tc>
        <w:tc>
          <w:tcPr>
            <w:tcW w:w="127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BB91A6" w14:textId="03AD3175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60.5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1.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6A6280" w14:textId="7777777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963</w:t>
            </w:r>
          </w:p>
        </w:tc>
      </w:tr>
      <w:tr w:rsidR="00B40774" w:rsidRPr="00F67748" w14:paraId="2BE421FE" w14:textId="77777777" w:rsidTr="00B40774">
        <w:trPr>
          <w:trHeight w:val="324"/>
        </w:trPr>
        <w:tc>
          <w:tcPr>
            <w:tcW w:w="223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617E3DF5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DMI (Kg) individual pen</w:t>
            </w:r>
          </w:p>
        </w:tc>
        <w:tc>
          <w:tcPr>
            <w:tcW w:w="1781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431BC7A1" w14:textId="31311981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79 ± 0.08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1920B5A" w14:textId="311DC9D5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86 ± 0.11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3C57BBF0" w14:textId="76829598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89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0.10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64ACAAA1" w14:textId="0F470042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8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0.08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51726045" w14:textId="7777777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908</w:t>
            </w:r>
          </w:p>
        </w:tc>
      </w:tr>
      <w:tr w:rsidR="00B40774" w:rsidRPr="00F67748" w14:paraId="7B15EF07" w14:textId="77777777" w:rsidTr="00B40774">
        <w:trPr>
          <w:trHeight w:val="324"/>
        </w:trPr>
        <w:tc>
          <w:tcPr>
            <w:tcW w:w="2235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69F8C877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DMI (Kg) chamber</w:t>
            </w:r>
          </w:p>
        </w:tc>
        <w:tc>
          <w:tcPr>
            <w:tcW w:w="1781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82F6A1B" w14:textId="5A89F652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42 ± 0.09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7093443C" w14:textId="26834346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39 ± 0.09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9D85246" w14:textId="45ACB1F2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3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0.12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7EAEA403" w14:textId="1CCD027A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.42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0.08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31F76622" w14:textId="77777777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891</w:t>
            </w:r>
          </w:p>
        </w:tc>
      </w:tr>
      <w:tr w:rsidR="00B40774" w:rsidRPr="00F67748" w14:paraId="4078FC69" w14:textId="77777777" w:rsidTr="00B40774">
        <w:trPr>
          <w:trHeight w:val="324"/>
        </w:trPr>
        <w:tc>
          <w:tcPr>
            <w:tcW w:w="2235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37FE717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lastRenderedPageBreak/>
              <w:t>CH</w:t>
            </w:r>
            <w:r w:rsidRPr="00B40774">
              <w:rPr>
                <w:sz w:val="22"/>
                <w:szCs w:val="22"/>
                <w:vertAlign w:val="subscript"/>
                <w:lang w:val="en-AU"/>
              </w:rPr>
              <w:t>4</w:t>
            </w:r>
            <w:r w:rsidRPr="00B40774">
              <w:rPr>
                <w:sz w:val="22"/>
                <w:szCs w:val="22"/>
                <w:lang w:val="en-AU"/>
              </w:rPr>
              <w:t xml:space="preserve"> g/day</w:t>
            </w:r>
          </w:p>
        </w:tc>
        <w:tc>
          <w:tcPr>
            <w:tcW w:w="1781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CD12776" w14:textId="1970C0FD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26.7 ± 2.92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E63F018" w14:textId="610EB510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27.0 ± 2.43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3A9B0E7" w14:textId="5A21265C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26.5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1.67</w:t>
            </w:r>
          </w:p>
        </w:tc>
        <w:tc>
          <w:tcPr>
            <w:tcW w:w="127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A5ABBE6" w14:textId="659E4135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28.2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2.12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EC46C3C" w14:textId="29765E04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950</w:t>
            </w:r>
          </w:p>
        </w:tc>
      </w:tr>
      <w:tr w:rsidR="00B40774" w:rsidRPr="00F67748" w14:paraId="765EEF0C" w14:textId="77777777" w:rsidTr="00B40774">
        <w:trPr>
          <w:trHeight w:val="324"/>
        </w:trPr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C780DF9" w14:textId="77777777" w:rsidR="00B40774" w:rsidRPr="00B40774" w:rsidRDefault="00B40774" w:rsidP="00B40774">
            <w:pPr>
              <w:jc w:val="left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CH</w:t>
            </w:r>
            <w:r w:rsidRPr="00B40774">
              <w:rPr>
                <w:sz w:val="22"/>
                <w:szCs w:val="22"/>
                <w:vertAlign w:val="subscript"/>
                <w:lang w:val="en-AU"/>
              </w:rPr>
              <w:t>4</w:t>
            </w:r>
            <w:r w:rsidRPr="00B40774">
              <w:rPr>
                <w:sz w:val="22"/>
                <w:szCs w:val="22"/>
                <w:lang w:val="en-AU"/>
              </w:rPr>
              <w:t xml:space="preserve"> g/kg DMI</w:t>
            </w:r>
          </w:p>
        </w:tc>
        <w:tc>
          <w:tcPr>
            <w:tcW w:w="178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4BD14C0" w14:textId="010317AB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8.7 ± 1.34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0131FF42" w14:textId="5DAD1C52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9.4 ± 0.67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775037C" w14:textId="7B819D13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20.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1.13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D0F4F99" w14:textId="23255115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19.8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0774">
              <w:rPr>
                <w:sz w:val="22"/>
                <w:szCs w:val="22"/>
                <w:lang w:val="en-AU"/>
              </w:rPr>
              <w:t>0.97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8823603" w14:textId="57A3333B" w:rsidR="00B40774" w:rsidRPr="00B40774" w:rsidRDefault="00B40774" w:rsidP="00B40774">
            <w:pPr>
              <w:jc w:val="center"/>
              <w:rPr>
                <w:sz w:val="22"/>
                <w:szCs w:val="22"/>
                <w:lang w:val="en-AU"/>
              </w:rPr>
            </w:pPr>
            <w:r w:rsidRPr="00B40774">
              <w:rPr>
                <w:sz w:val="22"/>
                <w:szCs w:val="22"/>
                <w:lang w:val="en-AU"/>
              </w:rPr>
              <w:t>0.759</w:t>
            </w:r>
          </w:p>
        </w:tc>
      </w:tr>
    </w:tbl>
    <w:p w14:paraId="282285A8" w14:textId="6F77B6A1" w:rsidR="00F67748" w:rsidRDefault="00704853" w:rsidP="00544035">
      <w:pPr>
        <w:rPr>
          <w:lang w:val="en-AU"/>
        </w:rPr>
      </w:pPr>
      <w:r w:rsidRPr="00704853">
        <w:rPr>
          <w:lang w:val="en-AU"/>
        </w:rPr>
        <w:t>Treatments: Control, Low, Mid and High (0, 55, 130 and 256 mg 3-NOP/kg DM, respectively).</w:t>
      </w:r>
    </w:p>
    <w:p w14:paraId="7E2D4E91" w14:textId="77777777" w:rsidR="00F21CFB" w:rsidRDefault="00F21CFB" w:rsidP="00544035">
      <w:pPr>
        <w:rPr>
          <w:lang w:val="en-AU"/>
        </w:rPr>
      </w:pPr>
    </w:p>
    <w:p w14:paraId="6EF5D2F5" w14:textId="12658E78" w:rsidR="00F21CFB" w:rsidRPr="00F67748" w:rsidRDefault="009227CA" w:rsidP="00DD5BB8">
      <w:pPr>
        <w:pStyle w:val="Caption"/>
        <w:rPr>
          <w:lang w:val="en-US"/>
        </w:rPr>
      </w:pPr>
      <w:r>
        <w:rPr>
          <w:lang w:val="en-US"/>
        </w:rPr>
        <w:t>Supplementary</w:t>
      </w:r>
      <w:r w:rsidR="007D58BA">
        <w:rPr>
          <w:lang w:val="en-US"/>
        </w:rPr>
        <w:t xml:space="preserve"> Table</w:t>
      </w:r>
      <w:r w:rsidR="007D58BA" w:rsidRPr="00F67748">
        <w:rPr>
          <w:lang w:val="en-US"/>
        </w:rPr>
        <w:t xml:space="preserve"> </w:t>
      </w:r>
      <w:r w:rsidR="000D1464">
        <w:rPr>
          <w:lang w:val="en-US"/>
        </w:rPr>
        <w:t>S4</w:t>
      </w:r>
      <w:r w:rsidR="00F21CFB" w:rsidRPr="00F67748">
        <w:rPr>
          <w:lang w:val="en-US"/>
        </w:rPr>
        <w:t>. Treatment effect on rumen fermentation metabolites of sheep fed with fodder cubes containing different levels of 3-NOP</w:t>
      </w:r>
      <w:r w:rsidR="007D58BA">
        <w:rPr>
          <w:lang w:val="en-US"/>
        </w:rPr>
        <w:t>.</w:t>
      </w:r>
      <w:r w:rsidR="00E707E3" w:rsidRPr="00E707E3">
        <w:rPr>
          <w:lang w:val="en-US"/>
        </w:rPr>
        <w:t xml:space="preserve"> </w:t>
      </w:r>
      <w:r w:rsidR="00E707E3" w:rsidRPr="00BD0DFF">
        <w:rPr>
          <w:lang w:val="en-US"/>
        </w:rPr>
        <w:t>Results reported as a group mean ± standard error of the mean</w:t>
      </w:r>
      <w:r w:rsidR="00E707E3">
        <w:rPr>
          <w:lang w:val="en-US"/>
        </w:rPr>
        <w:t>.</w:t>
      </w:r>
    </w:p>
    <w:tbl>
      <w:tblPr>
        <w:tblW w:w="5131" w:type="pct"/>
        <w:tblInd w:w="-10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75"/>
        <w:gridCol w:w="1229"/>
        <w:gridCol w:w="1228"/>
        <w:gridCol w:w="1174"/>
        <w:gridCol w:w="1174"/>
        <w:gridCol w:w="913"/>
        <w:gridCol w:w="1291"/>
      </w:tblGrid>
      <w:tr w:rsidR="00E707E3" w:rsidRPr="00CD6841" w14:paraId="5E9AAB02" w14:textId="77777777">
        <w:trPr>
          <w:trHeight w:val="324"/>
        </w:trPr>
        <w:tc>
          <w:tcPr>
            <w:tcW w:w="14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13E0BE2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</w:p>
        </w:tc>
        <w:tc>
          <w:tcPr>
            <w:tcW w:w="6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45A946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Control</w:t>
            </w:r>
          </w:p>
        </w:tc>
        <w:tc>
          <w:tcPr>
            <w:tcW w:w="6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1FBE8D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Low</w:t>
            </w:r>
          </w:p>
        </w:tc>
        <w:tc>
          <w:tcPr>
            <w:tcW w:w="5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8206D8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Mid</w:t>
            </w:r>
          </w:p>
        </w:tc>
        <w:tc>
          <w:tcPr>
            <w:tcW w:w="5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F15A8D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High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CFAE25A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i/>
                <w:iCs/>
                <w:color w:val="000000"/>
                <w:sz w:val="22"/>
                <w:szCs w:val="22"/>
                <w:lang w:eastAsia="en-GB"/>
              </w:rPr>
              <w:t>p</w:t>
            </w: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-value</w:t>
            </w:r>
          </w:p>
        </w:tc>
        <w:tc>
          <w:tcPr>
            <w:tcW w:w="6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CA4A8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b/>
                <w:bCs/>
                <w:color w:val="000000"/>
                <w:sz w:val="22"/>
                <w:szCs w:val="22"/>
                <w:lang w:eastAsia="en-GB"/>
              </w:rPr>
              <w:t>Polynomial contrast</w:t>
            </w:r>
          </w:p>
        </w:tc>
      </w:tr>
      <w:tr w:rsidR="00E707E3" w:rsidRPr="00CD6841" w14:paraId="1F24D051" w14:textId="77777777">
        <w:trPr>
          <w:trHeight w:val="324"/>
        </w:trPr>
        <w:tc>
          <w:tcPr>
            <w:tcW w:w="1454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6E9F56DF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pH</w:t>
            </w:r>
          </w:p>
        </w:tc>
        <w:tc>
          <w:tcPr>
            <w:tcW w:w="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1D49F78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6.58 ± 0.12</w:t>
            </w:r>
          </w:p>
        </w:tc>
        <w:tc>
          <w:tcPr>
            <w:tcW w:w="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4F6C58B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6.35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4</w:t>
            </w:r>
          </w:p>
        </w:tc>
        <w:tc>
          <w:tcPr>
            <w:tcW w:w="594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A051E38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6.56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6</w:t>
            </w:r>
          </w:p>
        </w:tc>
        <w:tc>
          <w:tcPr>
            <w:tcW w:w="594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165111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6.4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7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D4CF1BA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50</w:t>
            </w:r>
          </w:p>
        </w:tc>
        <w:tc>
          <w:tcPr>
            <w:tcW w:w="65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E22EA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1360419D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58771F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Lactate (mM)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DED19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0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2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1B709C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1.4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1.36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BBFA1A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8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9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765A5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2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756DF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355</w:t>
            </w: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95DCC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45D452E5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C1EA17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Formate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 xml:space="preserve"> (mM)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3E6E31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0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0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160EC4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2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19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413B2F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49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21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886CF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8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33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C81E7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24</w:t>
            </w: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6591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i/>
                <w:sz w:val="22"/>
                <w:szCs w:val="22"/>
                <w:lang w:val="en-AU"/>
              </w:rPr>
              <w:t>L</w:t>
            </w:r>
          </w:p>
        </w:tc>
      </w:tr>
      <w:tr w:rsidR="00E707E3" w:rsidRPr="00CD6841" w14:paraId="65F24A36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7CF3FA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Ammonia-N (mg /100 mL)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A8C764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3.25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69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F60DB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4.9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50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77E1EC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4.79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75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22CB1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4.0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37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D504B8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44</w:t>
            </w: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2F3D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587C51A0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15ED29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Total VFA mM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37F4D1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98.2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6.62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B7D53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93.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1.98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7C3A7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92.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4.83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DA93C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89.5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6.65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64493A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741</w:t>
            </w: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5A33A7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7BDC5015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545DAA" w14:textId="77777777" w:rsidR="00E707E3" w:rsidRPr="00CD6841" w:rsidRDefault="00E707E3">
            <w:pPr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Individual VFA (%)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9A03DF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9355EE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54761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42EFAC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F196D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48B9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</w:p>
        </w:tc>
      </w:tr>
      <w:tr w:rsidR="00E707E3" w:rsidRPr="00CD6841" w14:paraId="0DB06929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F93E39" w14:textId="77777777" w:rsidR="00E707E3" w:rsidRPr="00CD6841" w:rsidRDefault="00E707E3">
            <w:pPr>
              <w:ind w:left="284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iso-Butyrate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D4EFA4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9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4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FA45B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7 ± 0.06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523183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1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4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423DDE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3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4C27DE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939</w:t>
            </w:r>
          </w:p>
        </w:tc>
        <w:tc>
          <w:tcPr>
            <w:tcW w:w="6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24EA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2FEE459C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right w:val="nil"/>
            </w:tcBorders>
            <w:noWrap/>
            <w:vAlign w:val="bottom"/>
          </w:tcPr>
          <w:p w14:paraId="43BF1379" w14:textId="77777777" w:rsidR="00E707E3" w:rsidRPr="00CD6841" w:rsidRDefault="00E707E3">
            <w:pPr>
              <w:ind w:left="284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n-Butyrate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45AF109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8.64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76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FDDA53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10.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93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517D24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8.80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45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2DEA903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10.1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79</w:t>
            </w:r>
          </w:p>
        </w:tc>
        <w:tc>
          <w:tcPr>
            <w:tcW w:w="462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AAA434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303</w:t>
            </w:r>
          </w:p>
        </w:tc>
        <w:tc>
          <w:tcPr>
            <w:tcW w:w="653" w:type="pct"/>
            <w:tcBorders>
              <w:top w:val="nil"/>
              <w:left w:val="nil"/>
              <w:right w:val="nil"/>
            </w:tcBorders>
            <w:vAlign w:val="center"/>
          </w:tcPr>
          <w:p w14:paraId="10E4ADDA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  <w:tr w:rsidR="00E707E3" w:rsidRPr="00CD6841" w14:paraId="741FDDFD" w14:textId="77777777">
        <w:trPr>
          <w:trHeight w:val="324"/>
        </w:trPr>
        <w:tc>
          <w:tcPr>
            <w:tcW w:w="145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2F13B1A" w14:textId="77777777" w:rsidR="00E707E3" w:rsidRPr="00CD6841" w:rsidRDefault="00E707E3">
            <w:pPr>
              <w:ind w:left="284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n-Caproate</w:t>
            </w:r>
          </w:p>
        </w:tc>
        <w:tc>
          <w:tcPr>
            <w:tcW w:w="62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B752E9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17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4</w:t>
            </w:r>
          </w:p>
        </w:tc>
        <w:tc>
          <w:tcPr>
            <w:tcW w:w="62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988F7AD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5</w:t>
            </w:r>
          </w:p>
        </w:tc>
        <w:tc>
          <w:tcPr>
            <w:tcW w:w="59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69270C0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3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3</w:t>
            </w:r>
          </w:p>
        </w:tc>
        <w:tc>
          <w:tcPr>
            <w:tcW w:w="59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AFC6BD6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29 ±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CD6841">
              <w:rPr>
                <w:sz w:val="22"/>
                <w:szCs w:val="22"/>
                <w:lang w:val="en-AU"/>
              </w:rPr>
              <w:t>0.05</w:t>
            </w:r>
          </w:p>
        </w:tc>
        <w:tc>
          <w:tcPr>
            <w:tcW w:w="462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0C1D4C5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r w:rsidRPr="00CD6841">
              <w:rPr>
                <w:sz w:val="22"/>
                <w:szCs w:val="22"/>
                <w:lang w:val="en-AU"/>
              </w:rPr>
              <w:t>0.311</w:t>
            </w:r>
          </w:p>
        </w:tc>
        <w:tc>
          <w:tcPr>
            <w:tcW w:w="65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0C7637" w14:textId="77777777" w:rsidR="00E707E3" w:rsidRPr="00CD6841" w:rsidRDefault="00E707E3">
            <w:pPr>
              <w:jc w:val="center"/>
              <w:rPr>
                <w:sz w:val="22"/>
                <w:szCs w:val="22"/>
                <w:lang w:val="en-AU"/>
              </w:rPr>
            </w:pPr>
            <w:proofErr w:type="spellStart"/>
            <w:r w:rsidRPr="00CD6841">
              <w:rPr>
                <w:sz w:val="22"/>
                <w:szCs w:val="22"/>
                <w:lang w:val="en-AU"/>
              </w:rPr>
              <w:t>n.s</w:t>
            </w:r>
            <w:proofErr w:type="spellEnd"/>
            <w:r w:rsidRPr="00CD6841">
              <w:rPr>
                <w:sz w:val="22"/>
                <w:szCs w:val="22"/>
                <w:lang w:val="en-AU"/>
              </w:rPr>
              <w:t>.</w:t>
            </w:r>
          </w:p>
        </w:tc>
      </w:tr>
    </w:tbl>
    <w:p w14:paraId="44DF7495" w14:textId="77777777" w:rsidR="00E707E3" w:rsidRDefault="00E707E3" w:rsidP="00544035">
      <w:pPr>
        <w:rPr>
          <w:vertAlign w:val="superscript"/>
          <w:lang w:val="en-AU"/>
        </w:rPr>
      </w:pPr>
    </w:p>
    <w:p w14:paraId="0873F2B9" w14:textId="77777777" w:rsidR="00F21CFB" w:rsidRPr="00F67748" w:rsidRDefault="00F21CFB" w:rsidP="00544035">
      <w:pPr>
        <w:rPr>
          <w:lang w:val="en-AU"/>
        </w:rPr>
      </w:pPr>
      <w:proofErr w:type="spellStart"/>
      <w:r w:rsidRPr="00F67748">
        <w:rPr>
          <w:vertAlign w:val="superscript"/>
          <w:lang w:val="en-AU"/>
        </w:rPr>
        <w:t>abc</w:t>
      </w:r>
      <w:r w:rsidRPr="00F67748">
        <w:rPr>
          <w:lang w:val="en-AU"/>
        </w:rPr>
        <w:t>Within</w:t>
      </w:r>
      <w:proofErr w:type="spellEnd"/>
      <w:r w:rsidRPr="00F67748">
        <w:rPr>
          <w:lang w:val="en-AU"/>
        </w:rPr>
        <w:t xml:space="preserve"> </w:t>
      </w:r>
      <w:r>
        <w:rPr>
          <w:lang w:val="en-AU"/>
        </w:rPr>
        <w:t>each</w:t>
      </w:r>
      <w:r w:rsidRPr="00F67748">
        <w:rPr>
          <w:lang w:val="en-AU"/>
        </w:rPr>
        <w:t xml:space="preserve"> row</w:t>
      </w:r>
      <w:r>
        <w:rPr>
          <w:lang w:val="en-AU"/>
        </w:rPr>
        <w:t>,</w:t>
      </w:r>
      <w:r w:rsidRPr="00F67748">
        <w:rPr>
          <w:lang w:val="en-AU"/>
        </w:rPr>
        <w:t xml:space="preserve"> treatment mean</w:t>
      </w:r>
      <w:r>
        <w:rPr>
          <w:lang w:val="en-AU"/>
        </w:rPr>
        <w:t xml:space="preserve"> values</w:t>
      </w:r>
      <w:r w:rsidRPr="00F67748">
        <w:rPr>
          <w:lang w:val="en-AU"/>
        </w:rPr>
        <w:t xml:space="preserve"> </w:t>
      </w:r>
      <w:r>
        <w:rPr>
          <w:lang w:val="en-AU"/>
        </w:rPr>
        <w:t>with different superscript letters indicate a significant difference</w:t>
      </w:r>
      <w:r w:rsidRPr="00F67748">
        <w:rPr>
          <w:lang w:val="en-AU"/>
        </w:rPr>
        <w:t xml:space="preserve"> </w:t>
      </w:r>
      <w:r>
        <w:rPr>
          <w:lang w:val="en-AU"/>
        </w:rPr>
        <w:t>(p</w:t>
      </w:r>
      <w:r w:rsidRPr="00F67748">
        <w:rPr>
          <w:lang w:val="en-AU"/>
        </w:rPr>
        <w:t xml:space="preserve"> &lt; 0.05</w:t>
      </w:r>
      <w:r>
        <w:rPr>
          <w:lang w:val="en-AU"/>
        </w:rPr>
        <w:t>)</w:t>
      </w:r>
      <w:r w:rsidRPr="00F67748">
        <w:rPr>
          <w:lang w:val="en-AU"/>
        </w:rPr>
        <w:t>.</w:t>
      </w:r>
    </w:p>
    <w:p w14:paraId="6333534F" w14:textId="2840AB15" w:rsidR="00F21CFB" w:rsidRDefault="00F21CFB" w:rsidP="00544035">
      <w:pPr>
        <w:rPr>
          <w:lang w:val="en-AU"/>
        </w:rPr>
      </w:pPr>
      <w:r w:rsidRPr="00F67748">
        <w:rPr>
          <w:lang w:val="en-AU"/>
        </w:rPr>
        <w:t>Contrast: Significant (P &lt; 0.05) linear</w:t>
      </w:r>
      <w:r>
        <w:rPr>
          <w:lang w:val="en-AU"/>
        </w:rPr>
        <w:t xml:space="preserve"> </w:t>
      </w:r>
      <w:r w:rsidRPr="00F67748">
        <w:rPr>
          <w:lang w:val="en-AU"/>
        </w:rPr>
        <w:t xml:space="preserve">(L), Cubic (C), or quadratic (Q) effects of the response to incremental dose of 3-NOP estimated by polynomial contrast. </w:t>
      </w:r>
      <w:proofErr w:type="spellStart"/>
      <w:r w:rsidRPr="00F67748">
        <w:rPr>
          <w:lang w:val="en-AU"/>
        </w:rPr>
        <w:t>n.s</w:t>
      </w:r>
      <w:proofErr w:type="spellEnd"/>
      <w:r w:rsidRPr="00F67748">
        <w:rPr>
          <w:lang w:val="en-AU"/>
        </w:rPr>
        <w:t>.: no</w:t>
      </w:r>
      <w:r>
        <w:rPr>
          <w:lang w:val="en-AU"/>
        </w:rPr>
        <w:t>t</w:t>
      </w:r>
      <w:r w:rsidRPr="00F67748">
        <w:rPr>
          <w:lang w:val="en-AU"/>
        </w:rPr>
        <w:t xml:space="preserve"> significant</w:t>
      </w:r>
      <w:r w:rsidR="00704853">
        <w:rPr>
          <w:lang w:val="en-AU"/>
        </w:rPr>
        <w:t>.</w:t>
      </w:r>
    </w:p>
    <w:p w14:paraId="10D9DFE4" w14:textId="0257E6A6" w:rsidR="00704853" w:rsidRPr="00F67748" w:rsidRDefault="00704853" w:rsidP="00544035">
      <w:pPr>
        <w:rPr>
          <w:lang w:val="en-AU"/>
        </w:rPr>
      </w:pPr>
      <w:r w:rsidRPr="00704853">
        <w:rPr>
          <w:lang w:val="en-AU"/>
        </w:rPr>
        <w:t>Treatments: Control, Low, Mid and High (0, 55, 130 and 256 mg 3-NOP/kg DM, respectively).</w:t>
      </w:r>
    </w:p>
    <w:p w14:paraId="6330A75B" w14:textId="77777777" w:rsidR="00F21CFB" w:rsidRDefault="00F21CFB" w:rsidP="00544035">
      <w:pPr>
        <w:rPr>
          <w:lang w:val="en-AU"/>
        </w:rPr>
      </w:pPr>
    </w:p>
    <w:p w14:paraId="11F13A06" w14:textId="77777777" w:rsidR="000E30C4" w:rsidRDefault="000E30C4" w:rsidP="00544035">
      <w:pPr>
        <w:rPr>
          <w:lang w:val="en-AU"/>
        </w:rPr>
      </w:pPr>
    </w:p>
    <w:p w14:paraId="61357ADF" w14:textId="38518FE4" w:rsidR="00F67748" w:rsidRPr="00F67748" w:rsidRDefault="009227CA" w:rsidP="00DD5BB8">
      <w:pPr>
        <w:pStyle w:val="Caption"/>
        <w:rPr>
          <w:lang w:val="en-AU"/>
        </w:rPr>
      </w:pPr>
      <w:r w:rsidRPr="00AB326D">
        <w:t>Supplementary</w:t>
      </w:r>
      <w:r w:rsidR="00233CB8" w:rsidRPr="00AB326D">
        <w:t xml:space="preserve"> Table</w:t>
      </w:r>
      <w:r w:rsidR="00F67748" w:rsidRPr="00AB326D">
        <w:t xml:space="preserve"> </w:t>
      </w:r>
      <w:r w:rsidR="000D1464" w:rsidRPr="00AB326D">
        <w:t>S5</w:t>
      </w:r>
      <w:r w:rsidR="00F67748" w:rsidRPr="00AB326D">
        <w:t>.</w:t>
      </w:r>
      <w:r w:rsidR="00F67748">
        <w:rPr>
          <w:lang w:val="en-AU"/>
        </w:rPr>
        <w:t xml:space="preserve"> Carbon isotope ratios of </w:t>
      </w:r>
      <w:r w:rsidR="009B454E">
        <w:rPr>
          <w:lang w:val="en-AU"/>
        </w:rPr>
        <w:t xml:space="preserve">fodder </w:t>
      </w:r>
      <w:r w:rsidR="00F67748">
        <w:rPr>
          <w:lang w:val="en-AU"/>
        </w:rPr>
        <w:t xml:space="preserve">cubes during </w:t>
      </w:r>
      <w:r w:rsidR="00E73B40">
        <w:rPr>
          <w:lang w:val="en-AU"/>
        </w:rPr>
        <w:t>baseline</w:t>
      </w:r>
      <w:r w:rsidR="00072546">
        <w:rPr>
          <w:lang w:val="en-AU"/>
        </w:rPr>
        <w:t xml:space="preserve"> and </w:t>
      </w:r>
      <w:r w:rsidR="00E73B40">
        <w:rPr>
          <w:lang w:val="en-AU"/>
        </w:rPr>
        <w:t>experimental</w:t>
      </w:r>
      <w:r w:rsidR="00072546">
        <w:rPr>
          <w:lang w:val="en-AU"/>
        </w:rPr>
        <w:t xml:space="preserve"> </w:t>
      </w:r>
      <w:r w:rsidR="00F67748">
        <w:rPr>
          <w:lang w:val="en-AU"/>
        </w:rPr>
        <w:t>phase</w:t>
      </w:r>
      <w:r w:rsidR="00072546">
        <w:rPr>
          <w:lang w:val="en-AU"/>
        </w:rPr>
        <w:t>s</w:t>
      </w:r>
      <w:r w:rsidR="00F67748">
        <w:rPr>
          <w:lang w:val="en-AU"/>
        </w:rPr>
        <w:t xml:space="preserve"> of the trial. </w:t>
      </w:r>
    </w:p>
    <w:tbl>
      <w:tblPr>
        <w:tblW w:w="5000" w:type="pct"/>
        <w:tblInd w:w="-10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46"/>
        <w:gridCol w:w="1872"/>
        <w:gridCol w:w="1158"/>
        <w:gridCol w:w="1158"/>
        <w:gridCol w:w="3498"/>
      </w:tblGrid>
      <w:tr w:rsidR="00296CFC" w:rsidRPr="00F67748" w14:paraId="5FFBE978" w14:textId="77777777" w:rsidTr="00D56247">
        <w:trPr>
          <w:trHeight w:val="320"/>
        </w:trPr>
        <w:tc>
          <w:tcPr>
            <w:tcW w:w="105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8C0E2D9" w14:textId="77777777" w:rsidR="00296CFC" w:rsidRPr="00F67748" w:rsidRDefault="00296CFC" w:rsidP="000A55A5">
            <w:pPr>
              <w:jc w:val="center"/>
              <w:rPr>
                <w:lang w:val="en-AU"/>
              </w:rPr>
            </w:pPr>
          </w:p>
        </w:tc>
        <w:tc>
          <w:tcPr>
            <w:tcW w:w="803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ACB6199" w14:textId="78E1231D" w:rsidR="00296CFC" w:rsidRPr="00F67748" w:rsidRDefault="00296CFC" w:rsidP="000A55A5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Mean</w:t>
            </w:r>
            <w:r w:rsidRPr="00F67748">
              <w:rPr>
                <w:lang w:val="en-AU"/>
              </w:rPr>
              <w:t xml:space="preserve"> </w:t>
            </w:r>
            <w:r w:rsidRPr="00F67748">
              <w:rPr>
                <w:rFonts w:ascii="Symbol" w:hAnsi="Symbol"/>
                <w:lang w:val="en-AU"/>
              </w:rPr>
              <w:t>d</w:t>
            </w:r>
            <w:r w:rsidRPr="00F67748">
              <w:rPr>
                <w:vertAlign w:val="superscript"/>
                <w:lang w:val="en-AU"/>
              </w:rPr>
              <w:t>13</w:t>
            </w:r>
            <w:r w:rsidRPr="00F67748">
              <w:rPr>
                <w:lang w:val="en-AU"/>
              </w:rPr>
              <w:t>C</w:t>
            </w:r>
            <w:r>
              <w:rPr>
                <w:lang w:val="en-AU"/>
              </w:rPr>
              <w:t xml:space="preserve"> ± SEM (‰)</w:t>
            </w:r>
          </w:p>
        </w:tc>
        <w:tc>
          <w:tcPr>
            <w:tcW w:w="64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654F30" w14:textId="202B0C33" w:rsidR="00296CFC" w:rsidRPr="00F67748" w:rsidRDefault="00296CFC" w:rsidP="000A55A5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Weight % C</w:t>
            </w:r>
          </w:p>
        </w:tc>
        <w:tc>
          <w:tcPr>
            <w:tcW w:w="643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F49E199" w14:textId="77777777" w:rsidR="00296CFC" w:rsidRPr="00F67748" w:rsidRDefault="00296CFC" w:rsidP="000A55A5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Subsamples</w:t>
            </w:r>
          </w:p>
        </w:tc>
        <w:tc>
          <w:tcPr>
            <w:tcW w:w="185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607883" w14:textId="77777777" w:rsidR="00296CFC" w:rsidRPr="00F67748" w:rsidRDefault="00296CFC" w:rsidP="000A55A5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Replicate measurement of subsamples</w:t>
            </w:r>
          </w:p>
        </w:tc>
      </w:tr>
      <w:tr w:rsidR="00296CFC" w:rsidRPr="00F67748" w14:paraId="5DFBF77E" w14:textId="77777777" w:rsidTr="00D56247">
        <w:trPr>
          <w:trHeight w:val="320"/>
        </w:trPr>
        <w:tc>
          <w:tcPr>
            <w:tcW w:w="1052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5E387D0E" w14:textId="77777777" w:rsidR="00296CFC" w:rsidRPr="00F67748" w:rsidRDefault="00296CFC" w:rsidP="00544035">
            <w:pPr>
              <w:rPr>
                <w:lang w:val="en-AU"/>
              </w:rPr>
            </w:pPr>
            <w:r w:rsidRPr="00F67748">
              <w:rPr>
                <w:lang w:val="en-AU"/>
              </w:rPr>
              <w:t>Baseline diet</w:t>
            </w:r>
          </w:p>
        </w:tc>
        <w:tc>
          <w:tcPr>
            <w:tcW w:w="80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8226178" w14:textId="101351CF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-29.0</w:t>
            </w:r>
            <w:r>
              <w:rPr>
                <w:lang w:val="en-AU"/>
              </w:rPr>
              <w:t>0 ± 0.02</w:t>
            </w:r>
          </w:p>
        </w:tc>
        <w:tc>
          <w:tcPr>
            <w:tcW w:w="643" w:type="pct"/>
            <w:tcBorders>
              <w:top w:val="single" w:sz="4" w:space="0" w:color="auto"/>
            </w:tcBorders>
            <w:vAlign w:val="center"/>
          </w:tcPr>
          <w:p w14:paraId="3661B175" w14:textId="07843E3D" w:rsidR="00296CFC" w:rsidRPr="00F67748" w:rsidRDefault="00296CFC" w:rsidP="00AB326D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43%</w:t>
            </w:r>
          </w:p>
        </w:tc>
        <w:tc>
          <w:tcPr>
            <w:tcW w:w="64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DDA4EDD" w14:textId="77777777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1</w:t>
            </w:r>
          </w:p>
        </w:tc>
        <w:tc>
          <w:tcPr>
            <w:tcW w:w="1858" w:type="pct"/>
            <w:tcBorders>
              <w:top w:val="single" w:sz="4" w:space="0" w:color="auto"/>
            </w:tcBorders>
            <w:vAlign w:val="center"/>
          </w:tcPr>
          <w:p w14:paraId="1B105E3D" w14:textId="77777777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3</w:t>
            </w:r>
          </w:p>
        </w:tc>
      </w:tr>
      <w:tr w:rsidR="00296CFC" w:rsidRPr="00F67748" w14:paraId="548CB07F" w14:textId="77777777" w:rsidTr="00D56247">
        <w:trPr>
          <w:trHeight w:val="320"/>
        </w:trPr>
        <w:tc>
          <w:tcPr>
            <w:tcW w:w="1052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2652727E" w14:textId="77777777" w:rsidR="00296CFC" w:rsidRPr="00F67748" w:rsidRDefault="00296CFC" w:rsidP="00AE0073">
            <w:pPr>
              <w:rPr>
                <w:lang w:val="en-AU"/>
              </w:rPr>
            </w:pPr>
            <w:r w:rsidRPr="00F67748">
              <w:rPr>
                <w:lang w:val="en-AU"/>
              </w:rPr>
              <w:t>Experimental diets</w:t>
            </w:r>
          </w:p>
        </w:tc>
        <w:tc>
          <w:tcPr>
            <w:tcW w:w="80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3FF1DD2" w14:textId="438A6C2D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-28.3</w:t>
            </w:r>
            <w:r>
              <w:rPr>
                <w:lang w:val="en-AU"/>
              </w:rPr>
              <w:t>3 ± 0.06</w:t>
            </w:r>
          </w:p>
        </w:tc>
        <w:tc>
          <w:tcPr>
            <w:tcW w:w="643" w:type="pct"/>
            <w:tcBorders>
              <w:bottom w:val="single" w:sz="4" w:space="0" w:color="auto"/>
            </w:tcBorders>
            <w:vAlign w:val="center"/>
          </w:tcPr>
          <w:p w14:paraId="440DF2D8" w14:textId="1CF6CB14" w:rsidR="00296CFC" w:rsidRPr="00F67748" w:rsidRDefault="00296CFC" w:rsidP="00AB326D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43%</w:t>
            </w:r>
          </w:p>
        </w:tc>
        <w:tc>
          <w:tcPr>
            <w:tcW w:w="64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6C75F983" w14:textId="77777777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28</w:t>
            </w:r>
          </w:p>
        </w:tc>
        <w:tc>
          <w:tcPr>
            <w:tcW w:w="1858" w:type="pct"/>
            <w:tcBorders>
              <w:bottom w:val="single" w:sz="4" w:space="0" w:color="auto"/>
            </w:tcBorders>
            <w:vAlign w:val="center"/>
          </w:tcPr>
          <w:p w14:paraId="04F20A95" w14:textId="77777777" w:rsidR="00296CFC" w:rsidRPr="00F67748" w:rsidRDefault="00296CFC" w:rsidP="00AB326D">
            <w:pPr>
              <w:jc w:val="center"/>
              <w:rPr>
                <w:lang w:val="en-AU"/>
              </w:rPr>
            </w:pPr>
            <w:r w:rsidRPr="00F67748">
              <w:rPr>
                <w:lang w:val="en-AU"/>
              </w:rPr>
              <w:t>2 to 3</w:t>
            </w:r>
          </w:p>
        </w:tc>
      </w:tr>
    </w:tbl>
    <w:p w14:paraId="5BD691B7" w14:textId="77777777" w:rsidR="00F67748" w:rsidRDefault="00F67748" w:rsidP="00AE0073"/>
    <w:p w14:paraId="361D2484" w14:textId="77777777" w:rsidR="000E30C4" w:rsidRDefault="000E30C4" w:rsidP="00AE0073"/>
    <w:p w14:paraId="3534AA9E" w14:textId="5CB8D9B5" w:rsidR="00E459D0" w:rsidRDefault="009227CA" w:rsidP="00DD5BB8">
      <w:pPr>
        <w:pStyle w:val="Caption"/>
      </w:pPr>
      <w:r>
        <w:t>Supplementary</w:t>
      </w:r>
      <w:r w:rsidR="004A71A4">
        <w:t xml:space="preserve"> Table </w:t>
      </w:r>
      <w:r w:rsidR="000D1464">
        <w:t>S6</w:t>
      </w:r>
      <w:r w:rsidR="004873FC">
        <w:t>:</w:t>
      </w:r>
      <w:r w:rsidR="00394626">
        <w:t xml:space="preserve"> </w:t>
      </w:r>
      <w:r w:rsidR="00607ECD">
        <w:t xml:space="preserve">Isotope and methane emissions data for all animals for all trial phases available as an Excel file. </w:t>
      </w:r>
    </w:p>
    <w:p w14:paraId="58B113D1" w14:textId="77777777" w:rsidR="00C8000B" w:rsidRDefault="00C8000B" w:rsidP="00DD5BB8">
      <w:pPr>
        <w:pStyle w:val="Caption"/>
      </w:pPr>
    </w:p>
    <w:p w14:paraId="5785AE27" w14:textId="77777777" w:rsidR="007B0AF9" w:rsidRPr="007B0AF9" w:rsidRDefault="007B0AF9" w:rsidP="007B0AF9"/>
    <w:p w14:paraId="0B62821B" w14:textId="77777777" w:rsidR="006F7232" w:rsidRPr="00B9087F" w:rsidRDefault="006F7232" w:rsidP="00AB326D">
      <w:pPr>
        <w:pStyle w:val="Caption"/>
      </w:pPr>
      <w:r>
        <w:t xml:space="preserve">Supplementary </w:t>
      </w:r>
      <w:r w:rsidRPr="00682AE9">
        <w:t xml:space="preserve">Table </w:t>
      </w:r>
      <w:r>
        <w:t>S7</w:t>
      </w:r>
      <w:r w:rsidRPr="00682AE9">
        <w:t xml:space="preserve">: Carbon isotope </w:t>
      </w:r>
      <w:r>
        <w:t>ratios</w:t>
      </w:r>
      <w:r w:rsidRPr="00682AE9">
        <w:t xml:space="preserve"> (</w:t>
      </w:r>
      <w:r>
        <w:rPr>
          <w:rFonts w:ascii="Symbol" w:hAnsi="Symbol"/>
        </w:rPr>
        <w:t>d</w:t>
      </w:r>
      <w:r w:rsidRPr="00BC48C3">
        <w:rPr>
          <w:vertAlign w:val="superscript"/>
        </w:rPr>
        <w:t>13</w:t>
      </w:r>
      <w:r w:rsidRPr="00BC48C3">
        <w:t>C</w:t>
      </w:r>
      <w:r w:rsidRPr="00682AE9">
        <w:t xml:space="preserve">) for wool, plasma and rumen fluid </w:t>
      </w:r>
      <w:r>
        <w:t xml:space="preserve">and pellet and </w:t>
      </w:r>
      <w:r w:rsidRPr="00682AE9">
        <w:t xml:space="preserve">for each treatment group for the </w:t>
      </w:r>
      <w:r>
        <w:t>b</w:t>
      </w:r>
      <w:r w:rsidRPr="00682AE9">
        <w:t xml:space="preserve">aseline and </w:t>
      </w:r>
      <w:r>
        <w:t>e</w:t>
      </w:r>
      <w:r w:rsidRPr="00682AE9">
        <w:t xml:space="preserve">xperimental phases. </w:t>
      </w:r>
      <w:r>
        <w:t xml:space="preserve"> All values in ‰.</w:t>
      </w:r>
    </w:p>
    <w:tbl>
      <w:tblPr>
        <w:tblW w:w="5000" w:type="pct"/>
        <w:tblInd w:w="-10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96"/>
        <w:gridCol w:w="1599"/>
        <w:gridCol w:w="1601"/>
        <w:gridCol w:w="1636"/>
        <w:gridCol w:w="1599"/>
        <w:gridCol w:w="1601"/>
      </w:tblGrid>
      <w:tr w:rsidR="006F7232" w:rsidRPr="00BD1DDA" w14:paraId="041C6EAE" w14:textId="77777777" w:rsidTr="00177FE1">
        <w:trPr>
          <w:trHeight w:val="320"/>
        </w:trPr>
        <w:tc>
          <w:tcPr>
            <w:tcW w:w="829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5D25F875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  <w:t> </w:t>
            </w:r>
          </w:p>
        </w:tc>
        <w:tc>
          <w:tcPr>
            <w:tcW w:w="830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14B9989E" w14:textId="77777777" w:rsidR="006F7232" w:rsidRPr="00BD53EC" w:rsidRDefault="006F7232" w:rsidP="00177FE1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b/>
                <w:bCs/>
                <w:color w:val="000000"/>
                <w:sz w:val="22"/>
                <w:szCs w:val="22"/>
                <w:lang w:eastAsia="en-GB"/>
              </w:rPr>
              <w:t>Control</w:t>
            </w:r>
          </w:p>
        </w:tc>
        <w:tc>
          <w:tcPr>
            <w:tcW w:w="831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2F209F65" w14:textId="77777777" w:rsidR="006F7232" w:rsidRPr="00BD53EC" w:rsidRDefault="006F7232" w:rsidP="00177FE1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b/>
                <w:bCs/>
                <w:color w:val="000000"/>
                <w:sz w:val="22"/>
                <w:szCs w:val="22"/>
                <w:lang w:eastAsia="en-GB"/>
              </w:rPr>
              <w:t>Low</w:t>
            </w:r>
          </w:p>
        </w:tc>
        <w:tc>
          <w:tcPr>
            <w:tcW w:w="849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118FAFCC" w14:textId="77777777" w:rsidR="006F7232" w:rsidRPr="00BD53EC" w:rsidRDefault="006F7232" w:rsidP="00177FE1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b/>
                <w:bCs/>
                <w:color w:val="000000"/>
                <w:sz w:val="22"/>
                <w:szCs w:val="22"/>
                <w:lang w:eastAsia="en-GB"/>
              </w:rPr>
              <w:t>Mid</w:t>
            </w:r>
          </w:p>
        </w:tc>
        <w:tc>
          <w:tcPr>
            <w:tcW w:w="830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5057F13C" w14:textId="77777777" w:rsidR="006F7232" w:rsidRPr="00BD53EC" w:rsidRDefault="006F7232" w:rsidP="00177FE1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b/>
                <w:bCs/>
                <w:color w:val="000000"/>
                <w:sz w:val="22"/>
                <w:szCs w:val="22"/>
                <w:lang w:eastAsia="en-GB"/>
              </w:rPr>
              <w:t>High</w:t>
            </w:r>
          </w:p>
        </w:tc>
        <w:tc>
          <w:tcPr>
            <w:tcW w:w="831" w:type="pct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58CE799D" w14:textId="77777777" w:rsidR="006F7232" w:rsidRPr="00BD53EC" w:rsidRDefault="006F7232" w:rsidP="00177FE1">
            <w:pPr>
              <w:spacing w:line="240" w:lineRule="auto"/>
              <w:jc w:val="center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b/>
                <w:bCs/>
                <w:i/>
                <w:iCs/>
                <w:color w:val="000000"/>
                <w:sz w:val="22"/>
                <w:szCs w:val="22"/>
                <w:lang w:eastAsia="en-GB"/>
              </w:rPr>
              <w:t>p</w:t>
            </w:r>
            <w:r w:rsidRPr="00BD53EC">
              <w:rPr>
                <w:b/>
                <w:bCs/>
                <w:color w:val="000000"/>
                <w:sz w:val="22"/>
                <w:szCs w:val="22"/>
                <w:lang w:eastAsia="en-GB"/>
              </w:rPr>
              <w:t>-value</w:t>
            </w:r>
          </w:p>
        </w:tc>
      </w:tr>
      <w:tr w:rsidR="006F7232" w:rsidRPr="00BD1DDA" w14:paraId="02A54390" w14:textId="77777777" w:rsidTr="00177FE1">
        <w:trPr>
          <w:trHeight w:val="360"/>
        </w:trPr>
        <w:tc>
          <w:tcPr>
            <w:tcW w:w="5000" w:type="pct"/>
            <w:gridSpan w:val="6"/>
            <w:tcBorders>
              <w:top w:val="single" w:sz="4" w:space="0" w:color="auto"/>
            </w:tcBorders>
            <w:noWrap/>
            <w:vAlign w:val="bottom"/>
          </w:tcPr>
          <w:p w14:paraId="51CEB93D" w14:textId="77777777" w:rsidR="006F7232" w:rsidRPr="00BD1DDA" w:rsidRDefault="006F7232" w:rsidP="00177FE1">
            <w:pPr>
              <w:spacing w:line="240" w:lineRule="auto"/>
              <w:jc w:val="left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  <w:lang w:eastAsia="en-GB"/>
              </w:rPr>
              <w:t>Baseline</w:t>
            </w:r>
          </w:p>
        </w:tc>
      </w:tr>
      <w:tr w:rsidR="006F7232" w:rsidRPr="00BD1DDA" w14:paraId="4BA4EAB1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191D9C18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wool</w:t>
            </w:r>
          </w:p>
        </w:tc>
        <w:tc>
          <w:tcPr>
            <w:tcW w:w="830" w:type="pct"/>
            <w:noWrap/>
            <w:vAlign w:val="bottom"/>
            <w:hideMark/>
          </w:tcPr>
          <w:p w14:paraId="1FFA01B7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54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5</w:t>
            </w:r>
          </w:p>
        </w:tc>
        <w:tc>
          <w:tcPr>
            <w:tcW w:w="831" w:type="pct"/>
            <w:noWrap/>
            <w:vAlign w:val="bottom"/>
            <w:hideMark/>
          </w:tcPr>
          <w:p w14:paraId="55208E6A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 xml:space="preserve">-26.28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7</w:t>
            </w:r>
          </w:p>
        </w:tc>
        <w:tc>
          <w:tcPr>
            <w:tcW w:w="849" w:type="pct"/>
            <w:noWrap/>
            <w:vAlign w:val="bottom"/>
            <w:hideMark/>
          </w:tcPr>
          <w:p w14:paraId="5D04568B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33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3</w:t>
            </w:r>
          </w:p>
        </w:tc>
        <w:tc>
          <w:tcPr>
            <w:tcW w:w="830" w:type="pct"/>
            <w:noWrap/>
            <w:vAlign w:val="bottom"/>
            <w:hideMark/>
          </w:tcPr>
          <w:p w14:paraId="0A78EAC4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66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8</w:t>
            </w:r>
          </w:p>
        </w:tc>
        <w:tc>
          <w:tcPr>
            <w:tcW w:w="831" w:type="pct"/>
            <w:noWrap/>
            <w:vAlign w:val="bottom"/>
            <w:hideMark/>
          </w:tcPr>
          <w:p w14:paraId="5BD313A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08</w:t>
            </w:r>
          </w:p>
        </w:tc>
      </w:tr>
      <w:tr w:rsidR="006F7232" w:rsidRPr="00BD1DDA" w14:paraId="34A704AF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10CC7506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plasma</w:t>
            </w:r>
          </w:p>
        </w:tc>
        <w:tc>
          <w:tcPr>
            <w:tcW w:w="830" w:type="pct"/>
            <w:noWrap/>
            <w:vAlign w:val="bottom"/>
            <w:hideMark/>
          </w:tcPr>
          <w:p w14:paraId="0EB2302A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28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4</w:t>
            </w:r>
          </w:p>
        </w:tc>
        <w:tc>
          <w:tcPr>
            <w:tcW w:w="831" w:type="pct"/>
            <w:noWrap/>
            <w:vAlign w:val="bottom"/>
            <w:hideMark/>
          </w:tcPr>
          <w:p w14:paraId="64EE6B96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 xml:space="preserve">-25.27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4</w:t>
            </w:r>
          </w:p>
        </w:tc>
        <w:tc>
          <w:tcPr>
            <w:tcW w:w="849" w:type="pct"/>
            <w:noWrap/>
            <w:vAlign w:val="bottom"/>
            <w:hideMark/>
          </w:tcPr>
          <w:p w14:paraId="29A23967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30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3</w:t>
            </w:r>
          </w:p>
        </w:tc>
        <w:tc>
          <w:tcPr>
            <w:tcW w:w="830" w:type="pct"/>
            <w:noWrap/>
            <w:vAlign w:val="bottom"/>
            <w:hideMark/>
          </w:tcPr>
          <w:p w14:paraId="4F80EB13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 xml:space="preserve">-25.33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5</w:t>
            </w:r>
          </w:p>
        </w:tc>
        <w:tc>
          <w:tcPr>
            <w:tcW w:w="831" w:type="pct"/>
            <w:noWrap/>
            <w:vAlign w:val="bottom"/>
            <w:hideMark/>
          </w:tcPr>
          <w:p w14:paraId="1FC71CC2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70</w:t>
            </w:r>
          </w:p>
        </w:tc>
      </w:tr>
      <w:tr w:rsidR="006F7232" w:rsidRPr="00BD1DDA" w14:paraId="0B9B3133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066B8EFC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faeces</w:t>
            </w:r>
          </w:p>
        </w:tc>
        <w:tc>
          <w:tcPr>
            <w:tcW w:w="830" w:type="pct"/>
            <w:noWrap/>
            <w:vAlign w:val="bottom"/>
            <w:hideMark/>
          </w:tcPr>
          <w:p w14:paraId="6759121E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57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a</w:t>
            </w:r>
            <w:r w:rsidRPr="00BD1DDA">
              <w:rPr>
                <w:color w:val="000000"/>
                <w:sz w:val="22"/>
                <w:szCs w:val="22"/>
              </w:rPr>
              <w:t xml:space="preserve">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5</w:t>
            </w:r>
          </w:p>
        </w:tc>
        <w:tc>
          <w:tcPr>
            <w:tcW w:w="831" w:type="pct"/>
            <w:noWrap/>
            <w:vAlign w:val="bottom"/>
            <w:hideMark/>
          </w:tcPr>
          <w:p w14:paraId="5F18E80E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81</w:t>
            </w:r>
            <w:r w:rsidRPr="00BD1DDA">
              <w:rPr>
                <w:color w:val="000000"/>
                <w:sz w:val="22"/>
                <w:szCs w:val="22"/>
                <w:vertAlign w:val="superscript"/>
              </w:rPr>
              <w:t>b</w:t>
            </w:r>
            <w:r w:rsidRPr="00BD1DDA">
              <w:rPr>
                <w:color w:val="000000"/>
                <w:sz w:val="22"/>
                <w:szCs w:val="22"/>
              </w:rPr>
              <w:t xml:space="preserve">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7</w:t>
            </w:r>
          </w:p>
        </w:tc>
        <w:tc>
          <w:tcPr>
            <w:tcW w:w="849" w:type="pct"/>
            <w:noWrap/>
            <w:vAlign w:val="bottom"/>
            <w:hideMark/>
          </w:tcPr>
          <w:p w14:paraId="598B5526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78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ab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5</w:t>
            </w:r>
          </w:p>
        </w:tc>
        <w:tc>
          <w:tcPr>
            <w:tcW w:w="830" w:type="pct"/>
            <w:noWrap/>
            <w:vAlign w:val="bottom"/>
            <w:hideMark/>
          </w:tcPr>
          <w:p w14:paraId="514E7A8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85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b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5</w:t>
            </w:r>
          </w:p>
        </w:tc>
        <w:tc>
          <w:tcPr>
            <w:tcW w:w="831" w:type="pct"/>
            <w:noWrap/>
            <w:vAlign w:val="bottom"/>
            <w:hideMark/>
          </w:tcPr>
          <w:p w14:paraId="4ABE8FB0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01</w:t>
            </w:r>
          </w:p>
        </w:tc>
      </w:tr>
      <w:tr w:rsidR="006F7232" w:rsidRPr="00BD1DDA" w14:paraId="386D07AB" w14:textId="77777777" w:rsidTr="00177FE1">
        <w:trPr>
          <w:trHeight w:val="360"/>
        </w:trPr>
        <w:tc>
          <w:tcPr>
            <w:tcW w:w="5000" w:type="pct"/>
            <w:gridSpan w:val="6"/>
            <w:noWrap/>
            <w:vAlign w:val="bottom"/>
          </w:tcPr>
          <w:p w14:paraId="5BBB3855" w14:textId="77777777" w:rsidR="006F7232" w:rsidRPr="00BD1DDA" w:rsidRDefault="006F7232" w:rsidP="00177FE1">
            <w:pPr>
              <w:spacing w:line="240" w:lineRule="auto"/>
              <w:jc w:val="left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  <w:lang w:eastAsia="en-GB"/>
              </w:rPr>
              <w:lastRenderedPageBreak/>
              <w:t>Experimental</w:t>
            </w:r>
          </w:p>
        </w:tc>
      </w:tr>
      <w:tr w:rsidR="006F7232" w:rsidRPr="00BD1DDA" w14:paraId="0FEE79E5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49CC0F73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wool</w:t>
            </w:r>
          </w:p>
        </w:tc>
        <w:tc>
          <w:tcPr>
            <w:tcW w:w="830" w:type="pct"/>
            <w:noWrap/>
            <w:vAlign w:val="bottom"/>
            <w:hideMark/>
          </w:tcPr>
          <w:p w14:paraId="347990EF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56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a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7</w:t>
            </w:r>
          </w:p>
        </w:tc>
        <w:tc>
          <w:tcPr>
            <w:tcW w:w="831" w:type="pct"/>
            <w:noWrap/>
            <w:vAlign w:val="bottom"/>
            <w:hideMark/>
          </w:tcPr>
          <w:p w14:paraId="36B9F8B7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10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b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9</w:t>
            </w:r>
          </w:p>
        </w:tc>
        <w:tc>
          <w:tcPr>
            <w:tcW w:w="849" w:type="pct"/>
            <w:noWrap/>
            <w:vAlign w:val="bottom"/>
            <w:hideMark/>
          </w:tcPr>
          <w:p w14:paraId="178760CB" w14:textId="77777777" w:rsidR="006F7232" w:rsidRPr="00BD53EC" w:rsidRDefault="006F7232" w:rsidP="00177FE1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09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b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9</w:t>
            </w:r>
          </w:p>
        </w:tc>
        <w:tc>
          <w:tcPr>
            <w:tcW w:w="830" w:type="pct"/>
            <w:noWrap/>
            <w:vAlign w:val="bottom"/>
            <w:hideMark/>
          </w:tcPr>
          <w:p w14:paraId="3F991D32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6.50</w:t>
            </w:r>
            <w:r w:rsidRPr="00BD1DDA">
              <w:rPr>
                <w:color w:val="000000"/>
                <w:sz w:val="22"/>
                <w:szCs w:val="22"/>
                <w:vertAlign w:val="superscript"/>
              </w:rPr>
              <w:t>c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3</w:t>
            </w:r>
          </w:p>
        </w:tc>
        <w:tc>
          <w:tcPr>
            <w:tcW w:w="831" w:type="pct"/>
            <w:noWrap/>
            <w:vAlign w:val="bottom"/>
            <w:hideMark/>
          </w:tcPr>
          <w:p w14:paraId="7001CBA5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2E-05</w:t>
            </w:r>
          </w:p>
        </w:tc>
      </w:tr>
      <w:tr w:rsidR="006F7232" w:rsidRPr="00BD1DDA" w14:paraId="291409D4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4AC710E5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plasma</w:t>
            </w:r>
          </w:p>
        </w:tc>
        <w:tc>
          <w:tcPr>
            <w:tcW w:w="830" w:type="pct"/>
            <w:noWrap/>
            <w:vAlign w:val="bottom"/>
            <w:hideMark/>
          </w:tcPr>
          <w:p w14:paraId="51DFFEB3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4.75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a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3</w:t>
            </w:r>
          </w:p>
        </w:tc>
        <w:tc>
          <w:tcPr>
            <w:tcW w:w="831" w:type="pct"/>
            <w:noWrap/>
            <w:vAlign w:val="bottom"/>
            <w:hideMark/>
          </w:tcPr>
          <w:p w14:paraId="193B0D3E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17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b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4</w:t>
            </w:r>
          </w:p>
        </w:tc>
        <w:tc>
          <w:tcPr>
            <w:tcW w:w="849" w:type="pct"/>
            <w:noWrap/>
            <w:vAlign w:val="bottom"/>
            <w:hideMark/>
          </w:tcPr>
          <w:p w14:paraId="0977D2CD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02</w:t>
            </w:r>
            <w:r w:rsidRPr="00BD1DDA">
              <w:rPr>
                <w:color w:val="000000"/>
                <w:sz w:val="22"/>
                <w:szCs w:val="22"/>
                <w:vertAlign w:val="superscript"/>
                <w:lang w:eastAsia="en-GB"/>
              </w:rPr>
              <w:t>c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2</w:t>
            </w:r>
          </w:p>
        </w:tc>
        <w:tc>
          <w:tcPr>
            <w:tcW w:w="830" w:type="pct"/>
            <w:noWrap/>
            <w:vAlign w:val="bottom"/>
            <w:hideMark/>
          </w:tcPr>
          <w:p w14:paraId="54DEBCB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5.39</w:t>
            </w:r>
            <w:r w:rsidRPr="00BD1DDA">
              <w:rPr>
                <w:color w:val="000000"/>
                <w:sz w:val="22"/>
                <w:szCs w:val="22"/>
                <w:vertAlign w:val="superscript"/>
              </w:rPr>
              <w:t>d</w:t>
            </w:r>
            <w:r w:rsidRPr="00BD1DDA">
              <w:rPr>
                <w:color w:val="000000"/>
                <w:sz w:val="22"/>
                <w:szCs w:val="22"/>
              </w:rPr>
              <w:t xml:space="preserve">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3</w:t>
            </w:r>
          </w:p>
        </w:tc>
        <w:tc>
          <w:tcPr>
            <w:tcW w:w="831" w:type="pct"/>
            <w:noWrap/>
            <w:vAlign w:val="bottom"/>
            <w:hideMark/>
          </w:tcPr>
          <w:p w14:paraId="7FF9B14E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3E-1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>1</w:t>
            </w:r>
          </w:p>
        </w:tc>
      </w:tr>
      <w:tr w:rsidR="006F7232" w:rsidRPr="00BD1DDA" w14:paraId="4C8D064B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00C9D3AD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faeces</w:t>
            </w:r>
          </w:p>
        </w:tc>
        <w:tc>
          <w:tcPr>
            <w:tcW w:w="830" w:type="pct"/>
            <w:noWrap/>
            <w:vAlign w:val="bottom"/>
            <w:hideMark/>
          </w:tcPr>
          <w:p w14:paraId="59CA362A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9.34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8</w:t>
            </w:r>
          </w:p>
        </w:tc>
        <w:tc>
          <w:tcPr>
            <w:tcW w:w="831" w:type="pct"/>
            <w:noWrap/>
            <w:vAlign w:val="bottom"/>
            <w:hideMark/>
          </w:tcPr>
          <w:p w14:paraId="3D8CCA7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 xml:space="preserve">-29.39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3</w:t>
            </w:r>
          </w:p>
        </w:tc>
        <w:tc>
          <w:tcPr>
            <w:tcW w:w="849" w:type="pct"/>
            <w:noWrap/>
            <w:vAlign w:val="bottom"/>
            <w:hideMark/>
          </w:tcPr>
          <w:p w14:paraId="5D3F268B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 xml:space="preserve">-29.36 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3</w:t>
            </w:r>
          </w:p>
        </w:tc>
        <w:tc>
          <w:tcPr>
            <w:tcW w:w="830" w:type="pct"/>
            <w:noWrap/>
            <w:vAlign w:val="bottom"/>
            <w:hideMark/>
          </w:tcPr>
          <w:p w14:paraId="5AB68600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29.44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02</w:t>
            </w:r>
          </w:p>
        </w:tc>
        <w:tc>
          <w:tcPr>
            <w:tcW w:w="831" w:type="pct"/>
            <w:noWrap/>
            <w:vAlign w:val="bottom"/>
            <w:hideMark/>
          </w:tcPr>
          <w:p w14:paraId="273F903C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44</w:t>
            </w:r>
          </w:p>
        </w:tc>
      </w:tr>
      <w:tr w:rsidR="006F7232" w:rsidRPr="00BD1DDA" w14:paraId="230303DE" w14:textId="77777777" w:rsidTr="00177FE1">
        <w:trPr>
          <w:trHeight w:val="360"/>
        </w:trPr>
        <w:tc>
          <w:tcPr>
            <w:tcW w:w="829" w:type="pct"/>
            <w:noWrap/>
            <w:vAlign w:val="bottom"/>
            <w:hideMark/>
          </w:tcPr>
          <w:p w14:paraId="5937436F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fluid</w:t>
            </w:r>
          </w:p>
        </w:tc>
        <w:tc>
          <w:tcPr>
            <w:tcW w:w="830" w:type="pct"/>
            <w:noWrap/>
            <w:vAlign w:val="bottom"/>
            <w:hideMark/>
          </w:tcPr>
          <w:p w14:paraId="3822F183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05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5</w:t>
            </w:r>
          </w:p>
        </w:tc>
        <w:tc>
          <w:tcPr>
            <w:tcW w:w="831" w:type="pct"/>
            <w:noWrap/>
            <w:vAlign w:val="bottom"/>
            <w:hideMark/>
          </w:tcPr>
          <w:p w14:paraId="2F97EF8E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65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5</w:t>
            </w:r>
          </w:p>
        </w:tc>
        <w:tc>
          <w:tcPr>
            <w:tcW w:w="849" w:type="pct"/>
            <w:noWrap/>
            <w:vAlign w:val="bottom"/>
            <w:hideMark/>
          </w:tcPr>
          <w:p w14:paraId="72CDE09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65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20</w:t>
            </w:r>
          </w:p>
        </w:tc>
        <w:tc>
          <w:tcPr>
            <w:tcW w:w="830" w:type="pct"/>
            <w:noWrap/>
            <w:vAlign w:val="bottom"/>
            <w:hideMark/>
          </w:tcPr>
          <w:p w14:paraId="5F2D0D8A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71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4</w:t>
            </w:r>
          </w:p>
        </w:tc>
        <w:tc>
          <w:tcPr>
            <w:tcW w:w="831" w:type="pct"/>
            <w:noWrap/>
            <w:vAlign w:val="bottom"/>
            <w:hideMark/>
          </w:tcPr>
          <w:p w14:paraId="5E6D5281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05</w:t>
            </w:r>
          </w:p>
        </w:tc>
      </w:tr>
      <w:tr w:rsidR="006F7232" w:rsidRPr="00BD1DDA" w14:paraId="020DC5B8" w14:textId="77777777" w:rsidTr="00177FE1">
        <w:trPr>
          <w:trHeight w:val="360"/>
        </w:trPr>
        <w:tc>
          <w:tcPr>
            <w:tcW w:w="829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45B82FCB" w14:textId="77777777" w:rsidR="006F7232" w:rsidRPr="00BD53EC" w:rsidRDefault="006F7232" w:rsidP="00177FE1">
            <w:pPr>
              <w:spacing w:line="240" w:lineRule="auto"/>
              <w:rPr>
                <w:rFonts w:ascii="Aptos Narrow" w:hAnsi="Aptos Narrow"/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rFonts w:ascii="Symbol" w:hAnsi="Symbol"/>
                <w:color w:val="000000"/>
                <w:sz w:val="22"/>
                <w:szCs w:val="22"/>
              </w:rPr>
              <w:t>d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perscript"/>
              </w:rPr>
              <w:t>13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</w:rPr>
              <w:t>C</w:t>
            </w:r>
            <w:r w:rsidRPr="00BD1DDA">
              <w:rPr>
                <w:rFonts w:ascii="Aptos Narrow" w:hAnsi="Aptos Narrow"/>
                <w:color w:val="000000"/>
                <w:sz w:val="22"/>
                <w:szCs w:val="22"/>
                <w:vertAlign w:val="subscript"/>
              </w:rPr>
              <w:t>pellet</w:t>
            </w:r>
          </w:p>
        </w:tc>
        <w:tc>
          <w:tcPr>
            <w:tcW w:w="830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460E57E9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7.79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8</w:t>
            </w:r>
          </w:p>
        </w:tc>
        <w:tc>
          <w:tcPr>
            <w:tcW w:w="831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2F4F6554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48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35</w:t>
            </w:r>
          </w:p>
        </w:tc>
        <w:tc>
          <w:tcPr>
            <w:tcW w:w="849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13EF1FA2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7.74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21</w:t>
            </w:r>
          </w:p>
        </w:tc>
        <w:tc>
          <w:tcPr>
            <w:tcW w:w="830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579D54B4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1DDA">
              <w:rPr>
                <w:color w:val="000000"/>
                <w:sz w:val="22"/>
                <w:szCs w:val="22"/>
              </w:rPr>
              <w:t>-28.17</w:t>
            </w:r>
            <w:r w:rsidRPr="00BD1DDA">
              <w:rPr>
                <w:color w:val="000000"/>
                <w:sz w:val="22"/>
                <w:szCs w:val="22"/>
                <w:lang w:eastAsia="en-GB"/>
              </w:rPr>
              <w:t xml:space="preserve"> ± </w:t>
            </w:r>
            <w:r w:rsidRPr="00BD53EC">
              <w:rPr>
                <w:color w:val="000000"/>
                <w:sz w:val="22"/>
                <w:szCs w:val="22"/>
                <w:lang w:eastAsia="en-GB"/>
              </w:rPr>
              <w:t>0.12</w:t>
            </w:r>
          </w:p>
        </w:tc>
        <w:tc>
          <w:tcPr>
            <w:tcW w:w="831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49C768D6" w14:textId="77777777" w:rsidR="006F7232" w:rsidRPr="00BD53EC" w:rsidRDefault="006F7232" w:rsidP="00177FE1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GB"/>
              </w:rPr>
            </w:pPr>
            <w:r w:rsidRPr="00BD53EC">
              <w:rPr>
                <w:color w:val="000000"/>
                <w:sz w:val="22"/>
                <w:szCs w:val="22"/>
                <w:lang w:eastAsia="en-GB"/>
              </w:rPr>
              <w:t>0.12</w:t>
            </w:r>
          </w:p>
        </w:tc>
      </w:tr>
    </w:tbl>
    <w:p w14:paraId="6566CD80" w14:textId="77777777" w:rsidR="006F7232" w:rsidRDefault="006F7232" w:rsidP="006F7232">
      <w:pPr>
        <w:rPr>
          <w:szCs w:val="20"/>
        </w:rPr>
      </w:pPr>
      <w:proofErr w:type="spellStart"/>
      <w:r w:rsidRPr="00B9087F">
        <w:rPr>
          <w:szCs w:val="20"/>
          <w:vertAlign w:val="superscript"/>
        </w:rPr>
        <w:t>abc</w:t>
      </w:r>
      <w:r>
        <w:rPr>
          <w:szCs w:val="20"/>
          <w:vertAlign w:val="superscript"/>
        </w:rPr>
        <w:t>d</w:t>
      </w:r>
      <w:r w:rsidRPr="00B9087F">
        <w:rPr>
          <w:szCs w:val="20"/>
        </w:rPr>
        <w:t>Within</w:t>
      </w:r>
      <w:proofErr w:type="spellEnd"/>
      <w:r w:rsidRPr="00B9087F">
        <w:rPr>
          <w:szCs w:val="20"/>
        </w:rPr>
        <w:t xml:space="preserve"> each row, treatment mean values with different superscript letters indicate a significant difference (</w:t>
      </w:r>
      <w:r w:rsidRPr="00AB326D">
        <w:rPr>
          <w:i/>
          <w:iCs/>
          <w:szCs w:val="20"/>
        </w:rPr>
        <w:t>p</w:t>
      </w:r>
      <w:r w:rsidRPr="00B9087F">
        <w:rPr>
          <w:szCs w:val="20"/>
        </w:rPr>
        <w:t xml:space="preserve"> &lt; 0.05)</w:t>
      </w:r>
      <w:r>
        <w:rPr>
          <w:szCs w:val="20"/>
        </w:rPr>
        <w:t>.</w:t>
      </w:r>
    </w:p>
    <w:p w14:paraId="14B5F3DE" w14:textId="584470F3" w:rsidR="002D1029" w:rsidRDefault="00704853" w:rsidP="00DD5BB8">
      <w:r w:rsidRPr="00704853">
        <w:t>Treatments: Control, Low, Mid and High (0, 55, 130 and 256 mg 3-NOP/kg DM, respectively).</w:t>
      </w:r>
    </w:p>
    <w:p w14:paraId="3E70F90F" w14:textId="0DB65B04" w:rsidR="00311BEF" w:rsidRDefault="00311BEF" w:rsidP="00FA7C13"/>
    <w:sectPr w:rsidR="00311BEF" w:rsidSect="007B0AF9">
      <w:headerReference w:type="even" r:id="rId19"/>
      <w:headerReference w:type="default" r:id="rId20"/>
      <w:footerReference w:type="even" r:id="rId21"/>
      <w:footerReference w:type="default" r:id="rId22"/>
      <w:headerReference w:type="first" r:id="rId23"/>
      <w:footerReference w:type="first" r:id="rId24"/>
      <w:pgSz w:w="11900" w:h="16840"/>
      <w:pgMar w:top="1134" w:right="1134" w:bottom="1134" w:left="1134" w:header="0" w:footer="567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64BE113" w14:textId="77777777" w:rsidR="004E4FA7" w:rsidRDefault="004E4FA7" w:rsidP="006D0C96">
      <w:pPr>
        <w:spacing w:line="240" w:lineRule="auto"/>
      </w:pPr>
      <w:r>
        <w:separator/>
      </w:r>
    </w:p>
  </w:endnote>
  <w:endnote w:type="continuationSeparator" w:id="0">
    <w:p w14:paraId="12489649" w14:textId="77777777" w:rsidR="004E4FA7" w:rsidRDefault="004E4FA7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ptos Narrow">
    <w:altName w:val="Calibri"/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F35E663" w14:textId="686D3821" w:rsidR="001B7529" w:rsidRDefault="001B7529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3" behindDoc="0" locked="0" layoutInCell="1" allowOverlap="1" wp14:anchorId="410F2B78" wp14:editId="1486C63C">
              <wp:simplePos x="635" y="635"/>
              <wp:positionH relativeFrom="page">
                <wp:align>center</wp:align>
              </wp:positionH>
              <wp:positionV relativeFrom="page">
                <wp:align>bottom</wp:align>
              </wp:positionV>
              <wp:extent cx="551815" cy="469265"/>
              <wp:effectExtent l="0" t="0" r="6985" b="0"/>
              <wp:wrapNone/>
              <wp:docPr id="1706212431" name="Text Box 5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79A8380" w14:textId="3DB38A49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10F2B78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8" type="#_x0000_t202" alt="OFFICIAL" style="position:absolute;left:0;text-align:left;margin-left:0;margin-top:0;width:43.45pt;height:36.95pt;z-index:251658243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" filled="f" stroked="f">
              <v:textbox style="mso-fit-shape-to-text:t" inset="0,0,0,15pt">
                <w:txbxContent>
                  <w:p w14:paraId="379A8380" w14:textId="3DB38A49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576ABD1" w14:textId="015AFC53" w:rsidR="006D0C96" w:rsidRDefault="001B7529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1A8E9B7A" wp14:editId="60BE40B9">
              <wp:simplePos x="0" y="0"/>
              <wp:positionH relativeFrom="page">
                <wp:align>center</wp:align>
              </wp:positionH>
              <wp:positionV relativeFrom="page">
                <wp:align>bottom</wp:align>
              </wp:positionV>
              <wp:extent cx="551815" cy="469265"/>
              <wp:effectExtent l="0" t="0" r="6985" b="0"/>
              <wp:wrapNone/>
              <wp:docPr id="2144048098" name="Text Box 6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C686763" w14:textId="3C531808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A8E9B7A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29" type="#_x0000_t202" alt="OFFICIAL" style="position:absolute;left:0;text-align:left;margin-left:0;margin-top:0;width:43.45pt;height:36.95pt;z-index:251658240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" filled="f" stroked="f">
              <v:textbox style="mso-fit-shape-to-text:t" inset="0,0,0,15pt">
                <w:txbxContent>
                  <w:p w14:paraId="2C686763" w14:textId="3C531808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2082902632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6D0C96">
          <w:fldChar w:fldCharType="begin"/>
        </w:r>
        <w:r w:rsidR="006D0C96">
          <w:instrText xml:space="preserve"> PAGE   \* MERGEFORMAT </w:instrText>
        </w:r>
        <w:r w:rsidR="006D0C96">
          <w:fldChar w:fldCharType="separate"/>
        </w:r>
        <w:r w:rsidR="003118C8">
          <w:rPr>
            <w:noProof/>
          </w:rPr>
          <w:t>2</w:t>
        </w:r>
        <w:r w:rsidR="006D0C96">
          <w:rPr>
            <w:noProof/>
          </w:rPr>
          <w:fldChar w:fldCharType="end"/>
        </w:r>
      </w:sdtContent>
    </w:sdt>
  </w:p>
  <w:p w14:paraId="44AA5123" w14:textId="77777777" w:rsidR="006D0C96" w:rsidRDefault="006D0C9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0F9C3C" w14:textId="6223A9BF" w:rsidR="001B7529" w:rsidRDefault="001B7529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5" behindDoc="0" locked="0" layoutInCell="1" allowOverlap="1" wp14:anchorId="0D33E067" wp14:editId="573053F5">
              <wp:simplePos x="635" y="635"/>
              <wp:positionH relativeFrom="page">
                <wp:align>center</wp:align>
              </wp:positionH>
              <wp:positionV relativeFrom="page">
                <wp:align>bottom</wp:align>
              </wp:positionV>
              <wp:extent cx="551815" cy="469265"/>
              <wp:effectExtent l="0" t="0" r="6985" b="0"/>
              <wp:wrapNone/>
              <wp:docPr id="912980109" name="Text Box 4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F40F89D" w14:textId="5A8E77D3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D33E067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31" type="#_x0000_t202" alt="OFFICIAL" style="position:absolute;left:0;text-align:left;margin-left:0;margin-top:0;width:43.45pt;height:36.95pt;z-index:251658245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" filled="f" stroked="f">
              <v:textbox style="mso-fit-shape-to-text:t" inset="0,0,0,15pt">
                <w:txbxContent>
                  <w:p w14:paraId="5F40F89D" w14:textId="5A8E77D3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E80634" w14:textId="77777777" w:rsidR="004E4FA7" w:rsidRDefault="004E4FA7" w:rsidP="006D0C96">
      <w:pPr>
        <w:spacing w:line="240" w:lineRule="auto"/>
      </w:pPr>
      <w:r>
        <w:separator/>
      </w:r>
    </w:p>
  </w:footnote>
  <w:footnote w:type="continuationSeparator" w:id="0">
    <w:p w14:paraId="7AEF0062" w14:textId="77777777" w:rsidR="004E4FA7" w:rsidRDefault="004E4FA7" w:rsidP="006D0C9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DBCDE2" w14:textId="258AF271" w:rsidR="001B7529" w:rsidRDefault="001B752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1" behindDoc="0" locked="0" layoutInCell="1" allowOverlap="1" wp14:anchorId="5E83A208" wp14:editId="62B4DBF8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551815" cy="469265"/>
              <wp:effectExtent l="0" t="0" r="6985" b="635"/>
              <wp:wrapNone/>
              <wp:docPr id="1353104144" name="Text Box 2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E5B5C6E" w14:textId="21F5CCD1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E83A208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OFFICIAL" style="position:absolute;left:0;text-align:left;margin-left:0;margin-top:0;width:43.45pt;height:36.95pt;z-index:251658241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" filled="f" stroked="f">
              <v:textbox style="mso-fit-shape-to-text:t" inset="0,15pt,0,0">
                <w:txbxContent>
                  <w:p w14:paraId="4E5B5C6E" w14:textId="21F5CCD1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551C9F5" w14:textId="55BB92A1" w:rsidR="001B7529" w:rsidRDefault="001B752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2" behindDoc="0" locked="0" layoutInCell="1" allowOverlap="1" wp14:anchorId="17F517A9" wp14:editId="62DD80DF">
              <wp:simplePos x="0" y="0"/>
              <wp:positionH relativeFrom="page">
                <wp:align>center</wp:align>
              </wp:positionH>
              <wp:positionV relativeFrom="page">
                <wp:align>top</wp:align>
              </wp:positionV>
              <wp:extent cx="551815" cy="469265"/>
              <wp:effectExtent l="0" t="0" r="6985" b="635"/>
              <wp:wrapNone/>
              <wp:docPr id="1515185269" name="Text Box 3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D7CC58F" w14:textId="06B3B07B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7F517A9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OFFICIAL" style="position:absolute;left:0;text-align:left;margin-left:0;margin-top:0;width:43.45pt;height:36.95pt;z-index:251658242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" filled="f" stroked="f">
              <v:textbox style="mso-fit-shape-to-text:t" inset="0,15pt,0,0">
                <w:txbxContent>
                  <w:p w14:paraId="0D7CC58F" w14:textId="06B3B07B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8F5B34" w14:textId="0FFD66D4" w:rsidR="001B7529" w:rsidRDefault="001B752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4" behindDoc="0" locked="0" layoutInCell="1" allowOverlap="1" wp14:anchorId="075E8EE3" wp14:editId="2F58FF35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551815" cy="469265"/>
              <wp:effectExtent l="0" t="0" r="6985" b="635"/>
              <wp:wrapNone/>
              <wp:docPr id="75197365" name="Text Box 1" descr="OFFICI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51815" cy="469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75562C6" w14:textId="71BB06E4" w:rsidR="001B7529" w:rsidRPr="001B7529" w:rsidRDefault="001B7529" w:rsidP="001B7529">
                          <w:pPr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</w:pPr>
                          <w:r w:rsidRPr="001B7529">
                            <w:rPr>
                              <w:rFonts w:ascii="Calibri" w:eastAsia="Calibri" w:hAnsi="Calibri" w:cs="Calibri"/>
                              <w:noProof/>
                              <w:color w:val="FF0000"/>
                              <w:sz w:val="24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75E8EE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30" type="#_x0000_t202" alt="OFFICIAL" style="position:absolute;left:0;text-align:left;margin-left:0;margin-top:0;width:43.45pt;height:36.95pt;z-index:251658244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" filled="f" stroked="f">
              <v:textbox style="mso-fit-shape-to-text:t" inset="0,15pt,0,0">
                <w:txbxContent>
                  <w:p w14:paraId="075562C6" w14:textId="71BB06E4" w:rsidR="001B7529" w:rsidRPr="001B7529" w:rsidRDefault="001B7529" w:rsidP="001B7529">
                    <w:pPr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</w:pPr>
                    <w:r w:rsidRPr="001B7529">
                      <w:rPr>
                        <w:rFonts w:ascii="Calibri" w:eastAsia="Calibri" w:hAnsi="Calibri" w:cs="Calibri"/>
                        <w:noProof/>
                        <w:color w:val="FF0000"/>
                        <w:sz w:val="24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8991676"/>
    <w:multiLevelType w:val="hybridMultilevel"/>
    <w:tmpl w:val="3F7CF894"/>
    <w:lvl w:ilvl="0" w:tplc="0FE06530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271BA4"/>
    <w:multiLevelType w:val="hybridMultilevel"/>
    <w:tmpl w:val="F4306F7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9795CF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805780240">
    <w:abstractNumId w:val="1"/>
  </w:num>
  <w:num w:numId="2" w16cid:durableId="1476216129">
    <w:abstractNumId w:val="1"/>
  </w:num>
  <w:num w:numId="3" w16cid:durableId="982927824">
    <w:abstractNumId w:val="0"/>
  </w:num>
  <w:num w:numId="4" w16cid:durableId="979504825">
    <w:abstractNumId w:val="4"/>
  </w:num>
  <w:num w:numId="5" w16cid:durableId="3868314">
    <w:abstractNumId w:val="3"/>
  </w:num>
  <w:num w:numId="6" w16cid:durableId="60866504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xfwtz2l2srs8ed9t5pwzphsvwwax5v2pxw&quot;&gt;My EndNote Library&lt;record-ids&gt;&lt;item&gt;1558&lt;/item&gt;&lt;item&gt;1559&lt;/item&gt;&lt;item&gt;1569&lt;/item&gt;&lt;item&gt;1595&lt;/item&gt;&lt;item&gt;1596&lt;/item&gt;&lt;item&gt;1598&lt;/item&gt;&lt;item&gt;1601&lt;/item&gt;&lt;item&gt;1619&lt;/item&gt;&lt;item&gt;1620&lt;/item&gt;&lt;item&gt;1622&lt;/item&gt;&lt;item&gt;1626&lt;/item&gt;&lt;item&gt;1703&lt;/item&gt;&lt;item&gt;1807&lt;/item&gt;&lt;item&gt;1830&lt;/item&gt;&lt;item&gt;1857&lt;/item&gt;&lt;item&gt;1873&lt;/item&gt;&lt;item&gt;1875&lt;/item&gt;&lt;item&gt;1892&lt;/item&gt;&lt;item&gt;1896&lt;/item&gt;&lt;item&gt;1897&lt;/item&gt;&lt;item&gt;1898&lt;/item&gt;&lt;item&gt;1903&lt;/item&gt;&lt;item&gt;1904&lt;/item&gt;&lt;item&gt;1905&lt;/item&gt;&lt;item&gt;1910&lt;/item&gt;&lt;item&gt;1911&lt;/item&gt;&lt;item&gt;1912&lt;/item&gt;&lt;item&gt;1913&lt;/item&gt;&lt;item&gt;1914&lt;/item&gt;&lt;item&gt;1915&lt;/item&gt;&lt;item&gt;1916&lt;/item&gt;&lt;item&gt;1917&lt;/item&gt;&lt;item&gt;1918&lt;/item&gt;&lt;item&gt;1920&lt;/item&gt;&lt;item&gt;1921&lt;/item&gt;&lt;item&gt;1922&lt;/item&gt;&lt;item&gt;1923&lt;/item&gt;&lt;item&gt;1924&lt;/item&gt;&lt;item&gt;1925&lt;/item&gt;&lt;item&gt;1926&lt;/item&gt;&lt;item&gt;1927&lt;/item&gt;&lt;item&gt;1930&lt;/item&gt;&lt;item&gt;1931&lt;/item&gt;&lt;/record-ids&gt;&lt;/item&gt;&lt;/Libraries&gt;"/>
  </w:docVars>
  <w:rsids>
    <w:rsidRoot w:val="00564213"/>
    <w:rsid w:val="0000084E"/>
    <w:rsid w:val="00000A11"/>
    <w:rsid w:val="00000A77"/>
    <w:rsid w:val="00000BBB"/>
    <w:rsid w:val="00000F83"/>
    <w:rsid w:val="00001268"/>
    <w:rsid w:val="00001379"/>
    <w:rsid w:val="0000156C"/>
    <w:rsid w:val="000017B9"/>
    <w:rsid w:val="00001BD2"/>
    <w:rsid w:val="00001C38"/>
    <w:rsid w:val="00001D10"/>
    <w:rsid w:val="000022B2"/>
    <w:rsid w:val="00002332"/>
    <w:rsid w:val="000028D4"/>
    <w:rsid w:val="00002C82"/>
    <w:rsid w:val="00003075"/>
    <w:rsid w:val="00003876"/>
    <w:rsid w:val="000038D0"/>
    <w:rsid w:val="00003926"/>
    <w:rsid w:val="00003B46"/>
    <w:rsid w:val="00004235"/>
    <w:rsid w:val="00004299"/>
    <w:rsid w:val="000042EA"/>
    <w:rsid w:val="000049B6"/>
    <w:rsid w:val="00004A3F"/>
    <w:rsid w:val="00004BF6"/>
    <w:rsid w:val="00004C4A"/>
    <w:rsid w:val="00005120"/>
    <w:rsid w:val="000052A8"/>
    <w:rsid w:val="00005922"/>
    <w:rsid w:val="00005CC8"/>
    <w:rsid w:val="00005CEF"/>
    <w:rsid w:val="00005FF9"/>
    <w:rsid w:val="0000621D"/>
    <w:rsid w:val="0000626B"/>
    <w:rsid w:val="0000641E"/>
    <w:rsid w:val="00007CE7"/>
    <w:rsid w:val="00007DF9"/>
    <w:rsid w:val="00007EB0"/>
    <w:rsid w:val="0001031F"/>
    <w:rsid w:val="000108A9"/>
    <w:rsid w:val="00010F1A"/>
    <w:rsid w:val="000115D4"/>
    <w:rsid w:val="00011831"/>
    <w:rsid w:val="00011907"/>
    <w:rsid w:val="00011D4A"/>
    <w:rsid w:val="00011E4E"/>
    <w:rsid w:val="00011E6E"/>
    <w:rsid w:val="00011F93"/>
    <w:rsid w:val="00011FFA"/>
    <w:rsid w:val="0001220E"/>
    <w:rsid w:val="000122BB"/>
    <w:rsid w:val="0001233E"/>
    <w:rsid w:val="000124BF"/>
    <w:rsid w:val="000127E0"/>
    <w:rsid w:val="00012949"/>
    <w:rsid w:val="00012C54"/>
    <w:rsid w:val="00012CEC"/>
    <w:rsid w:val="00012CF9"/>
    <w:rsid w:val="00012DB0"/>
    <w:rsid w:val="000136F2"/>
    <w:rsid w:val="0001398D"/>
    <w:rsid w:val="00013A12"/>
    <w:rsid w:val="00013E78"/>
    <w:rsid w:val="00013EDC"/>
    <w:rsid w:val="00014006"/>
    <w:rsid w:val="0001405D"/>
    <w:rsid w:val="0001412E"/>
    <w:rsid w:val="00014368"/>
    <w:rsid w:val="000146DC"/>
    <w:rsid w:val="00014D70"/>
    <w:rsid w:val="00014F1A"/>
    <w:rsid w:val="000151B5"/>
    <w:rsid w:val="00015252"/>
    <w:rsid w:val="000152C2"/>
    <w:rsid w:val="00015977"/>
    <w:rsid w:val="00015CD0"/>
    <w:rsid w:val="00016122"/>
    <w:rsid w:val="0001619A"/>
    <w:rsid w:val="00016536"/>
    <w:rsid w:val="000166AB"/>
    <w:rsid w:val="0001672A"/>
    <w:rsid w:val="00016959"/>
    <w:rsid w:val="00016981"/>
    <w:rsid w:val="00016DCA"/>
    <w:rsid w:val="00016E93"/>
    <w:rsid w:val="00017115"/>
    <w:rsid w:val="000172AD"/>
    <w:rsid w:val="00017BBC"/>
    <w:rsid w:val="00017EE1"/>
    <w:rsid w:val="00017EF5"/>
    <w:rsid w:val="00020129"/>
    <w:rsid w:val="000205F2"/>
    <w:rsid w:val="000209A8"/>
    <w:rsid w:val="00020A55"/>
    <w:rsid w:val="00020CBE"/>
    <w:rsid w:val="000213D1"/>
    <w:rsid w:val="000214B6"/>
    <w:rsid w:val="00021569"/>
    <w:rsid w:val="0002257A"/>
    <w:rsid w:val="00022715"/>
    <w:rsid w:val="00022BD1"/>
    <w:rsid w:val="00022EE4"/>
    <w:rsid w:val="000230F4"/>
    <w:rsid w:val="00023413"/>
    <w:rsid w:val="000236A2"/>
    <w:rsid w:val="00023C16"/>
    <w:rsid w:val="0002423B"/>
    <w:rsid w:val="00024497"/>
    <w:rsid w:val="000247E1"/>
    <w:rsid w:val="000247FF"/>
    <w:rsid w:val="000248B9"/>
    <w:rsid w:val="000248EB"/>
    <w:rsid w:val="00024A98"/>
    <w:rsid w:val="00024B62"/>
    <w:rsid w:val="00024CFA"/>
    <w:rsid w:val="00025004"/>
    <w:rsid w:val="00025041"/>
    <w:rsid w:val="0002512D"/>
    <w:rsid w:val="00025405"/>
    <w:rsid w:val="00025853"/>
    <w:rsid w:val="00025AA4"/>
    <w:rsid w:val="00025AFA"/>
    <w:rsid w:val="00025C2A"/>
    <w:rsid w:val="0002609E"/>
    <w:rsid w:val="0002618D"/>
    <w:rsid w:val="000261B3"/>
    <w:rsid w:val="00026573"/>
    <w:rsid w:val="00026728"/>
    <w:rsid w:val="00026771"/>
    <w:rsid w:val="00026C13"/>
    <w:rsid w:val="00026E04"/>
    <w:rsid w:val="000271B5"/>
    <w:rsid w:val="0002746A"/>
    <w:rsid w:val="00027BDE"/>
    <w:rsid w:val="00027D9F"/>
    <w:rsid w:val="000300A4"/>
    <w:rsid w:val="000303AD"/>
    <w:rsid w:val="00030CAE"/>
    <w:rsid w:val="00030EF8"/>
    <w:rsid w:val="00031562"/>
    <w:rsid w:val="000317B9"/>
    <w:rsid w:val="0003198C"/>
    <w:rsid w:val="00031C9D"/>
    <w:rsid w:val="00031D1D"/>
    <w:rsid w:val="00032262"/>
    <w:rsid w:val="00032365"/>
    <w:rsid w:val="0003256E"/>
    <w:rsid w:val="000326F2"/>
    <w:rsid w:val="00032CBC"/>
    <w:rsid w:val="00032E85"/>
    <w:rsid w:val="0003309E"/>
    <w:rsid w:val="00033521"/>
    <w:rsid w:val="00033582"/>
    <w:rsid w:val="000335E5"/>
    <w:rsid w:val="00033747"/>
    <w:rsid w:val="00033765"/>
    <w:rsid w:val="0003395A"/>
    <w:rsid w:val="00033C25"/>
    <w:rsid w:val="00034042"/>
    <w:rsid w:val="000340FC"/>
    <w:rsid w:val="00034308"/>
    <w:rsid w:val="000343A4"/>
    <w:rsid w:val="0003463B"/>
    <w:rsid w:val="00034641"/>
    <w:rsid w:val="0003486D"/>
    <w:rsid w:val="00034B01"/>
    <w:rsid w:val="00034BBE"/>
    <w:rsid w:val="00034D4E"/>
    <w:rsid w:val="00034E88"/>
    <w:rsid w:val="0003517F"/>
    <w:rsid w:val="00035593"/>
    <w:rsid w:val="0003569D"/>
    <w:rsid w:val="0003609D"/>
    <w:rsid w:val="000361AE"/>
    <w:rsid w:val="0003699D"/>
    <w:rsid w:val="00036DA4"/>
    <w:rsid w:val="00036EED"/>
    <w:rsid w:val="000374BB"/>
    <w:rsid w:val="0003762D"/>
    <w:rsid w:val="00037770"/>
    <w:rsid w:val="000377C2"/>
    <w:rsid w:val="00037895"/>
    <w:rsid w:val="00037DAA"/>
    <w:rsid w:val="00037DE6"/>
    <w:rsid w:val="00040086"/>
    <w:rsid w:val="00040155"/>
    <w:rsid w:val="000401AB"/>
    <w:rsid w:val="0004032A"/>
    <w:rsid w:val="00040892"/>
    <w:rsid w:val="00040A01"/>
    <w:rsid w:val="00040A32"/>
    <w:rsid w:val="00040B73"/>
    <w:rsid w:val="00040F70"/>
    <w:rsid w:val="000416FE"/>
    <w:rsid w:val="000418DB"/>
    <w:rsid w:val="00041A84"/>
    <w:rsid w:val="00041DAD"/>
    <w:rsid w:val="00041E96"/>
    <w:rsid w:val="00041E9C"/>
    <w:rsid w:val="00041F89"/>
    <w:rsid w:val="0004228E"/>
    <w:rsid w:val="0004237F"/>
    <w:rsid w:val="0004285D"/>
    <w:rsid w:val="00042A57"/>
    <w:rsid w:val="00042B30"/>
    <w:rsid w:val="00042CB4"/>
    <w:rsid w:val="00043133"/>
    <w:rsid w:val="000431A4"/>
    <w:rsid w:val="0004356B"/>
    <w:rsid w:val="0004362A"/>
    <w:rsid w:val="00043E81"/>
    <w:rsid w:val="00043FEC"/>
    <w:rsid w:val="00044066"/>
    <w:rsid w:val="000441F3"/>
    <w:rsid w:val="0004463F"/>
    <w:rsid w:val="0004488E"/>
    <w:rsid w:val="0004503C"/>
    <w:rsid w:val="00045061"/>
    <w:rsid w:val="000451A1"/>
    <w:rsid w:val="0004532B"/>
    <w:rsid w:val="0004534F"/>
    <w:rsid w:val="00045627"/>
    <w:rsid w:val="0004596C"/>
    <w:rsid w:val="0004597E"/>
    <w:rsid w:val="00045BD9"/>
    <w:rsid w:val="00046785"/>
    <w:rsid w:val="000469B1"/>
    <w:rsid w:val="0004718B"/>
    <w:rsid w:val="00047225"/>
    <w:rsid w:val="000472F9"/>
    <w:rsid w:val="00047353"/>
    <w:rsid w:val="000477B1"/>
    <w:rsid w:val="00047B30"/>
    <w:rsid w:val="00049903"/>
    <w:rsid w:val="000501B0"/>
    <w:rsid w:val="000502A9"/>
    <w:rsid w:val="00050354"/>
    <w:rsid w:val="00050617"/>
    <w:rsid w:val="00050B31"/>
    <w:rsid w:val="00050DC5"/>
    <w:rsid w:val="000514D3"/>
    <w:rsid w:val="00051A63"/>
    <w:rsid w:val="00051E90"/>
    <w:rsid w:val="00051ECD"/>
    <w:rsid w:val="00051F0D"/>
    <w:rsid w:val="0005212F"/>
    <w:rsid w:val="00052315"/>
    <w:rsid w:val="000525B3"/>
    <w:rsid w:val="00052762"/>
    <w:rsid w:val="000531B4"/>
    <w:rsid w:val="000532A1"/>
    <w:rsid w:val="000536D1"/>
    <w:rsid w:val="00053D30"/>
    <w:rsid w:val="00053E01"/>
    <w:rsid w:val="00053ECD"/>
    <w:rsid w:val="00053F06"/>
    <w:rsid w:val="0005430E"/>
    <w:rsid w:val="00054642"/>
    <w:rsid w:val="000546FB"/>
    <w:rsid w:val="00054BC3"/>
    <w:rsid w:val="00054E87"/>
    <w:rsid w:val="00054FEF"/>
    <w:rsid w:val="00055518"/>
    <w:rsid w:val="000557AC"/>
    <w:rsid w:val="00055B2B"/>
    <w:rsid w:val="00055D40"/>
    <w:rsid w:val="00055D6D"/>
    <w:rsid w:val="00055DD2"/>
    <w:rsid w:val="00055E17"/>
    <w:rsid w:val="00056043"/>
    <w:rsid w:val="0005606A"/>
    <w:rsid w:val="00056656"/>
    <w:rsid w:val="0005667C"/>
    <w:rsid w:val="0005690A"/>
    <w:rsid w:val="000569AC"/>
    <w:rsid w:val="00056D82"/>
    <w:rsid w:val="00056E68"/>
    <w:rsid w:val="00056EB4"/>
    <w:rsid w:val="00056F45"/>
    <w:rsid w:val="000578F7"/>
    <w:rsid w:val="00057A0E"/>
    <w:rsid w:val="00057E69"/>
    <w:rsid w:val="00057F08"/>
    <w:rsid w:val="00060DD5"/>
    <w:rsid w:val="00060EE8"/>
    <w:rsid w:val="00061183"/>
    <w:rsid w:val="000611F8"/>
    <w:rsid w:val="00061229"/>
    <w:rsid w:val="0006131C"/>
    <w:rsid w:val="00061374"/>
    <w:rsid w:val="000613FD"/>
    <w:rsid w:val="00061444"/>
    <w:rsid w:val="000616AC"/>
    <w:rsid w:val="00062749"/>
    <w:rsid w:val="00062F2A"/>
    <w:rsid w:val="00063213"/>
    <w:rsid w:val="000632BA"/>
    <w:rsid w:val="0006396D"/>
    <w:rsid w:val="00063A5F"/>
    <w:rsid w:val="00063AAE"/>
    <w:rsid w:val="00063D49"/>
    <w:rsid w:val="00064298"/>
    <w:rsid w:val="00064579"/>
    <w:rsid w:val="00064659"/>
    <w:rsid w:val="00064CD9"/>
    <w:rsid w:val="00064D61"/>
    <w:rsid w:val="000653E9"/>
    <w:rsid w:val="000657CA"/>
    <w:rsid w:val="00065F4B"/>
    <w:rsid w:val="0006690E"/>
    <w:rsid w:val="00066B5D"/>
    <w:rsid w:val="00066C42"/>
    <w:rsid w:val="00066DE4"/>
    <w:rsid w:val="00067985"/>
    <w:rsid w:val="00067B64"/>
    <w:rsid w:val="00067F72"/>
    <w:rsid w:val="00067F9B"/>
    <w:rsid w:val="00070501"/>
    <w:rsid w:val="00070616"/>
    <w:rsid w:val="000706D9"/>
    <w:rsid w:val="00070A90"/>
    <w:rsid w:val="00070EB4"/>
    <w:rsid w:val="000717B9"/>
    <w:rsid w:val="00071E61"/>
    <w:rsid w:val="0007206A"/>
    <w:rsid w:val="00072304"/>
    <w:rsid w:val="00072434"/>
    <w:rsid w:val="000724D5"/>
    <w:rsid w:val="00072546"/>
    <w:rsid w:val="00072683"/>
    <w:rsid w:val="000726B4"/>
    <w:rsid w:val="00072FDC"/>
    <w:rsid w:val="00073104"/>
    <w:rsid w:val="000733AA"/>
    <w:rsid w:val="00073521"/>
    <w:rsid w:val="0007383B"/>
    <w:rsid w:val="000739BD"/>
    <w:rsid w:val="00073E84"/>
    <w:rsid w:val="00074106"/>
    <w:rsid w:val="0007419C"/>
    <w:rsid w:val="0007421A"/>
    <w:rsid w:val="00074425"/>
    <w:rsid w:val="0007459A"/>
    <w:rsid w:val="00074669"/>
    <w:rsid w:val="00074761"/>
    <w:rsid w:val="0007495A"/>
    <w:rsid w:val="000749BB"/>
    <w:rsid w:val="00074AA0"/>
    <w:rsid w:val="00074FBC"/>
    <w:rsid w:val="0007542E"/>
    <w:rsid w:val="000756FF"/>
    <w:rsid w:val="00075F28"/>
    <w:rsid w:val="00075F33"/>
    <w:rsid w:val="00076112"/>
    <w:rsid w:val="00076313"/>
    <w:rsid w:val="000763DF"/>
    <w:rsid w:val="00076460"/>
    <w:rsid w:val="00077512"/>
    <w:rsid w:val="0007763F"/>
    <w:rsid w:val="00077A39"/>
    <w:rsid w:val="00077F8F"/>
    <w:rsid w:val="000807C3"/>
    <w:rsid w:val="000809A4"/>
    <w:rsid w:val="00080A0B"/>
    <w:rsid w:val="00080CFB"/>
    <w:rsid w:val="00081802"/>
    <w:rsid w:val="000818DF"/>
    <w:rsid w:val="00081A00"/>
    <w:rsid w:val="00081BBC"/>
    <w:rsid w:val="00081CBA"/>
    <w:rsid w:val="00081E82"/>
    <w:rsid w:val="000820E0"/>
    <w:rsid w:val="000829C0"/>
    <w:rsid w:val="00082BD6"/>
    <w:rsid w:val="00082C55"/>
    <w:rsid w:val="00082E62"/>
    <w:rsid w:val="00082EBF"/>
    <w:rsid w:val="00082FBA"/>
    <w:rsid w:val="00082FBB"/>
    <w:rsid w:val="000831F1"/>
    <w:rsid w:val="00083777"/>
    <w:rsid w:val="0008379E"/>
    <w:rsid w:val="000837C7"/>
    <w:rsid w:val="000837DC"/>
    <w:rsid w:val="00083993"/>
    <w:rsid w:val="00083A47"/>
    <w:rsid w:val="00083ACC"/>
    <w:rsid w:val="0008414F"/>
    <w:rsid w:val="00084789"/>
    <w:rsid w:val="00084A5A"/>
    <w:rsid w:val="00084EB1"/>
    <w:rsid w:val="00084F7D"/>
    <w:rsid w:val="0008531F"/>
    <w:rsid w:val="000853E3"/>
    <w:rsid w:val="00085B21"/>
    <w:rsid w:val="000861C4"/>
    <w:rsid w:val="000866CC"/>
    <w:rsid w:val="0008697B"/>
    <w:rsid w:val="00086A77"/>
    <w:rsid w:val="00086C60"/>
    <w:rsid w:val="00086E6B"/>
    <w:rsid w:val="00087216"/>
    <w:rsid w:val="000873C2"/>
    <w:rsid w:val="00087A4C"/>
    <w:rsid w:val="00087A99"/>
    <w:rsid w:val="00087B12"/>
    <w:rsid w:val="00087FDA"/>
    <w:rsid w:val="00087FEF"/>
    <w:rsid w:val="000900B2"/>
    <w:rsid w:val="000900C9"/>
    <w:rsid w:val="0009042B"/>
    <w:rsid w:val="00090791"/>
    <w:rsid w:val="00090884"/>
    <w:rsid w:val="00090A01"/>
    <w:rsid w:val="00090EB3"/>
    <w:rsid w:val="0009108F"/>
    <w:rsid w:val="00091626"/>
    <w:rsid w:val="000918F4"/>
    <w:rsid w:val="00091D8E"/>
    <w:rsid w:val="00091E85"/>
    <w:rsid w:val="00092414"/>
    <w:rsid w:val="00092847"/>
    <w:rsid w:val="0009291D"/>
    <w:rsid w:val="00092930"/>
    <w:rsid w:val="00092B1E"/>
    <w:rsid w:val="00092FFC"/>
    <w:rsid w:val="000933C3"/>
    <w:rsid w:val="00093499"/>
    <w:rsid w:val="00093C94"/>
    <w:rsid w:val="000941DC"/>
    <w:rsid w:val="00094213"/>
    <w:rsid w:val="00094502"/>
    <w:rsid w:val="00094E72"/>
    <w:rsid w:val="00095902"/>
    <w:rsid w:val="00095D46"/>
    <w:rsid w:val="00095F7C"/>
    <w:rsid w:val="00096082"/>
    <w:rsid w:val="00096363"/>
    <w:rsid w:val="000971DB"/>
    <w:rsid w:val="000978CB"/>
    <w:rsid w:val="00097FA5"/>
    <w:rsid w:val="000A0256"/>
    <w:rsid w:val="000A079F"/>
    <w:rsid w:val="000A08CA"/>
    <w:rsid w:val="000A0DC5"/>
    <w:rsid w:val="000A1305"/>
    <w:rsid w:val="000A1379"/>
    <w:rsid w:val="000A1B66"/>
    <w:rsid w:val="000A1BDF"/>
    <w:rsid w:val="000A22B2"/>
    <w:rsid w:val="000A263C"/>
    <w:rsid w:val="000A2672"/>
    <w:rsid w:val="000A284F"/>
    <w:rsid w:val="000A296F"/>
    <w:rsid w:val="000A2C1E"/>
    <w:rsid w:val="000A2C3B"/>
    <w:rsid w:val="000A30D5"/>
    <w:rsid w:val="000A3337"/>
    <w:rsid w:val="000A37F6"/>
    <w:rsid w:val="000A3C8E"/>
    <w:rsid w:val="000A3D96"/>
    <w:rsid w:val="000A4027"/>
    <w:rsid w:val="000A4058"/>
    <w:rsid w:val="000A406D"/>
    <w:rsid w:val="000A4146"/>
    <w:rsid w:val="000A41B8"/>
    <w:rsid w:val="000A439C"/>
    <w:rsid w:val="000A4F53"/>
    <w:rsid w:val="000A500F"/>
    <w:rsid w:val="000A54F7"/>
    <w:rsid w:val="000A55A5"/>
    <w:rsid w:val="000A564A"/>
    <w:rsid w:val="000A598C"/>
    <w:rsid w:val="000A5C5C"/>
    <w:rsid w:val="000A5DC8"/>
    <w:rsid w:val="000A5E97"/>
    <w:rsid w:val="000A5EBC"/>
    <w:rsid w:val="000A605A"/>
    <w:rsid w:val="000A608F"/>
    <w:rsid w:val="000A60AE"/>
    <w:rsid w:val="000A6652"/>
    <w:rsid w:val="000A6735"/>
    <w:rsid w:val="000A67F0"/>
    <w:rsid w:val="000A69A9"/>
    <w:rsid w:val="000A6C6C"/>
    <w:rsid w:val="000A6DEA"/>
    <w:rsid w:val="000A71B1"/>
    <w:rsid w:val="000A7227"/>
    <w:rsid w:val="000A72BD"/>
    <w:rsid w:val="000A738A"/>
    <w:rsid w:val="000A75A6"/>
    <w:rsid w:val="000A78C2"/>
    <w:rsid w:val="000A7903"/>
    <w:rsid w:val="000A7954"/>
    <w:rsid w:val="000A7A1E"/>
    <w:rsid w:val="000A7A3E"/>
    <w:rsid w:val="000A7D95"/>
    <w:rsid w:val="000A7E43"/>
    <w:rsid w:val="000B01C9"/>
    <w:rsid w:val="000B01DE"/>
    <w:rsid w:val="000B03A0"/>
    <w:rsid w:val="000B06E6"/>
    <w:rsid w:val="000B06E9"/>
    <w:rsid w:val="000B0715"/>
    <w:rsid w:val="000B0990"/>
    <w:rsid w:val="000B0D88"/>
    <w:rsid w:val="000B0F4A"/>
    <w:rsid w:val="000B13A5"/>
    <w:rsid w:val="000B1A1B"/>
    <w:rsid w:val="000B1A86"/>
    <w:rsid w:val="000B2326"/>
    <w:rsid w:val="000B23D3"/>
    <w:rsid w:val="000B24DB"/>
    <w:rsid w:val="000B2904"/>
    <w:rsid w:val="000B2B26"/>
    <w:rsid w:val="000B2F64"/>
    <w:rsid w:val="000B3581"/>
    <w:rsid w:val="000B37FC"/>
    <w:rsid w:val="000B3842"/>
    <w:rsid w:val="000B3A8E"/>
    <w:rsid w:val="000B3F56"/>
    <w:rsid w:val="000B4011"/>
    <w:rsid w:val="000B430F"/>
    <w:rsid w:val="000B437B"/>
    <w:rsid w:val="000B43BF"/>
    <w:rsid w:val="000B4743"/>
    <w:rsid w:val="000B4A8E"/>
    <w:rsid w:val="000B4B30"/>
    <w:rsid w:val="000B4B7A"/>
    <w:rsid w:val="000B4CA6"/>
    <w:rsid w:val="000B5ABB"/>
    <w:rsid w:val="000B5B07"/>
    <w:rsid w:val="000B6233"/>
    <w:rsid w:val="000B63B2"/>
    <w:rsid w:val="000B65B4"/>
    <w:rsid w:val="000B6745"/>
    <w:rsid w:val="000B6750"/>
    <w:rsid w:val="000B6AE2"/>
    <w:rsid w:val="000B6D6C"/>
    <w:rsid w:val="000B6DD6"/>
    <w:rsid w:val="000B7358"/>
    <w:rsid w:val="000B74A0"/>
    <w:rsid w:val="000B74CF"/>
    <w:rsid w:val="000B7561"/>
    <w:rsid w:val="000B759F"/>
    <w:rsid w:val="000B7832"/>
    <w:rsid w:val="000B7A67"/>
    <w:rsid w:val="000B7C1E"/>
    <w:rsid w:val="000C0384"/>
    <w:rsid w:val="000C03A6"/>
    <w:rsid w:val="000C0418"/>
    <w:rsid w:val="000C0545"/>
    <w:rsid w:val="000C05C5"/>
    <w:rsid w:val="000C0A6F"/>
    <w:rsid w:val="000C0D32"/>
    <w:rsid w:val="000C0D39"/>
    <w:rsid w:val="000C0D3E"/>
    <w:rsid w:val="000C0DEB"/>
    <w:rsid w:val="000C0F25"/>
    <w:rsid w:val="000C0F56"/>
    <w:rsid w:val="000C14CF"/>
    <w:rsid w:val="000C1A5E"/>
    <w:rsid w:val="000C2019"/>
    <w:rsid w:val="000C22B9"/>
    <w:rsid w:val="000C22BA"/>
    <w:rsid w:val="000C22F4"/>
    <w:rsid w:val="000C24B3"/>
    <w:rsid w:val="000C2559"/>
    <w:rsid w:val="000C25DB"/>
    <w:rsid w:val="000C286C"/>
    <w:rsid w:val="000C2AFF"/>
    <w:rsid w:val="000C2B4C"/>
    <w:rsid w:val="000C30D2"/>
    <w:rsid w:val="000C3A9F"/>
    <w:rsid w:val="000C3D92"/>
    <w:rsid w:val="000C3FCB"/>
    <w:rsid w:val="000C40DD"/>
    <w:rsid w:val="000C445D"/>
    <w:rsid w:val="000C48C0"/>
    <w:rsid w:val="000C4990"/>
    <w:rsid w:val="000C4C5B"/>
    <w:rsid w:val="000C4CC6"/>
    <w:rsid w:val="000C5071"/>
    <w:rsid w:val="000C5BFA"/>
    <w:rsid w:val="000C5D08"/>
    <w:rsid w:val="000C5E11"/>
    <w:rsid w:val="000C6244"/>
    <w:rsid w:val="000C6815"/>
    <w:rsid w:val="000C6861"/>
    <w:rsid w:val="000C6A62"/>
    <w:rsid w:val="000C6A86"/>
    <w:rsid w:val="000C6AA8"/>
    <w:rsid w:val="000C6C8D"/>
    <w:rsid w:val="000C6CE0"/>
    <w:rsid w:val="000C6D70"/>
    <w:rsid w:val="000C7164"/>
    <w:rsid w:val="000D00B9"/>
    <w:rsid w:val="000D0474"/>
    <w:rsid w:val="000D0576"/>
    <w:rsid w:val="000D095C"/>
    <w:rsid w:val="000D0B4F"/>
    <w:rsid w:val="000D0E09"/>
    <w:rsid w:val="000D12AA"/>
    <w:rsid w:val="000D1377"/>
    <w:rsid w:val="000D1464"/>
    <w:rsid w:val="000D14C8"/>
    <w:rsid w:val="000D1654"/>
    <w:rsid w:val="000D1718"/>
    <w:rsid w:val="000D1D33"/>
    <w:rsid w:val="000D1D71"/>
    <w:rsid w:val="000D1E92"/>
    <w:rsid w:val="000D224C"/>
    <w:rsid w:val="000D2F83"/>
    <w:rsid w:val="000D3033"/>
    <w:rsid w:val="000D449B"/>
    <w:rsid w:val="000D4689"/>
    <w:rsid w:val="000D4815"/>
    <w:rsid w:val="000D483F"/>
    <w:rsid w:val="000D4A2E"/>
    <w:rsid w:val="000D4EE4"/>
    <w:rsid w:val="000D4F25"/>
    <w:rsid w:val="000D4F7B"/>
    <w:rsid w:val="000D4FD1"/>
    <w:rsid w:val="000D5513"/>
    <w:rsid w:val="000D5967"/>
    <w:rsid w:val="000D5B99"/>
    <w:rsid w:val="000D5F47"/>
    <w:rsid w:val="000D61F8"/>
    <w:rsid w:val="000D6278"/>
    <w:rsid w:val="000D62BF"/>
    <w:rsid w:val="000D6597"/>
    <w:rsid w:val="000D66C2"/>
    <w:rsid w:val="000D6793"/>
    <w:rsid w:val="000D6D8D"/>
    <w:rsid w:val="000D6E80"/>
    <w:rsid w:val="000D6F9B"/>
    <w:rsid w:val="000D75F8"/>
    <w:rsid w:val="000D77EE"/>
    <w:rsid w:val="000D7A2D"/>
    <w:rsid w:val="000D7AF6"/>
    <w:rsid w:val="000D7C7E"/>
    <w:rsid w:val="000D7CB2"/>
    <w:rsid w:val="000E0C66"/>
    <w:rsid w:val="000E0D92"/>
    <w:rsid w:val="000E0F46"/>
    <w:rsid w:val="000E0F91"/>
    <w:rsid w:val="000E15F4"/>
    <w:rsid w:val="000E1802"/>
    <w:rsid w:val="000E21DB"/>
    <w:rsid w:val="000E2205"/>
    <w:rsid w:val="000E2318"/>
    <w:rsid w:val="000E241A"/>
    <w:rsid w:val="000E2F87"/>
    <w:rsid w:val="000E2F8D"/>
    <w:rsid w:val="000E30C4"/>
    <w:rsid w:val="000E3214"/>
    <w:rsid w:val="000E365A"/>
    <w:rsid w:val="000E3693"/>
    <w:rsid w:val="000E39E9"/>
    <w:rsid w:val="000E3A43"/>
    <w:rsid w:val="000E418D"/>
    <w:rsid w:val="000E42DB"/>
    <w:rsid w:val="000E4702"/>
    <w:rsid w:val="000E4C4E"/>
    <w:rsid w:val="000E4C86"/>
    <w:rsid w:val="000E4D45"/>
    <w:rsid w:val="000E4DD4"/>
    <w:rsid w:val="000E4E83"/>
    <w:rsid w:val="000E5061"/>
    <w:rsid w:val="000E51F9"/>
    <w:rsid w:val="000E56E1"/>
    <w:rsid w:val="000E59F9"/>
    <w:rsid w:val="000E640B"/>
    <w:rsid w:val="000E647E"/>
    <w:rsid w:val="000E6536"/>
    <w:rsid w:val="000E6703"/>
    <w:rsid w:val="000E6897"/>
    <w:rsid w:val="000E6BF1"/>
    <w:rsid w:val="000E6DB7"/>
    <w:rsid w:val="000E705D"/>
    <w:rsid w:val="000E74E0"/>
    <w:rsid w:val="000E76A8"/>
    <w:rsid w:val="000E77B4"/>
    <w:rsid w:val="000E78E8"/>
    <w:rsid w:val="000E7D40"/>
    <w:rsid w:val="000E7E34"/>
    <w:rsid w:val="000E7EE0"/>
    <w:rsid w:val="000E7FAB"/>
    <w:rsid w:val="000E7FB9"/>
    <w:rsid w:val="000EDA71"/>
    <w:rsid w:val="000F009E"/>
    <w:rsid w:val="000F00B4"/>
    <w:rsid w:val="000F02BD"/>
    <w:rsid w:val="000F063F"/>
    <w:rsid w:val="000F0F54"/>
    <w:rsid w:val="000F0FE2"/>
    <w:rsid w:val="000F1106"/>
    <w:rsid w:val="000F12FD"/>
    <w:rsid w:val="000F1858"/>
    <w:rsid w:val="000F1A36"/>
    <w:rsid w:val="000F1B88"/>
    <w:rsid w:val="000F1CA0"/>
    <w:rsid w:val="000F1CBB"/>
    <w:rsid w:val="000F1F13"/>
    <w:rsid w:val="000F207B"/>
    <w:rsid w:val="000F20BF"/>
    <w:rsid w:val="000F2133"/>
    <w:rsid w:val="000F23A2"/>
    <w:rsid w:val="000F25DE"/>
    <w:rsid w:val="000F2616"/>
    <w:rsid w:val="000F2D1C"/>
    <w:rsid w:val="000F3000"/>
    <w:rsid w:val="000F33D7"/>
    <w:rsid w:val="000F3505"/>
    <w:rsid w:val="000F4663"/>
    <w:rsid w:val="000F4E89"/>
    <w:rsid w:val="000F512C"/>
    <w:rsid w:val="000F5236"/>
    <w:rsid w:val="000F52A1"/>
    <w:rsid w:val="000F5428"/>
    <w:rsid w:val="000F5434"/>
    <w:rsid w:val="000F553D"/>
    <w:rsid w:val="000F5760"/>
    <w:rsid w:val="000F5CA1"/>
    <w:rsid w:val="000F6324"/>
    <w:rsid w:val="000F6608"/>
    <w:rsid w:val="000F6A74"/>
    <w:rsid w:val="000F6C56"/>
    <w:rsid w:val="000F6CC9"/>
    <w:rsid w:val="000F6D9A"/>
    <w:rsid w:val="000F7038"/>
    <w:rsid w:val="000F70C1"/>
    <w:rsid w:val="000F75D0"/>
    <w:rsid w:val="000F7A91"/>
    <w:rsid w:val="000F7BC5"/>
    <w:rsid w:val="000F7CDD"/>
    <w:rsid w:val="0010021C"/>
    <w:rsid w:val="00100414"/>
    <w:rsid w:val="00100462"/>
    <w:rsid w:val="00100654"/>
    <w:rsid w:val="00101064"/>
    <w:rsid w:val="00101102"/>
    <w:rsid w:val="00101134"/>
    <w:rsid w:val="001011F2"/>
    <w:rsid w:val="001012EB"/>
    <w:rsid w:val="00101325"/>
    <w:rsid w:val="0010169A"/>
    <w:rsid w:val="001017C5"/>
    <w:rsid w:val="00101893"/>
    <w:rsid w:val="00101B1E"/>
    <w:rsid w:val="00101E7A"/>
    <w:rsid w:val="00102271"/>
    <w:rsid w:val="001022FC"/>
    <w:rsid w:val="00102846"/>
    <w:rsid w:val="0010296B"/>
    <w:rsid w:val="00102E0A"/>
    <w:rsid w:val="00102F7E"/>
    <w:rsid w:val="00102FBB"/>
    <w:rsid w:val="0010328E"/>
    <w:rsid w:val="00103444"/>
    <w:rsid w:val="001034AF"/>
    <w:rsid w:val="0010391D"/>
    <w:rsid w:val="00103A6F"/>
    <w:rsid w:val="00103DD5"/>
    <w:rsid w:val="00103EDD"/>
    <w:rsid w:val="0010487C"/>
    <w:rsid w:val="00104C46"/>
    <w:rsid w:val="00104D6D"/>
    <w:rsid w:val="00105284"/>
    <w:rsid w:val="001052BC"/>
    <w:rsid w:val="00105506"/>
    <w:rsid w:val="00105B6D"/>
    <w:rsid w:val="00105D04"/>
    <w:rsid w:val="00105D5A"/>
    <w:rsid w:val="00105D8C"/>
    <w:rsid w:val="00105F21"/>
    <w:rsid w:val="001062FE"/>
    <w:rsid w:val="00106B40"/>
    <w:rsid w:val="00106CD7"/>
    <w:rsid w:val="00107124"/>
    <w:rsid w:val="00107289"/>
    <w:rsid w:val="001073E7"/>
    <w:rsid w:val="0010743B"/>
    <w:rsid w:val="00107797"/>
    <w:rsid w:val="00107885"/>
    <w:rsid w:val="00107923"/>
    <w:rsid w:val="00107949"/>
    <w:rsid w:val="00107979"/>
    <w:rsid w:val="00110500"/>
    <w:rsid w:val="00110731"/>
    <w:rsid w:val="00110A76"/>
    <w:rsid w:val="00110CA5"/>
    <w:rsid w:val="00111C8B"/>
    <w:rsid w:val="00111F1D"/>
    <w:rsid w:val="00112438"/>
    <w:rsid w:val="0011259A"/>
    <w:rsid w:val="00112711"/>
    <w:rsid w:val="00112BB3"/>
    <w:rsid w:val="00112C82"/>
    <w:rsid w:val="00112C9B"/>
    <w:rsid w:val="001130E0"/>
    <w:rsid w:val="001131AF"/>
    <w:rsid w:val="00113841"/>
    <w:rsid w:val="00113863"/>
    <w:rsid w:val="00113BCE"/>
    <w:rsid w:val="00113BE3"/>
    <w:rsid w:val="001140DF"/>
    <w:rsid w:val="001143F9"/>
    <w:rsid w:val="00114432"/>
    <w:rsid w:val="0011490E"/>
    <w:rsid w:val="00114D19"/>
    <w:rsid w:val="00114F57"/>
    <w:rsid w:val="00114F9B"/>
    <w:rsid w:val="00115364"/>
    <w:rsid w:val="00115475"/>
    <w:rsid w:val="001154D9"/>
    <w:rsid w:val="001155F2"/>
    <w:rsid w:val="00115903"/>
    <w:rsid w:val="00115DC6"/>
    <w:rsid w:val="0011616C"/>
    <w:rsid w:val="00116409"/>
    <w:rsid w:val="001165AF"/>
    <w:rsid w:val="00116968"/>
    <w:rsid w:val="00116ACD"/>
    <w:rsid w:val="00116BC0"/>
    <w:rsid w:val="00116D54"/>
    <w:rsid w:val="00116FF8"/>
    <w:rsid w:val="001171A6"/>
    <w:rsid w:val="00117337"/>
    <w:rsid w:val="00117C61"/>
    <w:rsid w:val="00117CF8"/>
    <w:rsid w:val="00117DB1"/>
    <w:rsid w:val="0011CFF1"/>
    <w:rsid w:val="00120077"/>
    <w:rsid w:val="001203FB"/>
    <w:rsid w:val="00120671"/>
    <w:rsid w:val="00120707"/>
    <w:rsid w:val="001209BC"/>
    <w:rsid w:val="00120DF7"/>
    <w:rsid w:val="001210C6"/>
    <w:rsid w:val="001214F7"/>
    <w:rsid w:val="001215DB"/>
    <w:rsid w:val="00121C13"/>
    <w:rsid w:val="00121F89"/>
    <w:rsid w:val="0012238A"/>
    <w:rsid w:val="001223A1"/>
    <w:rsid w:val="001223A6"/>
    <w:rsid w:val="001224E7"/>
    <w:rsid w:val="001227CA"/>
    <w:rsid w:val="00122880"/>
    <w:rsid w:val="00122952"/>
    <w:rsid w:val="00122C72"/>
    <w:rsid w:val="00122F71"/>
    <w:rsid w:val="001230F8"/>
    <w:rsid w:val="0012341A"/>
    <w:rsid w:val="0012345A"/>
    <w:rsid w:val="0012359B"/>
    <w:rsid w:val="0012359C"/>
    <w:rsid w:val="00123B78"/>
    <w:rsid w:val="00123B7C"/>
    <w:rsid w:val="00123BAF"/>
    <w:rsid w:val="00123D5E"/>
    <w:rsid w:val="00123D75"/>
    <w:rsid w:val="00123F7C"/>
    <w:rsid w:val="001240EE"/>
    <w:rsid w:val="0012423D"/>
    <w:rsid w:val="001242A2"/>
    <w:rsid w:val="00124310"/>
    <w:rsid w:val="00124405"/>
    <w:rsid w:val="0012440B"/>
    <w:rsid w:val="00124511"/>
    <w:rsid w:val="00124566"/>
    <w:rsid w:val="0012456E"/>
    <w:rsid w:val="001246E6"/>
    <w:rsid w:val="00124818"/>
    <w:rsid w:val="00124CC9"/>
    <w:rsid w:val="00124E5B"/>
    <w:rsid w:val="0012529D"/>
    <w:rsid w:val="0012551F"/>
    <w:rsid w:val="00125758"/>
    <w:rsid w:val="00125BC4"/>
    <w:rsid w:val="00126118"/>
    <w:rsid w:val="00126408"/>
    <w:rsid w:val="00126462"/>
    <w:rsid w:val="001266B8"/>
    <w:rsid w:val="00126A69"/>
    <w:rsid w:val="00126CF0"/>
    <w:rsid w:val="00126E42"/>
    <w:rsid w:val="00126E70"/>
    <w:rsid w:val="001270CF"/>
    <w:rsid w:val="00127134"/>
    <w:rsid w:val="0012718D"/>
    <w:rsid w:val="001272D1"/>
    <w:rsid w:val="001278C7"/>
    <w:rsid w:val="0012792A"/>
    <w:rsid w:val="00127B9C"/>
    <w:rsid w:val="00130016"/>
    <w:rsid w:val="001300BD"/>
    <w:rsid w:val="001302B5"/>
    <w:rsid w:val="001308DB"/>
    <w:rsid w:val="00131247"/>
    <w:rsid w:val="0013137A"/>
    <w:rsid w:val="001317D6"/>
    <w:rsid w:val="00131AC5"/>
    <w:rsid w:val="00131C42"/>
    <w:rsid w:val="00131E04"/>
    <w:rsid w:val="001320A5"/>
    <w:rsid w:val="00132329"/>
    <w:rsid w:val="001323A9"/>
    <w:rsid w:val="00132629"/>
    <w:rsid w:val="0013267D"/>
    <w:rsid w:val="0013269A"/>
    <w:rsid w:val="001329DA"/>
    <w:rsid w:val="00132A35"/>
    <w:rsid w:val="00133492"/>
    <w:rsid w:val="001335A8"/>
    <w:rsid w:val="001335E2"/>
    <w:rsid w:val="001337F1"/>
    <w:rsid w:val="00133B2B"/>
    <w:rsid w:val="001345C8"/>
    <w:rsid w:val="001345FA"/>
    <w:rsid w:val="0013474A"/>
    <w:rsid w:val="00134A54"/>
    <w:rsid w:val="00134D8E"/>
    <w:rsid w:val="00134F0F"/>
    <w:rsid w:val="00134F60"/>
    <w:rsid w:val="00135329"/>
    <w:rsid w:val="00135495"/>
    <w:rsid w:val="001354B9"/>
    <w:rsid w:val="001355D1"/>
    <w:rsid w:val="00135DB2"/>
    <w:rsid w:val="00135EE1"/>
    <w:rsid w:val="00135EED"/>
    <w:rsid w:val="00135F5C"/>
    <w:rsid w:val="00136101"/>
    <w:rsid w:val="001363A9"/>
    <w:rsid w:val="001365A8"/>
    <w:rsid w:val="001365BF"/>
    <w:rsid w:val="0013675E"/>
    <w:rsid w:val="001369A6"/>
    <w:rsid w:val="001369CA"/>
    <w:rsid w:val="001374C3"/>
    <w:rsid w:val="001378FE"/>
    <w:rsid w:val="00137B14"/>
    <w:rsid w:val="00137BA0"/>
    <w:rsid w:val="00137D51"/>
    <w:rsid w:val="00140644"/>
    <w:rsid w:val="00140959"/>
    <w:rsid w:val="00140970"/>
    <w:rsid w:val="00140E41"/>
    <w:rsid w:val="00140F11"/>
    <w:rsid w:val="0014113A"/>
    <w:rsid w:val="0014127F"/>
    <w:rsid w:val="001414BE"/>
    <w:rsid w:val="001418E6"/>
    <w:rsid w:val="00142061"/>
    <w:rsid w:val="0014239F"/>
    <w:rsid w:val="001427A9"/>
    <w:rsid w:val="001429AC"/>
    <w:rsid w:val="00142B89"/>
    <w:rsid w:val="00142C11"/>
    <w:rsid w:val="00142C16"/>
    <w:rsid w:val="00142C17"/>
    <w:rsid w:val="0014304C"/>
    <w:rsid w:val="00143497"/>
    <w:rsid w:val="00143740"/>
    <w:rsid w:val="0014387E"/>
    <w:rsid w:val="001442AE"/>
    <w:rsid w:val="0014454B"/>
    <w:rsid w:val="001446D5"/>
    <w:rsid w:val="00144789"/>
    <w:rsid w:val="00144E68"/>
    <w:rsid w:val="001451B8"/>
    <w:rsid w:val="00145335"/>
    <w:rsid w:val="0014534E"/>
    <w:rsid w:val="00145414"/>
    <w:rsid w:val="0014553F"/>
    <w:rsid w:val="00145897"/>
    <w:rsid w:val="00145DD4"/>
    <w:rsid w:val="001463AF"/>
    <w:rsid w:val="0014641C"/>
    <w:rsid w:val="00146B77"/>
    <w:rsid w:val="00146F74"/>
    <w:rsid w:val="0014769C"/>
    <w:rsid w:val="00147790"/>
    <w:rsid w:val="00147928"/>
    <w:rsid w:val="00147A21"/>
    <w:rsid w:val="00147AA7"/>
    <w:rsid w:val="00147B40"/>
    <w:rsid w:val="00147D17"/>
    <w:rsid w:val="00150714"/>
    <w:rsid w:val="001507B0"/>
    <w:rsid w:val="00150BAB"/>
    <w:rsid w:val="00150F6B"/>
    <w:rsid w:val="00151AE1"/>
    <w:rsid w:val="00151C65"/>
    <w:rsid w:val="00152435"/>
    <w:rsid w:val="00152897"/>
    <w:rsid w:val="001529CB"/>
    <w:rsid w:val="00152AB0"/>
    <w:rsid w:val="00153000"/>
    <w:rsid w:val="0015309F"/>
    <w:rsid w:val="001531B2"/>
    <w:rsid w:val="0015338F"/>
    <w:rsid w:val="0015369E"/>
    <w:rsid w:val="00153762"/>
    <w:rsid w:val="00153D0E"/>
    <w:rsid w:val="00153EB9"/>
    <w:rsid w:val="0015437D"/>
    <w:rsid w:val="00154A09"/>
    <w:rsid w:val="00154A98"/>
    <w:rsid w:val="00155285"/>
    <w:rsid w:val="0015551B"/>
    <w:rsid w:val="001558DD"/>
    <w:rsid w:val="0015596A"/>
    <w:rsid w:val="00155B91"/>
    <w:rsid w:val="00155D35"/>
    <w:rsid w:val="00156406"/>
    <w:rsid w:val="00156569"/>
    <w:rsid w:val="001569C4"/>
    <w:rsid w:val="00156C0D"/>
    <w:rsid w:val="00157361"/>
    <w:rsid w:val="001573EF"/>
    <w:rsid w:val="0015754E"/>
    <w:rsid w:val="0015774B"/>
    <w:rsid w:val="00157B7C"/>
    <w:rsid w:val="00157BC5"/>
    <w:rsid w:val="00157DA1"/>
    <w:rsid w:val="00157E48"/>
    <w:rsid w:val="00157FD7"/>
    <w:rsid w:val="00160081"/>
    <w:rsid w:val="0016008D"/>
    <w:rsid w:val="00160299"/>
    <w:rsid w:val="0016049E"/>
    <w:rsid w:val="001607C7"/>
    <w:rsid w:val="00160B42"/>
    <w:rsid w:val="00160BDF"/>
    <w:rsid w:val="00160CDC"/>
    <w:rsid w:val="001610A2"/>
    <w:rsid w:val="00161186"/>
    <w:rsid w:val="001611D5"/>
    <w:rsid w:val="001613D5"/>
    <w:rsid w:val="00161C63"/>
    <w:rsid w:val="001620DB"/>
    <w:rsid w:val="001621E4"/>
    <w:rsid w:val="00162320"/>
    <w:rsid w:val="001628BF"/>
    <w:rsid w:val="001629EE"/>
    <w:rsid w:val="00162A4C"/>
    <w:rsid w:val="00162B63"/>
    <w:rsid w:val="00162B87"/>
    <w:rsid w:val="00162C6F"/>
    <w:rsid w:val="00162E2B"/>
    <w:rsid w:val="00162F74"/>
    <w:rsid w:val="00162F81"/>
    <w:rsid w:val="0016305F"/>
    <w:rsid w:val="001630C3"/>
    <w:rsid w:val="0016317C"/>
    <w:rsid w:val="00163CDB"/>
    <w:rsid w:val="00163E05"/>
    <w:rsid w:val="00163EA2"/>
    <w:rsid w:val="00163ED6"/>
    <w:rsid w:val="00163F20"/>
    <w:rsid w:val="001643B4"/>
    <w:rsid w:val="00164E71"/>
    <w:rsid w:val="00164E72"/>
    <w:rsid w:val="00164EDD"/>
    <w:rsid w:val="00164F60"/>
    <w:rsid w:val="00164FC7"/>
    <w:rsid w:val="00165360"/>
    <w:rsid w:val="00165706"/>
    <w:rsid w:val="00165D5F"/>
    <w:rsid w:val="00165E73"/>
    <w:rsid w:val="00165F52"/>
    <w:rsid w:val="00166223"/>
    <w:rsid w:val="001665A0"/>
    <w:rsid w:val="00166721"/>
    <w:rsid w:val="00166726"/>
    <w:rsid w:val="00166826"/>
    <w:rsid w:val="00166D4C"/>
    <w:rsid w:val="0016708A"/>
    <w:rsid w:val="00167490"/>
    <w:rsid w:val="001679BE"/>
    <w:rsid w:val="00167D96"/>
    <w:rsid w:val="00167F9B"/>
    <w:rsid w:val="00170036"/>
    <w:rsid w:val="001702A1"/>
    <w:rsid w:val="001702B3"/>
    <w:rsid w:val="0017047C"/>
    <w:rsid w:val="001704CE"/>
    <w:rsid w:val="0017078E"/>
    <w:rsid w:val="001708A7"/>
    <w:rsid w:val="00170B6A"/>
    <w:rsid w:val="00171085"/>
    <w:rsid w:val="001710B0"/>
    <w:rsid w:val="00171140"/>
    <w:rsid w:val="001711F4"/>
    <w:rsid w:val="00171274"/>
    <w:rsid w:val="00171298"/>
    <w:rsid w:val="0017134D"/>
    <w:rsid w:val="001714DC"/>
    <w:rsid w:val="00171520"/>
    <w:rsid w:val="0017169F"/>
    <w:rsid w:val="00171806"/>
    <w:rsid w:val="00171AD4"/>
    <w:rsid w:val="00171BA0"/>
    <w:rsid w:val="00171D4E"/>
    <w:rsid w:val="0017215B"/>
    <w:rsid w:val="001722F2"/>
    <w:rsid w:val="00172412"/>
    <w:rsid w:val="001724D0"/>
    <w:rsid w:val="0017255A"/>
    <w:rsid w:val="001727BC"/>
    <w:rsid w:val="00172984"/>
    <w:rsid w:val="00172EEE"/>
    <w:rsid w:val="00172FBD"/>
    <w:rsid w:val="0017327A"/>
    <w:rsid w:val="0017328A"/>
    <w:rsid w:val="00173425"/>
    <w:rsid w:val="00173513"/>
    <w:rsid w:val="001739F6"/>
    <w:rsid w:val="00173E74"/>
    <w:rsid w:val="00174007"/>
    <w:rsid w:val="001747BB"/>
    <w:rsid w:val="00174972"/>
    <w:rsid w:val="00174CBC"/>
    <w:rsid w:val="0017501D"/>
    <w:rsid w:val="0017524E"/>
    <w:rsid w:val="001753D8"/>
    <w:rsid w:val="00175577"/>
    <w:rsid w:val="0017582D"/>
    <w:rsid w:val="001759DC"/>
    <w:rsid w:val="00175B03"/>
    <w:rsid w:val="00175B58"/>
    <w:rsid w:val="00175BEE"/>
    <w:rsid w:val="00175F9D"/>
    <w:rsid w:val="001762FF"/>
    <w:rsid w:val="00176424"/>
    <w:rsid w:val="001764D5"/>
    <w:rsid w:val="00176997"/>
    <w:rsid w:val="00176EEF"/>
    <w:rsid w:val="0017703C"/>
    <w:rsid w:val="0017708C"/>
    <w:rsid w:val="00177C0D"/>
    <w:rsid w:val="00177C40"/>
    <w:rsid w:val="00177FAB"/>
    <w:rsid w:val="00177FE1"/>
    <w:rsid w:val="001800F4"/>
    <w:rsid w:val="00180303"/>
    <w:rsid w:val="001806AF"/>
    <w:rsid w:val="001807D0"/>
    <w:rsid w:val="00180869"/>
    <w:rsid w:val="0018088D"/>
    <w:rsid w:val="00180B32"/>
    <w:rsid w:val="00180F17"/>
    <w:rsid w:val="0018192A"/>
    <w:rsid w:val="00181BF0"/>
    <w:rsid w:val="00181EA5"/>
    <w:rsid w:val="00181ED0"/>
    <w:rsid w:val="0018217E"/>
    <w:rsid w:val="00182348"/>
    <w:rsid w:val="00182398"/>
    <w:rsid w:val="00182775"/>
    <w:rsid w:val="00182778"/>
    <w:rsid w:val="00182985"/>
    <w:rsid w:val="00182B34"/>
    <w:rsid w:val="00182BF5"/>
    <w:rsid w:val="00182DD7"/>
    <w:rsid w:val="00182ED5"/>
    <w:rsid w:val="001831B1"/>
    <w:rsid w:val="00183272"/>
    <w:rsid w:val="0018343D"/>
    <w:rsid w:val="00183572"/>
    <w:rsid w:val="00183672"/>
    <w:rsid w:val="0018376F"/>
    <w:rsid w:val="001838A2"/>
    <w:rsid w:val="00183B97"/>
    <w:rsid w:val="00183E47"/>
    <w:rsid w:val="00183FCF"/>
    <w:rsid w:val="0018428D"/>
    <w:rsid w:val="00184862"/>
    <w:rsid w:val="001848CD"/>
    <w:rsid w:val="00184E1B"/>
    <w:rsid w:val="00184FDB"/>
    <w:rsid w:val="00185649"/>
    <w:rsid w:val="00185875"/>
    <w:rsid w:val="00186065"/>
    <w:rsid w:val="001861A9"/>
    <w:rsid w:val="001862E1"/>
    <w:rsid w:val="001864C9"/>
    <w:rsid w:val="0018652D"/>
    <w:rsid w:val="001866E1"/>
    <w:rsid w:val="001866E7"/>
    <w:rsid w:val="00186CA8"/>
    <w:rsid w:val="00186FA2"/>
    <w:rsid w:val="00186FD5"/>
    <w:rsid w:val="001871C1"/>
    <w:rsid w:val="0018745A"/>
    <w:rsid w:val="00187569"/>
    <w:rsid w:val="001876D6"/>
    <w:rsid w:val="0018770E"/>
    <w:rsid w:val="00187A76"/>
    <w:rsid w:val="00187C67"/>
    <w:rsid w:val="00190013"/>
    <w:rsid w:val="0019002E"/>
    <w:rsid w:val="0019036B"/>
    <w:rsid w:val="001905A1"/>
    <w:rsid w:val="00190A12"/>
    <w:rsid w:val="00190B7A"/>
    <w:rsid w:val="001910C4"/>
    <w:rsid w:val="001912B2"/>
    <w:rsid w:val="00191379"/>
    <w:rsid w:val="001916D5"/>
    <w:rsid w:val="00191703"/>
    <w:rsid w:val="001917BF"/>
    <w:rsid w:val="001917F1"/>
    <w:rsid w:val="001919A4"/>
    <w:rsid w:val="00191E98"/>
    <w:rsid w:val="00192386"/>
    <w:rsid w:val="00192845"/>
    <w:rsid w:val="00192BDD"/>
    <w:rsid w:val="00192BE4"/>
    <w:rsid w:val="001933A0"/>
    <w:rsid w:val="00193554"/>
    <w:rsid w:val="001935D1"/>
    <w:rsid w:val="001936FA"/>
    <w:rsid w:val="001939DB"/>
    <w:rsid w:val="00193B27"/>
    <w:rsid w:val="00193F6C"/>
    <w:rsid w:val="00193FEF"/>
    <w:rsid w:val="00194429"/>
    <w:rsid w:val="001947CE"/>
    <w:rsid w:val="0019484C"/>
    <w:rsid w:val="00194CF0"/>
    <w:rsid w:val="001951FB"/>
    <w:rsid w:val="001958C1"/>
    <w:rsid w:val="00195D93"/>
    <w:rsid w:val="00196059"/>
    <w:rsid w:val="0019625A"/>
    <w:rsid w:val="001963F1"/>
    <w:rsid w:val="00196519"/>
    <w:rsid w:val="00196521"/>
    <w:rsid w:val="00196ABE"/>
    <w:rsid w:val="00196D2D"/>
    <w:rsid w:val="00196DDF"/>
    <w:rsid w:val="00197106"/>
    <w:rsid w:val="00197139"/>
    <w:rsid w:val="00197679"/>
    <w:rsid w:val="00197806"/>
    <w:rsid w:val="0019787D"/>
    <w:rsid w:val="00197F27"/>
    <w:rsid w:val="001A0599"/>
    <w:rsid w:val="001A06EC"/>
    <w:rsid w:val="001A0776"/>
    <w:rsid w:val="001A07AD"/>
    <w:rsid w:val="001A08DE"/>
    <w:rsid w:val="001A0EC6"/>
    <w:rsid w:val="001A1277"/>
    <w:rsid w:val="001A15D0"/>
    <w:rsid w:val="001A1A55"/>
    <w:rsid w:val="001A1D9C"/>
    <w:rsid w:val="001A2442"/>
    <w:rsid w:val="001A2E19"/>
    <w:rsid w:val="001A3890"/>
    <w:rsid w:val="001A3BA5"/>
    <w:rsid w:val="001A3C65"/>
    <w:rsid w:val="001A41DC"/>
    <w:rsid w:val="001A42DE"/>
    <w:rsid w:val="001A4AA1"/>
    <w:rsid w:val="001A4C62"/>
    <w:rsid w:val="001A4CED"/>
    <w:rsid w:val="001A5E75"/>
    <w:rsid w:val="001A61D7"/>
    <w:rsid w:val="001A6317"/>
    <w:rsid w:val="001A661A"/>
    <w:rsid w:val="001A674F"/>
    <w:rsid w:val="001A6B4F"/>
    <w:rsid w:val="001A6C3A"/>
    <w:rsid w:val="001A6E5C"/>
    <w:rsid w:val="001A6F31"/>
    <w:rsid w:val="001A72F5"/>
    <w:rsid w:val="001A73A6"/>
    <w:rsid w:val="001A73E7"/>
    <w:rsid w:val="001B066E"/>
    <w:rsid w:val="001B0B2C"/>
    <w:rsid w:val="001B110D"/>
    <w:rsid w:val="001B1260"/>
    <w:rsid w:val="001B130A"/>
    <w:rsid w:val="001B1582"/>
    <w:rsid w:val="001B1CFC"/>
    <w:rsid w:val="001B1D8C"/>
    <w:rsid w:val="001B1E9B"/>
    <w:rsid w:val="001B1F9B"/>
    <w:rsid w:val="001B22A7"/>
    <w:rsid w:val="001B22C6"/>
    <w:rsid w:val="001B231E"/>
    <w:rsid w:val="001B29FB"/>
    <w:rsid w:val="001B2C7B"/>
    <w:rsid w:val="001B3158"/>
    <w:rsid w:val="001B336A"/>
    <w:rsid w:val="001B354D"/>
    <w:rsid w:val="001B357A"/>
    <w:rsid w:val="001B35B5"/>
    <w:rsid w:val="001B3684"/>
    <w:rsid w:val="001B3929"/>
    <w:rsid w:val="001B3A9C"/>
    <w:rsid w:val="001B3AF7"/>
    <w:rsid w:val="001B3C12"/>
    <w:rsid w:val="001B4010"/>
    <w:rsid w:val="001B4709"/>
    <w:rsid w:val="001B47D7"/>
    <w:rsid w:val="001B4BFC"/>
    <w:rsid w:val="001B4FBD"/>
    <w:rsid w:val="001B50D4"/>
    <w:rsid w:val="001B54AA"/>
    <w:rsid w:val="001B555C"/>
    <w:rsid w:val="001B564D"/>
    <w:rsid w:val="001B5A1D"/>
    <w:rsid w:val="001B5A93"/>
    <w:rsid w:val="001B6176"/>
    <w:rsid w:val="001B6375"/>
    <w:rsid w:val="001B63DF"/>
    <w:rsid w:val="001B6946"/>
    <w:rsid w:val="001B6C24"/>
    <w:rsid w:val="001B7031"/>
    <w:rsid w:val="001B71A1"/>
    <w:rsid w:val="001B7529"/>
    <w:rsid w:val="001B757C"/>
    <w:rsid w:val="001B76C3"/>
    <w:rsid w:val="001B7C64"/>
    <w:rsid w:val="001B7D92"/>
    <w:rsid w:val="001C011E"/>
    <w:rsid w:val="001C0139"/>
    <w:rsid w:val="001C0629"/>
    <w:rsid w:val="001C0A98"/>
    <w:rsid w:val="001C0D86"/>
    <w:rsid w:val="001C0FD0"/>
    <w:rsid w:val="001C11F4"/>
    <w:rsid w:val="001C1585"/>
    <w:rsid w:val="001C19CF"/>
    <w:rsid w:val="001C1E3F"/>
    <w:rsid w:val="001C211A"/>
    <w:rsid w:val="001C22BA"/>
    <w:rsid w:val="001C2373"/>
    <w:rsid w:val="001C2423"/>
    <w:rsid w:val="001C2445"/>
    <w:rsid w:val="001C26EC"/>
    <w:rsid w:val="001C2FF2"/>
    <w:rsid w:val="001C3461"/>
    <w:rsid w:val="001C34D8"/>
    <w:rsid w:val="001C35E8"/>
    <w:rsid w:val="001C3698"/>
    <w:rsid w:val="001C386E"/>
    <w:rsid w:val="001C3975"/>
    <w:rsid w:val="001C3B47"/>
    <w:rsid w:val="001C3E21"/>
    <w:rsid w:val="001C422C"/>
    <w:rsid w:val="001C44EC"/>
    <w:rsid w:val="001C45AA"/>
    <w:rsid w:val="001C4617"/>
    <w:rsid w:val="001C467B"/>
    <w:rsid w:val="001C4837"/>
    <w:rsid w:val="001C4DDE"/>
    <w:rsid w:val="001C4F71"/>
    <w:rsid w:val="001C4FB7"/>
    <w:rsid w:val="001C510B"/>
    <w:rsid w:val="001C5CD2"/>
    <w:rsid w:val="001C5EB9"/>
    <w:rsid w:val="001C5FD2"/>
    <w:rsid w:val="001C6D98"/>
    <w:rsid w:val="001C6EE5"/>
    <w:rsid w:val="001C774C"/>
    <w:rsid w:val="001C7875"/>
    <w:rsid w:val="001C7C91"/>
    <w:rsid w:val="001C7E01"/>
    <w:rsid w:val="001D0DD7"/>
    <w:rsid w:val="001D0EE7"/>
    <w:rsid w:val="001D1355"/>
    <w:rsid w:val="001D1439"/>
    <w:rsid w:val="001D15A1"/>
    <w:rsid w:val="001D18CD"/>
    <w:rsid w:val="001D1F6A"/>
    <w:rsid w:val="001D2014"/>
    <w:rsid w:val="001D2120"/>
    <w:rsid w:val="001D224B"/>
    <w:rsid w:val="001D2284"/>
    <w:rsid w:val="001D297B"/>
    <w:rsid w:val="001D2F77"/>
    <w:rsid w:val="001D312F"/>
    <w:rsid w:val="001D315F"/>
    <w:rsid w:val="001D366A"/>
    <w:rsid w:val="001D3D41"/>
    <w:rsid w:val="001D3E19"/>
    <w:rsid w:val="001D4167"/>
    <w:rsid w:val="001D4303"/>
    <w:rsid w:val="001D4848"/>
    <w:rsid w:val="001D4BA1"/>
    <w:rsid w:val="001D4E64"/>
    <w:rsid w:val="001D551D"/>
    <w:rsid w:val="001D591D"/>
    <w:rsid w:val="001D5AD9"/>
    <w:rsid w:val="001D5E7B"/>
    <w:rsid w:val="001D601F"/>
    <w:rsid w:val="001D627C"/>
    <w:rsid w:val="001D6292"/>
    <w:rsid w:val="001D6560"/>
    <w:rsid w:val="001D66E4"/>
    <w:rsid w:val="001D672A"/>
    <w:rsid w:val="001D694A"/>
    <w:rsid w:val="001D69D9"/>
    <w:rsid w:val="001D6E51"/>
    <w:rsid w:val="001D6F87"/>
    <w:rsid w:val="001D7084"/>
    <w:rsid w:val="001D7544"/>
    <w:rsid w:val="001D7576"/>
    <w:rsid w:val="001D7994"/>
    <w:rsid w:val="001E04DE"/>
    <w:rsid w:val="001E05B9"/>
    <w:rsid w:val="001E06CC"/>
    <w:rsid w:val="001E1005"/>
    <w:rsid w:val="001E11BE"/>
    <w:rsid w:val="001E161C"/>
    <w:rsid w:val="001E1F08"/>
    <w:rsid w:val="001E1FAC"/>
    <w:rsid w:val="001E20FD"/>
    <w:rsid w:val="001E2213"/>
    <w:rsid w:val="001E22E1"/>
    <w:rsid w:val="001E2635"/>
    <w:rsid w:val="001E2775"/>
    <w:rsid w:val="001E2D98"/>
    <w:rsid w:val="001E3041"/>
    <w:rsid w:val="001E3763"/>
    <w:rsid w:val="001E39E1"/>
    <w:rsid w:val="001E3A0A"/>
    <w:rsid w:val="001E3DD8"/>
    <w:rsid w:val="001E41F7"/>
    <w:rsid w:val="001E4216"/>
    <w:rsid w:val="001E4724"/>
    <w:rsid w:val="001E4885"/>
    <w:rsid w:val="001E4D6E"/>
    <w:rsid w:val="001E4F2F"/>
    <w:rsid w:val="001E502D"/>
    <w:rsid w:val="001E527C"/>
    <w:rsid w:val="001E56BF"/>
    <w:rsid w:val="001E5C7D"/>
    <w:rsid w:val="001E5DE6"/>
    <w:rsid w:val="001E5EDE"/>
    <w:rsid w:val="001E6690"/>
    <w:rsid w:val="001E6806"/>
    <w:rsid w:val="001E69FB"/>
    <w:rsid w:val="001E6B2E"/>
    <w:rsid w:val="001E6CD3"/>
    <w:rsid w:val="001E6DE9"/>
    <w:rsid w:val="001E710A"/>
    <w:rsid w:val="001E712A"/>
    <w:rsid w:val="001E7301"/>
    <w:rsid w:val="001E734E"/>
    <w:rsid w:val="001E79D2"/>
    <w:rsid w:val="001E7B1B"/>
    <w:rsid w:val="001E7BCF"/>
    <w:rsid w:val="001F0096"/>
    <w:rsid w:val="001F0207"/>
    <w:rsid w:val="001F043B"/>
    <w:rsid w:val="001F04FA"/>
    <w:rsid w:val="001F05A7"/>
    <w:rsid w:val="001F063B"/>
    <w:rsid w:val="001F0655"/>
    <w:rsid w:val="001F0B20"/>
    <w:rsid w:val="001F16ED"/>
    <w:rsid w:val="001F1750"/>
    <w:rsid w:val="001F17D0"/>
    <w:rsid w:val="001F20C6"/>
    <w:rsid w:val="001F21C2"/>
    <w:rsid w:val="001F24A8"/>
    <w:rsid w:val="001F255D"/>
    <w:rsid w:val="001F27C5"/>
    <w:rsid w:val="001F2AE9"/>
    <w:rsid w:val="001F2D3A"/>
    <w:rsid w:val="001F2E40"/>
    <w:rsid w:val="001F2F59"/>
    <w:rsid w:val="001F315C"/>
    <w:rsid w:val="001F328D"/>
    <w:rsid w:val="001F3500"/>
    <w:rsid w:val="001F374C"/>
    <w:rsid w:val="001F3845"/>
    <w:rsid w:val="001F3A48"/>
    <w:rsid w:val="001F3C2B"/>
    <w:rsid w:val="001F3CAB"/>
    <w:rsid w:val="001F3DAC"/>
    <w:rsid w:val="001F4109"/>
    <w:rsid w:val="001F4253"/>
    <w:rsid w:val="001F45D8"/>
    <w:rsid w:val="001F48B3"/>
    <w:rsid w:val="001F4CCE"/>
    <w:rsid w:val="001F52D9"/>
    <w:rsid w:val="001F571A"/>
    <w:rsid w:val="001F5895"/>
    <w:rsid w:val="001F5989"/>
    <w:rsid w:val="001F5ED0"/>
    <w:rsid w:val="001F5F7F"/>
    <w:rsid w:val="001F62C0"/>
    <w:rsid w:val="001F636F"/>
    <w:rsid w:val="001F647E"/>
    <w:rsid w:val="001F674B"/>
    <w:rsid w:val="001F682E"/>
    <w:rsid w:val="001F6831"/>
    <w:rsid w:val="001F6942"/>
    <w:rsid w:val="001F6BF5"/>
    <w:rsid w:val="001F6CBD"/>
    <w:rsid w:val="001F6DD5"/>
    <w:rsid w:val="001F705B"/>
    <w:rsid w:val="001F70B1"/>
    <w:rsid w:val="001F7391"/>
    <w:rsid w:val="001F73C0"/>
    <w:rsid w:val="001F73D4"/>
    <w:rsid w:val="001F76FA"/>
    <w:rsid w:val="001F77CF"/>
    <w:rsid w:val="001F7B77"/>
    <w:rsid w:val="001F7C63"/>
    <w:rsid w:val="002003EF"/>
    <w:rsid w:val="002004E0"/>
    <w:rsid w:val="0020054D"/>
    <w:rsid w:val="002005F6"/>
    <w:rsid w:val="002008E8"/>
    <w:rsid w:val="00200A0E"/>
    <w:rsid w:val="00200B97"/>
    <w:rsid w:val="00200BF8"/>
    <w:rsid w:val="00200CF7"/>
    <w:rsid w:val="00201346"/>
    <w:rsid w:val="002014AE"/>
    <w:rsid w:val="00201A7B"/>
    <w:rsid w:val="00201C6F"/>
    <w:rsid w:val="00201D5C"/>
    <w:rsid w:val="00201DDE"/>
    <w:rsid w:val="00201DFC"/>
    <w:rsid w:val="00201E01"/>
    <w:rsid w:val="0020241D"/>
    <w:rsid w:val="00202523"/>
    <w:rsid w:val="00202DBD"/>
    <w:rsid w:val="00202F59"/>
    <w:rsid w:val="00202F9F"/>
    <w:rsid w:val="002030EA"/>
    <w:rsid w:val="00203312"/>
    <w:rsid w:val="0020332A"/>
    <w:rsid w:val="002037FD"/>
    <w:rsid w:val="0020384C"/>
    <w:rsid w:val="0020395B"/>
    <w:rsid w:val="00203AE4"/>
    <w:rsid w:val="00203D92"/>
    <w:rsid w:val="00203F74"/>
    <w:rsid w:val="00203F92"/>
    <w:rsid w:val="00204461"/>
    <w:rsid w:val="002045F8"/>
    <w:rsid w:val="00204808"/>
    <w:rsid w:val="00204A37"/>
    <w:rsid w:val="00204D59"/>
    <w:rsid w:val="00204E63"/>
    <w:rsid w:val="002050E3"/>
    <w:rsid w:val="002053FB"/>
    <w:rsid w:val="00205C11"/>
    <w:rsid w:val="00205E43"/>
    <w:rsid w:val="00205E65"/>
    <w:rsid w:val="0020616C"/>
    <w:rsid w:val="00206207"/>
    <w:rsid w:val="00206ED4"/>
    <w:rsid w:val="002070B9"/>
    <w:rsid w:val="002074A0"/>
    <w:rsid w:val="002079DE"/>
    <w:rsid w:val="00207BCE"/>
    <w:rsid w:val="00207DAE"/>
    <w:rsid w:val="002102DE"/>
    <w:rsid w:val="002107CB"/>
    <w:rsid w:val="002107D5"/>
    <w:rsid w:val="002109CC"/>
    <w:rsid w:val="002112EF"/>
    <w:rsid w:val="0021139D"/>
    <w:rsid w:val="002114BB"/>
    <w:rsid w:val="00211922"/>
    <w:rsid w:val="00211FFE"/>
    <w:rsid w:val="002124AE"/>
    <w:rsid w:val="00212815"/>
    <w:rsid w:val="00212884"/>
    <w:rsid w:val="00212A9A"/>
    <w:rsid w:val="00212CDA"/>
    <w:rsid w:val="00212E78"/>
    <w:rsid w:val="00212E99"/>
    <w:rsid w:val="00212ED1"/>
    <w:rsid w:val="00212FFB"/>
    <w:rsid w:val="0021346F"/>
    <w:rsid w:val="002134A5"/>
    <w:rsid w:val="00213638"/>
    <w:rsid w:val="002139AA"/>
    <w:rsid w:val="0021450C"/>
    <w:rsid w:val="00214B25"/>
    <w:rsid w:val="00214B48"/>
    <w:rsid w:val="00214F63"/>
    <w:rsid w:val="00215246"/>
    <w:rsid w:val="00215315"/>
    <w:rsid w:val="00215336"/>
    <w:rsid w:val="002154CD"/>
    <w:rsid w:val="00215839"/>
    <w:rsid w:val="00215892"/>
    <w:rsid w:val="00215C14"/>
    <w:rsid w:val="00215D23"/>
    <w:rsid w:val="00216147"/>
    <w:rsid w:val="002163D7"/>
    <w:rsid w:val="00216801"/>
    <w:rsid w:val="002169F7"/>
    <w:rsid w:val="00217D73"/>
    <w:rsid w:val="00217F2C"/>
    <w:rsid w:val="00217F85"/>
    <w:rsid w:val="00217FEC"/>
    <w:rsid w:val="00220050"/>
    <w:rsid w:val="002201C4"/>
    <w:rsid w:val="00220237"/>
    <w:rsid w:val="0022036D"/>
    <w:rsid w:val="0022055E"/>
    <w:rsid w:val="002208E8"/>
    <w:rsid w:val="00220B0D"/>
    <w:rsid w:val="00220FAF"/>
    <w:rsid w:val="00221117"/>
    <w:rsid w:val="0022116A"/>
    <w:rsid w:val="00221401"/>
    <w:rsid w:val="002217FF"/>
    <w:rsid w:val="00221965"/>
    <w:rsid w:val="00221F24"/>
    <w:rsid w:val="0022244A"/>
    <w:rsid w:val="0022256A"/>
    <w:rsid w:val="0022270B"/>
    <w:rsid w:val="00222AA8"/>
    <w:rsid w:val="00222E0F"/>
    <w:rsid w:val="00222EB9"/>
    <w:rsid w:val="002231E2"/>
    <w:rsid w:val="00223A2B"/>
    <w:rsid w:val="00223D97"/>
    <w:rsid w:val="00223FFA"/>
    <w:rsid w:val="002242A4"/>
    <w:rsid w:val="0022444B"/>
    <w:rsid w:val="00224CCF"/>
    <w:rsid w:val="00224D4B"/>
    <w:rsid w:val="0022518A"/>
    <w:rsid w:val="00225323"/>
    <w:rsid w:val="002253BE"/>
    <w:rsid w:val="00225653"/>
    <w:rsid w:val="00226A0F"/>
    <w:rsid w:val="00226EF4"/>
    <w:rsid w:val="0022709D"/>
    <w:rsid w:val="0022747D"/>
    <w:rsid w:val="002278A7"/>
    <w:rsid w:val="002279FC"/>
    <w:rsid w:val="002301D3"/>
    <w:rsid w:val="002302DB"/>
    <w:rsid w:val="00230351"/>
    <w:rsid w:val="00230573"/>
    <w:rsid w:val="00230AED"/>
    <w:rsid w:val="00230DF8"/>
    <w:rsid w:val="00231065"/>
    <w:rsid w:val="00231186"/>
    <w:rsid w:val="002311B8"/>
    <w:rsid w:val="00231484"/>
    <w:rsid w:val="002315A5"/>
    <w:rsid w:val="0023167C"/>
    <w:rsid w:val="00231ECD"/>
    <w:rsid w:val="00231FB8"/>
    <w:rsid w:val="002321F6"/>
    <w:rsid w:val="002323C4"/>
    <w:rsid w:val="002326AA"/>
    <w:rsid w:val="0023288A"/>
    <w:rsid w:val="00232937"/>
    <w:rsid w:val="00232DF8"/>
    <w:rsid w:val="00232E62"/>
    <w:rsid w:val="00232ED9"/>
    <w:rsid w:val="00232FAD"/>
    <w:rsid w:val="00233358"/>
    <w:rsid w:val="002333BF"/>
    <w:rsid w:val="00233420"/>
    <w:rsid w:val="0023347A"/>
    <w:rsid w:val="002337A6"/>
    <w:rsid w:val="0023385D"/>
    <w:rsid w:val="0023394B"/>
    <w:rsid w:val="00233CB8"/>
    <w:rsid w:val="00233D41"/>
    <w:rsid w:val="00233F1F"/>
    <w:rsid w:val="00233FE2"/>
    <w:rsid w:val="00233FFB"/>
    <w:rsid w:val="002341EF"/>
    <w:rsid w:val="002343F9"/>
    <w:rsid w:val="0023440D"/>
    <w:rsid w:val="00234716"/>
    <w:rsid w:val="00234820"/>
    <w:rsid w:val="0023496D"/>
    <w:rsid w:val="00234A46"/>
    <w:rsid w:val="00234A58"/>
    <w:rsid w:val="00234E6E"/>
    <w:rsid w:val="0023500B"/>
    <w:rsid w:val="00235289"/>
    <w:rsid w:val="00235352"/>
    <w:rsid w:val="002354DA"/>
    <w:rsid w:val="002359B0"/>
    <w:rsid w:val="00235A80"/>
    <w:rsid w:val="00236063"/>
    <w:rsid w:val="0023633F"/>
    <w:rsid w:val="002363DE"/>
    <w:rsid w:val="00236923"/>
    <w:rsid w:val="00236A69"/>
    <w:rsid w:val="00236FDA"/>
    <w:rsid w:val="00237131"/>
    <w:rsid w:val="002374CC"/>
    <w:rsid w:val="0023750A"/>
    <w:rsid w:val="00237EED"/>
    <w:rsid w:val="002400B4"/>
    <w:rsid w:val="00240208"/>
    <w:rsid w:val="0024029F"/>
    <w:rsid w:val="00240AB9"/>
    <w:rsid w:val="00240E11"/>
    <w:rsid w:val="002413E7"/>
    <w:rsid w:val="002415FD"/>
    <w:rsid w:val="00241F0A"/>
    <w:rsid w:val="0024250B"/>
    <w:rsid w:val="002428CF"/>
    <w:rsid w:val="0024296C"/>
    <w:rsid w:val="00242A08"/>
    <w:rsid w:val="00243305"/>
    <w:rsid w:val="0024349B"/>
    <w:rsid w:val="002434C3"/>
    <w:rsid w:val="00243AF8"/>
    <w:rsid w:val="00243ED0"/>
    <w:rsid w:val="002442C8"/>
    <w:rsid w:val="002442E9"/>
    <w:rsid w:val="00244AC4"/>
    <w:rsid w:val="00244B87"/>
    <w:rsid w:val="00244F32"/>
    <w:rsid w:val="00244FE3"/>
    <w:rsid w:val="00245077"/>
    <w:rsid w:val="00245246"/>
    <w:rsid w:val="00245255"/>
    <w:rsid w:val="0024545A"/>
    <w:rsid w:val="00245A72"/>
    <w:rsid w:val="00245E4E"/>
    <w:rsid w:val="00246047"/>
    <w:rsid w:val="002461F9"/>
    <w:rsid w:val="0024645F"/>
    <w:rsid w:val="0024667E"/>
    <w:rsid w:val="0024693B"/>
    <w:rsid w:val="00246953"/>
    <w:rsid w:val="00246AEE"/>
    <w:rsid w:val="00246B85"/>
    <w:rsid w:val="002472A3"/>
    <w:rsid w:val="00247466"/>
    <w:rsid w:val="0024747D"/>
    <w:rsid w:val="0024781F"/>
    <w:rsid w:val="00247E7E"/>
    <w:rsid w:val="00250AEA"/>
    <w:rsid w:val="00250D68"/>
    <w:rsid w:val="00251509"/>
    <w:rsid w:val="002516F0"/>
    <w:rsid w:val="00251869"/>
    <w:rsid w:val="00251A0C"/>
    <w:rsid w:val="00251CB8"/>
    <w:rsid w:val="00251EF8"/>
    <w:rsid w:val="00252003"/>
    <w:rsid w:val="0025207A"/>
    <w:rsid w:val="002521A0"/>
    <w:rsid w:val="00252364"/>
    <w:rsid w:val="002525E7"/>
    <w:rsid w:val="00252B88"/>
    <w:rsid w:val="0025316D"/>
    <w:rsid w:val="002532C5"/>
    <w:rsid w:val="00253563"/>
    <w:rsid w:val="0025369C"/>
    <w:rsid w:val="002539D7"/>
    <w:rsid w:val="00253A36"/>
    <w:rsid w:val="00253E8E"/>
    <w:rsid w:val="00253F1A"/>
    <w:rsid w:val="00253FD8"/>
    <w:rsid w:val="002540B9"/>
    <w:rsid w:val="002540D3"/>
    <w:rsid w:val="002541FB"/>
    <w:rsid w:val="00254396"/>
    <w:rsid w:val="00254454"/>
    <w:rsid w:val="002544D9"/>
    <w:rsid w:val="0025457E"/>
    <w:rsid w:val="002545D5"/>
    <w:rsid w:val="00254923"/>
    <w:rsid w:val="00254C9C"/>
    <w:rsid w:val="00254D6F"/>
    <w:rsid w:val="00254F1C"/>
    <w:rsid w:val="00255234"/>
    <w:rsid w:val="002552AF"/>
    <w:rsid w:val="002559E1"/>
    <w:rsid w:val="00255A10"/>
    <w:rsid w:val="0025646A"/>
    <w:rsid w:val="002564F5"/>
    <w:rsid w:val="0025659D"/>
    <w:rsid w:val="0025669A"/>
    <w:rsid w:val="00256714"/>
    <w:rsid w:val="00256A70"/>
    <w:rsid w:val="00256BDD"/>
    <w:rsid w:val="00256C92"/>
    <w:rsid w:val="00256D83"/>
    <w:rsid w:val="0025708B"/>
    <w:rsid w:val="00257161"/>
    <w:rsid w:val="002579CA"/>
    <w:rsid w:val="0026011E"/>
    <w:rsid w:val="0026031E"/>
    <w:rsid w:val="002607CD"/>
    <w:rsid w:val="0026117E"/>
    <w:rsid w:val="00261655"/>
    <w:rsid w:val="00261695"/>
    <w:rsid w:val="002617FA"/>
    <w:rsid w:val="002618BD"/>
    <w:rsid w:val="00261CAC"/>
    <w:rsid w:val="00262130"/>
    <w:rsid w:val="0026228C"/>
    <w:rsid w:val="00262F2A"/>
    <w:rsid w:val="00263094"/>
    <w:rsid w:val="002630A6"/>
    <w:rsid w:val="00263329"/>
    <w:rsid w:val="00263352"/>
    <w:rsid w:val="00263444"/>
    <w:rsid w:val="00263891"/>
    <w:rsid w:val="00263AD5"/>
    <w:rsid w:val="00263DE3"/>
    <w:rsid w:val="00263E15"/>
    <w:rsid w:val="00263F9D"/>
    <w:rsid w:val="00264277"/>
    <w:rsid w:val="002642D6"/>
    <w:rsid w:val="00264D48"/>
    <w:rsid w:val="00264E6C"/>
    <w:rsid w:val="00265054"/>
    <w:rsid w:val="002651E1"/>
    <w:rsid w:val="00265259"/>
    <w:rsid w:val="002653C4"/>
    <w:rsid w:val="002653EB"/>
    <w:rsid w:val="00265921"/>
    <w:rsid w:val="002660BC"/>
    <w:rsid w:val="002663F5"/>
    <w:rsid w:val="00266479"/>
    <w:rsid w:val="002668D9"/>
    <w:rsid w:val="00266EBA"/>
    <w:rsid w:val="00266FCE"/>
    <w:rsid w:val="00267161"/>
    <w:rsid w:val="0026716A"/>
    <w:rsid w:val="002672E8"/>
    <w:rsid w:val="002677A8"/>
    <w:rsid w:val="00267CFD"/>
    <w:rsid w:val="00267F3A"/>
    <w:rsid w:val="0027006A"/>
    <w:rsid w:val="00270B38"/>
    <w:rsid w:val="00270C65"/>
    <w:rsid w:val="00270F72"/>
    <w:rsid w:val="00270FD2"/>
    <w:rsid w:val="0027105D"/>
    <w:rsid w:val="00271129"/>
    <w:rsid w:val="0027119A"/>
    <w:rsid w:val="0027187B"/>
    <w:rsid w:val="00271948"/>
    <w:rsid w:val="00271AD1"/>
    <w:rsid w:val="00271AD7"/>
    <w:rsid w:val="00271E6A"/>
    <w:rsid w:val="00271EC9"/>
    <w:rsid w:val="00272134"/>
    <w:rsid w:val="0027259B"/>
    <w:rsid w:val="00272645"/>
    <w:rsid w:val="00272724"/>
    <w:rsid w:val="00273009"/>
    <w:rsid w:val="002733DF"/>
    <w:rsid w:val="0027350C"/>
    <w:rsid w:val="00273793"/>
    <w:rsid w:val="00273AAD"/>
    <w:rsid w:val="00273AFE"/>
    <w:rsid w:val="00273BA8"/>
    <w:rsid w:val="00273FA1"/>
    <w:rsid w:val="00274060"/>
    <w:rsid w:val="00274071"/>
    <w:rsid w:val="002740C1"/>
    <w:rsid w:val="00274200"/>
    <w:rsid w:val="002744C5"/>
    <w:rsid w:val="0027480E"/>
    <w:rsid w:val="00274838"/>
    <w:rsid w:val="00274BA7"/>
    <w:rsid w:val="00274C41"/>
    <w:rsid w:val="0027503C"/>
    <w:rsid w:val="0027529E"/>
    <w:rsid w:val="00276002"/>
    <w:rsid w:val="002761A7"/>
    <w:rsid w:val="0027636C"/>
    <w:rsid w:val="0027644D"/>
    <w:rsid w:val="00276462"/>
    <w:rsid w:val="002764E6"/>
    <w:rsid w:val="00276708"/>
    <w:rsid w:val="00276BAE"/>
    <w:rsid w:val="00276DD9"/>
    <w:rsid w:val="00277170"/>
    <w:rsid w:val="00277181"/>
    <w:rsid w:val="002775BF"/>
    <w:rsid w:val="00277660"/>
    <w:rsid w:val="00277957"/>
    <w:rsid w:val="00277F44"/>
    <w:rsid w:val="0028030A"/>
    <w:rsid w:val="002803E8"/>
    <w:rsid w:val="00280522"/>
    <w:rsid w:val="0028076A"/>
    <w:rsid w:val="00280DFA"/>
    <w:rsid w:val="00280E2C"/>
    <w:rsid w:val="00281589"/>
    <w:rsid w:val="00281719"/>
    <w:rsid w:val="00281752"/>
    <w:rsid w:val="00281E04"/>
    <w:rsid w:val="00282250"/>
    <w:rsid w:val="0028236D"/>
    <w:rsid w:val="0028248D"/>
    <w:rsid w:val="002824B2"/>
    <w:rsid w:val="00282636"/>
    <w:rsid w:val="00282805"/>
    <w:rsid w:val="00282C17"/>
    <w:rsid w:val="00282EF9"/>
    <w:rsid w:val="0028314D"/>
    <w:rsid w:val="002833D5"/>
    <w:rsid w:val="002835E1"/>
    <w:rsid w:val="002836E7"/>
    <w:rsid w:val="00283AC1"/>
    <w:rsid w:val="00283AE4"/>
    <w:rsid w:val="002841D3"/>
    <w:rsid w:val="00284298"/>
    <w:rsid w:val="0028432F"/>
    <w:rsid w:val="00284354"/>
    <w:rsid w:val="00284580"/>
    <w:rsid w:val="0028461A"/>
    <w:rsid w:val="002846DF"/>
    <w:rsid w:val="0028498D"/>
    <w:rsid w:val="002853D8"/>
    <w:rsid w:val="00285427"/>
    <w:rsid w:val="00285898"/>
    <w:rsid w:val="00285CD7"/>
    <w:rsid w:val="00285DC2"/>
    <w:rsid w:val="00285DC9"/>
    <w:rsid w:val="00285FF2"/>
    <w:rsid w:val="00286649"/>
    <w:rsid w:val="00286BAD"/>
    <w:rsid w:val="00286CC1"/>
    <w:rsid w:val="00286CDF"/>
    <w:rsid w:val="00287105"/>
    <w:rsid w:val="002872A1"/>
    <w:rsid w:val="002875B0"/>
    <w:rsid w:val="002879BF"/>
    <w:rsid w:val="00287D78"/>
    <w:rsid w:val="00287E9D"/>
    <w:rsid w:val="00290067"/>
    <w:rsid w:val="00290625"/>
    <w:rsid w:val="002906B9"/>
    <w:rsid w:val="0029093E"/>
    <w:rsid w:val="00290AC5"/>
    <w:rsid w:val="00290C0B"/>
    <w:rsid w:val="00290E82"/>
    <w:rsid w:val="00290F1B"/>
    <w:rsid w:val="0029109A"/>
    <w:rsid w:val="002911AB"/>
    <w:rsid w:val="00291637"/>
    <w:rsid w:val="002916C4"/>
    <w:rsid w:val="002917D3"/>
    <w:rsid w:val="00291AED"/>
    <w:rsid w:val="00291C68"/>
    <w:rsid w:val="00291E28"/>
    <w:rsid w:val="0029213A"/>
    <w:rsid w:val="0029225F"/>
    <w:rsid w:val="002926C0"/>
    <w:rsid w:val="00292E2B"/>
    <w:rsid w:val="002932E8"/>
    <w:rsid w:val="00293442"/>
    <w:rsid w:val="002934C6"/>
    <w:rsid w:val="00293CDA"/>
    <w:rsid w:val="00293FDB"/>
    <w:rsid w:val="00293FE6"/>
    <w:rsid w:val="0029400F"/>
    <w:rsid w:val="002941AD"/>
    <w:rsid w:val="002941B4"/>
    <w:rsid w:val="00294229"/>
    <w:rsid w:val="00294954"/>
    <w:rsid w:val="00294B5F"/>
    <w:rsid w:val="00294B75"/>
    <w:rsid w:val="00294D35"/>
    <w:rsid w:val="00294DF1"/>
    <w:rsid w:val="002950FE"/>
    <w:rsid w:val="002951B4"/>
    <w:rsid w:val="00295230"/>
    <w:rsid w:val="00295BEA"/>
    <w:rsid w:val="0029609F"/>
    <w:rsid w:val="002962D8"/>
    <w:rsid w:val="00296428"/>
    <w:rsid w:val="00296CFC"/>
    <w:rsid w:val="00296E1E"/>
    <w:rsid w:val="00297615"/>
    <w:rsid w:val="002979A7"/>
    <w:rsid w:val="002A0154"/>
    <w:rsid w:val="002A0175"/>
    <w:rsid w:val="002A019F"/>
    <w:rsid w:val="002A02F8"/>
    <w:rsid w:val="002A074D"/>
    <w:rsid w:val="002A0E2E"/>
    <w:rsid w:val="002A0F08"/>
    <w:rsid w:val="002A0F78"/>
    <w:rsid w:val="002A0F89"/>
    <w:rsid w:val="002A108E"/>
    <w:rsid w:val="002A12F7"/>
    <w:rsid w:val="002A168E"/>
    <w:rsid w:val="002A1777"/>
    <w:rsid w:val="002A1E34"/>
    <w:rsid w:val="002A1F76"/>
    <w:rsid w:val="002A22A7"/>
    <w:rsid w:val="002A2302"/>
    <w:rsid w:val="002A23DF"/>
    <w:rsid w:val="002A247E"/>
    <w:rsid w:val="002A2607"/>
    <w:rsid w:val="002A27A3"/>
    <w:rsid w:val="002A2845"/>
    <w:rsid w:val="002A297F"/>
    <w:rsid w:val="002A2B71"/>
    <w:rsid w:val="002A2E23"/>
    <w:rsid w:val="002A30FD"/>
    <w:rsid w:val="002A3257"/>
    <w:rsid w:val="002A369C"/>
    <w:rsid w:val="002A38E1"/>
    <w:rsid w:val="002A39C5"/>
    <w:rsid w:val="002A3B36"/>
    <w:rsid w:val="002A3BF6"/>
    <w:rsid w:val="002A41FE"/>
    <w:rsid w:val="002A4310"/>
    <w:rsid w:val="002A47D1"/>
    <w:rsid w:val="002A4B3F"/>
    <w:rsid w:val="002A5180"/>
    <w:rsid w:val="002A542C"/>
    <w:rsid w:val="002A54B9"/>
    <w:rsid w:val="002A5875"/>
    <w:rsid w:val="002A5C48"/>
    <w:rsid w:val="002A5D35"/>
    <w:rsid w:val="002A5EA8"/>
    <w:rsid w:val="002A5EF5"/>
    <w:rsid w:val="002A603F"/>
    <w:rsid w:val="002A605F"/>
    <w:rsid w:val="002A658A"/>
    <w:rsid w:val="002A6934"/>
    <w:rsid w:val="002A7429"/>
    <w:rsid w:val="002A753B"/>
    <w:rsid w:val="002A7771"/>
    <w:rsid w:val="002A7DDD"/>
    <w:rsid w:val="002A7E22"/>
    <w:rsid w:val="002A7ED6"/>
    <w:rsid w:val="002B0155"/>
    <w:rsid w:val="002B0925"/>
    <w:rsid w:val="002B0A8D"/>
    <w:rsid w:val="002B0B70"/>
    <w:rsid w:val="002B1011"/>
    <w:rsid w:val="002B10FE"/>
    <w:rsid w:val="002B1106"/>
    <w:rsid w:val="002B1310"/>
    <w:rsid w:val="002B1496"/>
    <w:rsid w:val="002B15AA"/>
    <w:rsid w:val="002B18CD"/>
    <w:rsid w:val="002B1A05"/>
    <w:rsid w:val="002B1C4E"/>
    <w:rsid w:val="002B1D8F"/>
    <w:rsid w:val="002B2047"/>
    <w:rsid w:val="002B2072"/>
    <w:rsid w:val="002B2148"/>
    <w:rsid w:val="002B21F8"/>
    <w:rsid w:val="002B2222"/>
    <w:rsid w:val="002B34C0"/>
    <w:rsid w:val="002B3547"/>
    <w:rsid w:val="002B37D9"/>
    <w:rsid w:val="002B38D8"/>
    <w:rsid w:val="002B3A95"/>
    <w:rsid w:val="002B3D18"/>
    <w:rsid w:val="002B3E32"/>
    <w:rsid w:val="002B436C"/>
    <w:rsid w:val="002B501F"/>
    <w:rsid w:val="002B53F0"/>
    <w:rsid w:val="002B59F3"/>
    <w:rsid w:val="002B5AD4"/>
    <w:rsid w:val="002B5B17"/>
    <w:rsid w:val="002B5F28"/>
    <w:rsid w:val="002B5FE6"/>
    <w:rsid w:val="002B6343"/>
    <w:rsid w:val="002B652A"/>
    <w:rsid w:val="002B6C08"/>
    <w:rsid w:val="002B6F3E"/>
    <w:rsid w:val="002B70C9"/>
    <w:rsid w:val="002B71BF"/>
    <w:rsid w:val="002B72DF"/>
    <w:rsid w:val="002B7A87"/>
    <w:rsid w:val="002B7C44"/>
    <w:rsid w:val="002B7EAD"/>
    <w:rsid w:val="002C0956"/>
    <w:rsid w:val="002C0A4B"/>
    <w:rsid w:val="002C0BF3"/>
    <w:rsid w:val="002C0C19"/>
    <w:rsid w:val="002C0C30"/>
    <w:rsid w:val="002C12C2"/>
    <w:rsid w:val="002C17C9"/>
    <w:rsid w:val="002C1848"/>
    <w:rsid w:val="002C197C"/>
    <w:rsid w:val="002C1A9B"/>
    <w:rsid w:val="002C1B3B"/>
    <w:rsid w:val="002C1B69"/>
    <w:rsid w:val="002C23F6"/>
    <w:rsid w:val="002C2C42"/>
    <w:rsid w:val="002C2D31"/>
    <w:rsid w:val="002C3DA4"/>
    <w:rsid w:val="002C4056"/>
    <w:rsid w:val="002C430B"/>
    <w:rsid w:val="002C480D"/>
    <w:rsid w:val="002C4AD1"/>
    <w:rsid w:val="002C5103"/>
    <w:rsid w:val="002C593D"/>
    <w:rsid w:val="002C59F6"/>
    <w:rsid w:val="002C5EE1"/>
    <w:rsid w:val="002C6391"/>
    <w:rsid w:val="002C6620"/>
    <w:rsid w:val="002C6712"/>
    <w:rsid w:val="002C691B"/>
    <w:rsid w:val="002C6D03"/>
    <w:rsid w:val="002C6D17"/>
    <w:rsid w:val="002C6D63"/>
    <w:rsid w:val="002C6E68"/>
    <w:rsid w:val="002C70C7"/>
    <w:rsid w:val="002C717B"/>
    <w:rsid w:val="002C740B"/>
    <w:rsid w:val="002C74B7"/>
    <w:rsid w:val="002C7AD6"/>
    <w:rsid w:val="002C7E8C"/>
    <w:rsid w:val="002C7F61"/>
    <w:rsid w:val="002D00E2"/>
    <w:rsid w:val="002D0C8A"/>
    <w:rsid w:val="002D0DE6"/>
    <w:rsid w:val="002D1029"/>
    <w:rsid w:val="002D144F"/>
    <w:rsid w:val="002D2095"/>
    <w:rsid w:val="002D2260"/>
    <w:rsid w:val="002D2D28"/>
    <w:rsid w:val="002D2ED8"/>
    <w:rsid w:val="002D3039"/>
    <w:rsid w:val="002D31B4"/>
    <w:rsid w:val="002D358B"/>
    <w:rsid w:val="002D35DB"/>
    <w:rsid w:val="002D3698"/>
    <w:rsid w:val="002D36D8"/>
    <w:rsid w:val="002D37C5"/>
    <w:rsid w:val="002D3B45"/>
    <w:rsid w:val="002D3DA4"/>
    <w:rsid w:val="002D4295"/>
    <w:rsid w:val="002D42E6"/>
    <w:rsid w:val="002D44F8"/>
    <w:rsid w:val="002D4837"/>
    <w:rsid w:val="002D496C"/>
    <w:rsid w:val="002D4B4E"/>
    <w:rsid w:val="002D4DCA"/>
    <w:rsid w:val="002D4ED6"/>
    <w:rsid w:val="002D539E"/>
    <w:rsid w:val="002D5637"/>
    <w:rsid w:val="002D5686"/>
    <w:rsid w:val="002D56CC"/>
    <w:rsid w:val="002D5862"/>
    <w:rsid w:val="002D5925"/>
    <w:rsid w:val="002D64C6"/>
    <w:rsid w:val="002D66DF"/>
    <w:rsid w:val="002D6A5C"/>
    <w:rsid w:val="002D6B94"/>
    <w:rsid w:val="002D6E9E"/>
    <w:rsid w:val="002D6F86"/>
    <w:rsid w:val="002D71B3"/>
    <w:rsid w:val="002D73BA"/>
    <w:rsid w:val="002D74D0"/>
    <w:rsid w:val="002D7ECA"/>
    <w:rsid w:val="002E0056"/>
    <w:rsid w:val="002E0159"/>
    <w:rsid w:val="002E0849"/>
    <w:rsid w:val="002E0918"/>
    <w:rsid w:val="002E0A61"/>
    <w:rsid w:val="002E0BCF"/>
    <w:rsid w:val="002E104B"/>
    <w:rsid w:val="002E1352"/>
    <w:rsid w:val="002E18D7"/>
    <w:rsid w:val="002E1FBD"/>
    <w:rsid w:val="002E2439"/>
    <w:rsid w:val="002E2B51"/>
    <w:rsid w:val="002E2F55"/>
    <w:rsid w:val="002E30DD"/>
    <w:rsid w:val="002E38DF"/>
    <w:rsid w:val="002E3928"/>
    <w:rsid w:val="002E3932"/>
    <w:rsid w:val="002E3A4E"/>
    <w:rsid w:val="002E3B48"/>
    <w:rsid w:val="002E3C1D"/>
    <w:rsid w:val="002E3ED7"/>
    <w:rsid w:val="002E3FD6"/>
    <w:rsid w:val="002E40A9"/>
    <w:rsid w:val="002E4C55"/>
    <w:rsid w:val="002E4C77"/>
    <w:rsid w:val="002E4DC4"/>
    <w:rsid w:val="002E4ED6"/>
    <w:rsid w:val="002E5008"/>
    <w:rsid w:val="002E5180"/>
    <w:rsid w:val="002E528C"/>
    <w:rsid w:val="002E5355"/>
    <w:rsid w:val="002E550F"/>
    <w:rsid w:val="002E5899"/>
    <w:rsid w:val="002E5B9D"/>
    <w:rsid w:val="002E5BF5"/>
    <w:rsid w:val="002E5DA5"/>
    <w:rsid w:val="002E6786"/>
    <w:rsid w:val="002E6A15"/>
    <w:rsid w:val="002E6C4C"/>
    <w:rsid w:val="002E6C9B"/>
    <w:rsid w:val="002E6E56"/>
    <w:rsid w:val="002E7312"/>
    <w:rsid w:val="002E7515"/>
    <w:rsid w:val="002E795A"/>
    <w:rsid w:val="002E7B1D"/>
    <w:rsid w:val="002E7B2D"/>
    <w:rsid w:val="002E7FF4"/>
    <w:rsid w:val="002F0473"/>
    <w:rsid w:val="002F0545"/>
    <w:rsid w:val="002F08B1"/>
    <w:rsid w:val="002F09D1"/>
    <w:rsid w:val="002F09E9"/>
    <w:rsid w:val="002F1155"/>
    <w:rsid w:val="002F1761"/>
    <w:rsid w:val="002F18BF"/>
    <w:rsid w:val="002F1CA7"/>
    <w:rsid w:val="002F1D12"/>
    <w:rsid w:val="002F2825"/>
    <w:rsid w:val="002F2888"/>
    <w:rsid w:val="002F2B2C"/>
    <w:rsid w:val="002F2C4F"/>
    <w:rsid w:val="002F2F33"/>
    <w:rsid w:val="002F3427"/>
    <w:rsid w:val="002F3800"/>
    <w:rsid w:val="002F3E8C"/>
    <w:rsid w:val="002F3ED9"/>
    <w:rsid w:val="002F43A4"/>
    <w:rsid w:val="002F463E"/>
    <w:rsid w:val="002F477B"/>
    <w:rsid w:val="002F51A2"/>
    <w:rsid w:val="002F5282"/>
    <w:rsid w:val="002F52BD"/>
    <w:rsid w:val="002F5423"/>
    <w:rsid w:val="002F5C85"/>
    <w:rsid w:val="002F6481"/>
    <w:rsid w:val="002F6591"/>
    <w:rsid w:val="002F6818"/>
    <w:rsid w:val="002F6903"/>
    <w:rsid w:val="002F697D"/>
    <w:rsid w:val="002F70B2"/>
    <w:rsid w:val="002F7109"/>
    <w:rsid w:val="002F7216"/>
    <w:rsid w:val="002F75DE"/>
    <w:rsid w:val="002F7F2E"/>
    <w:rsid w:val="003002BE"/>
    <w:rsid w:val="0030031A"/>
    <w:rsid w:val="003004AD"/>
    <w:rsid w:val="00300699"/>
    <w:rsid w:val="00300C55"/>
    <w:rsid w:val="0030162C"/>
    <w:rsid w:val="00301A13"/>
    <w:rsid w:val="00301DFF"/>
    <w:rsid w:val="0030272A"/>
    <w:rsid w:val="003029F5"/>
    <w:rsid w:val="00302AFD"/>
    <w:rsid w:val="00302BF0"/>
    <w:rsid w:val="00302DE2"/>
    <w:rsid w:val="00302F61"/>
    <w:rsid w:val="00303037"/>
    <w:rsid w:val="00303267"/>
    <w:rsid w:val="0030350A"/>
    <w:rsid w:val="00303C76"/>
    <w:rsid w:val="00303E59"/>
    <w:rsid w:val="003043CF"/>
    <w:rsid w:val="003043DD"/>
    <w:rsid w:val="00304420"/>
    <w:rsid w:val="003044A3"/>
    <w:rsid w:val="003045ED"/>
    <w:rsid w:val="00304869"/>
    <w:rsid w:val="00305027"/>
    <w:rsid w:val="0030514D"/>
    <w:rsid w:val="003053EA"/>
    <w:rsid w:val="003056BC"/>
    <w:rsid w:val="00305941"/>
    <w:rsid w:val="003059EA"/>
    <w:rsid w:val="00305C7F"/>
    <w:rsid w:val="0030681F"/>
    <w:rsid w:val="003068C3"/>
    <w:rsid w:val="00306B7A"/>
    <w:rsid w:val="00306DCF"/>
    <w:rsid w:val="00306F4D"/>
    <w:rsid w:val="003070B1"/>
    <w:rsid w:val="00307219"/>
    <w:rsid w:val="00307347"/>
    <w:rsid w:val="003073BF"/>
    <w:rsid w:val="003076B3"/>
    <w:rsid w:val="00307781"/>
    <w:rsid w:val="00307CF0"/>
    <w:rsid w:val="00307E88"/>
    <w:rsid w:val="003100BA"/>
    <w:rsid w:val="00310215"/>
    <w:rsid w:val="00310505"/>
    <w:rsid w:val="00310617"/>
    <w:rsid w:val="003106A6"/>
    <w:rsid w:val="0031073F"/>
    <w:rsid w:val="00310A82"/>
    <w:rsid w:val="00311158"/>
    <w:rsid w:val="003111DA"/>
    <w:rsid w:val="0031150F"/>
    <w:rsid w:val="00311616"/>
    <w:rsid w:val="00311651"/>
    <w:rsid w:val="00311746"/>
    <w:rsid w:val="0031176E"/>
    <w:rsid w:val="003118C8"/>
    <w:rsid w:val="003118E6"/>
    <w:rsid w:val="00311BEF"/>
    <w:rsid w:val="00311C7A"/>
    <w:rsid w:val="00311F50"/>
    <w:rsid w:val="0031226E"/>
    <w:rsid w:val="0031244F"/>
    <w:rsid w:val="003126FF"/>
    <w:rsid w:val="00312847"/>
    <w:rsid w:val="00312950"/>
    <w:rsid w:val="00312963"/>
    <w:rsid w:val="00312C55"/>
    <w:rsid w:val="00313071"/>
    <w:rsid w:val="003131A5"/>
    <w:rsid w:val="003131B3"/>
    <w:rsid w:val="00313333"/>
    <w:rsid w:val="00313763"/>
    <w:rsid w:val="00313F6F"/>
    <w:rsid w:val="00314339"/>
    <w:rsid w:val="00314421"/>
    <w:rsid w:val="00314983"/>
    <w:rsid w:val="003151AA"/>
    <w:rsid w:val="00315637"/>
    <w:rsid w:val="0031568E"/>
    <w:rsid w:val="0031576D"/>
    <w:rsid w:val="00315782"/>
    <w:rsid w:val="00315798"/>
    <w:rsid w:val="00315DF9"/>
    <w:rsid w:val="00315F27"/>
    <w:rsid w:val="00316460"/>
    <w:rsid w:val="0031659B"/>
    <w:rsid w:val="003165A7"/>
    <w:rsid w:val="003165CA"/>
    <w:rsid w:val="00316B6E"/>
    <w:rsid w:val="00316EB1"/>
    <w:rsid w:val="003170A9"/>
    <w:rsid w:val="00317322"/>
    <w:rsid w:val="003173EC"/>
    <w:rsid w:val="00317572"/>
    <w:rsid w:val="00317F63"/>
    <w:rsid w:val="00320443"/>
    <w:rsid w:val="0032098C"/>
    <w:rsid w:val="00320A31"/>
    <w:rsid w:val="003210F8"/>
    <w:rsid w:val="00321119"/>
    <w:rsid w:val="00321629"/>
    <w:rsid w:val="0032177C"/>
    <w:rsid w:val="00321834"/>
    <w:rsid w:val="00321B19"/>
    <w:rsid w:val="00321B4A"/>
    <w:rsid w:val="003220CF"/>
    <w:rsid w:val="0032218D"/>
    <w:rsid w:val="0032229E"/>
    <w:rsid w:val="003225A0"/>
    <w:rsid w:val="003225BF"/>
    <w:rsid w:val="003227C0"/>
    <w:rsid w:val="00322893"/>
    <w:rsid w:val="0032293A"/>
    <w:rsid w:val="00322B35"/>
    <w:rsid w:val="00322EE2"/>
    <w:rsid w:val="0032317D"/>
    <w:rsid w:val="003233F7"/>
    <w:rsid w:val="00323847"/>
    <w:rsid w:val="003238CD"/>
    <w:rsid w:val="00323B52"/>
    <w:rsid w:val="00323BAF"/>
    <w:rsid w:val="0032441F"/>
    <w:rsid w:val="00324707"/>
    <w:rsid w:val="003249E6"/>
    <w:rsid w:val="00324AD7"/>
    <w:rsid w:val="00324C0A"/>
    <w:rsid w:val="00324D4C"/>
    <w:rsid w:val="00324E58"/>
    <w:rsid w:val="003252EB"/>
    <w:rsid w:val="00325423"/>
    <w:rsid w:val="00325588"/>
    <w:rsid w:val="00325CBC"/>
    <w:rsid w:val="00325EEF"/>
    <w:rsid w:val="003265F0"/>
    <w:rsid w:val="00326603"/>
    <w:rsid w:val="00326651"/>
    <w:rsid w:val="0032685C"/>
    <w:rsid w:val="003268BA"/>
    <w:rsid w:val="00326982"/>
    <w:rsid w:val="00326AC6"/>
    <w:rsid w:val="00326AC7"/>
    <w:rsid w:val="00326C83"/>
    <w:rsid w:val="003274CC"/>
    <w:rsid w:val="0032758D"/>
    <w:rsid w:val="003275F4"/>
    <w:rsid w:val="00327770"/>
    <w:rsid w:val="00327952"/>
    <w:rsid w:val="00327DCF"/>
    <w:rsid w:val="00330136"/>
    <w:rsid w:val="003303B3"/>
    <w:rsid w:val="003303D6"/>
    <w:rsid w:val="003305AB"/>
    <w:rsid w:val="00330610"/>
    <w:rsid w:val="00330704"/>
    <w:rsid w:val="0033072F"/>
    <w:rsid w:val="00330CBE"/>
    <w:rsid w:val="00331267"/>
    <w:rsid w:val="0033164E"/>
    <w:rsid w:val="00331B38"/>
    <w:rsid w:val="00331B8B"/>
    <w:rsid w:val="00331D21"/>
    <w:rsid w:val="00331E54"/>
    <w:rsid w:val="00332038"/>
    <w:rsid w:val="00332509"/>
    <w:rsid w:val="00332627"/>
    <w:rsid w:val="00332F95"/>
    <w:rsid w:val="003332FA"/>
    <w:rsid w:val="003333B4"/>
    <w:rsid w:val="0033346A"/>
    <w:rsid w:val="0033366D"/>
    <w:rsid w:val="00333691"/>
    <w:rsid w:val="00333731"/>
    <w:rsid w:val="003338CE"/>
    <w:rsid w:val="003339BC"/>
    <w:rsid w:val="00333B1D"/>
    <w:rsid w:val="00333BF2"/>
    <w:rsid w:val="00333C04"/>
    <w:rsid w:val="00333F02"/>
    <w:rsid w:val="003340F5"/>
    <w:rsid w:val="003341E7"/>
    <w:rsid w:val="003344D2"/>
    <w:rsid w:val="00334544"/>
    <w:rsid w:val="0033496E"/>
    <w:rsid w:val="00334DB8"/>
    <w:rsid w:val="00335069"/>
    <w:rsid w:val="003350C6"/>
    <w:rsid w:val="0033558E"/>
    <w:rsid w:val="00335619"/>
    <w:rsid w:val="003356DE"/>
    <w:rsid w:val="0033592B"/>
    <w:rsid w:val="00336480"/>
    <w:rsid w:val="003364E6"/>
    <w:rsid w:val="003365CF"/>
    <w:rsid w:val="003367E4"/>
    <w:rsid w:val="00336C65"/>
    <w:rsid w:val="00336DD7"/>
    <w:rsid w:val="00337675"/>
    <w:rsid w:val="00337DCA"/>
    <w:rsid w:val="0034000F"/>
    <w:rsid w:val="00340878"/>
    <w:rsid w:val="00340CB6"/>
    <w:rsid w:val="00341101"/>
    <w:rsid w:val="00341A6A"/>
    <w:rsid w:val="00341DAB"/>
    <w:rsid w:val="00341F5C"/>
    <w:rsid w:val="0034278E"/>
    <w:rsid w:val="00342C26"/>
    <w:rsid w:val="00343237"/>
    <w:rsid w:val="003433BC"/>
    <w:rsid w:val="0034367E"/>
    <w:rsid w:val="00343759"/>
    <w:rsid w:val="003437FD"/>
    <w:rsid w:val="003438AE"/>
    <w:rsid w:val="00343C94"/>
    <w:rsid w:val="00343ED1"/>
    <w:rsid w:val="003442B9"/>
    <w:rsid w:val="00344484"/>
    <w:rsid w:val="00344A02"/>
    <w:rsid w:val="00344B2D"/>
    <w:rsid w:val="00344D30"/>
    <w:rsid w:val="00344E68"/>
    <w:rsid w:val="00345065"/>
    <w:rsid w:val="0034518B"/>
    <w:rsid w:val="003452B5"/>
    <w:rsid w:val="003454C9"/>
    <w:rsid w:val="003456B7"/>
    <w:rsid w:val="003458AC"/>
    <w:rsid w:val="00345BBC"/>
    <w:rsid w:val="00345BBF"/>
    <w:rsid w:val="00345E02"/>
    <w:rsid w:val="00345E06"/>
    <w:rsid w:val="00345E5E"/>
    <w:rsid w:val="00346153"/>
    <w:rsid w:val="003461D0"/>
    <w:rsid w:val="0034620B"/>
    <w:rsid w:val="0034635E"/>
    <w:rsid w:val="003464BA"/>
    <w:rsid w:val="003469CA"/>
    <w:rsid w:val="00346AF6"/>
    <w:rsid w:val="00346B39"/>
    <w:rsid w:val="00346B7D"/>
    <w:rsid w:val="00346C3E"/>
    <w:rsid w:val="00347317"/>
    <w:rsid w:val="00347E1B"/>
    <w:rsid w:val="003500DE"/>
    <w:rsid w:val="003502FD"/>
    <w:rsid w:val="00350331"/>
    <w:rsid w:val="00350773"/>
    <w:rsid w:val="003508A4"/>
    <w:rsid w:val="003508FA"/>
    <w:rsid w:val="003512ED"/>
    <w:rsid w:val="00351491"/>
    <w:rsid w:val="00351698"/>
    <w:rsid w:val="003517B9"/>
    <w:rsid w:val="00351B6E"/>
    <w:rsid w:val="00351EF5"/>
    <w:rsid w:val="00351FFE"/>
    <w:rsid w:val="003520C1"/>
    <w:rsid w:val="00352282"/>
    <w:rsid w:val="003524AE"/>
    <w:rsid w:val="003525C8"/>
    <w:rsid w:val="00352756"/>
    <w:rsid w:val="00352965"/>
    <w:rsid w:val="00352A70"/>
    <w:rsid w:val="00352D1E"/>
    <w:rsid w:val="0035331D"/>
    <w:rsid w:val="00353CAD"/>
    <w:rsid w:val="00354340"/>
    <w:rsid w:val="00354891"/>
    <w:rsid w:val="0035491F"/>
    <w:rsid w:val="00354FD7"/>
    <w:rsid w:val="003551B0"/>
    <w:rsid w:val="003551E5"/>
    <w:rsid w:val="003551F3"/>
    <w:rsid w:val="0035561F"/>
    <w:rsid w:val="003556CE"/>
    <w:rsid w:val="0035580C"/>
    <w:rsid w:val="00355BC2"/>
    <w:rsid w:val="00356006"/>
    <w:rsid w:val="0035637B"/>
    <w:rsid w:val="00356918"/>
    <w:rsid w:val="00356C2D"/>
    <w:rsid w:val="00356C48"/>
    <w:rsid w:val="00356D09"/>
    <w:rsid w:val="00357487"/>
    <w:rsid w:val="0035761C"/>
    <w:rsid w:val="00357801"/>
    <w:rsid w:val="00357E51"/>
    <w:rsid w:val="00357F7B"/>
    <w:rsid w:val="00360003"/>
    <w:rsid w:val="00360481"/>
    <w:rsid w:val="00360673"/>
    <w:rsid w:val="00360873"/>
    <w:rsid w:val="00360953"/>
    <w:rsid w:val="003609E6"/>
    <w:rsid w:val="00360B87"/>
    <w:rsid w:val="00360D90"/>
    <w:rsid w:val="00360DA9"/>
    <w:rsid w:val="00360E12"/>
    <w:rsid w:val="003611EA"/>
    <w:rsid w:val="00361216"/>
    <w:rsid w:val="00361492"/>
    <w:rsid w:val="003617A6"/>
    <w:rsid w:val="00361EA2"/>
    <w:rsid w:val="003620C0"/>
    <w:rsid w:val="00362405"/>
    <w:rsid w:val="00362631"/>
    <w:rsid w:val="003629EC"/>
    <w:rsid w:val="00362BD6"/>
    <w:rsid w:val="00362C54"/>
    <w:rsid w:val="00362CD1"/>
    <w:rsid w:val="00362CF5"/>
    <w:rsid w:val="00362D37"/>
    <w:rsid w:val="00362DCC"/>
    <w:rsid w:val="00363319"/>
    <w:rsid w:val="003635AE"/>
    <w:rsid w:val="0036387C"/>
    <w:rsid w:val="00363A9F"/>
    <w:rsid w:val="00363DDB"/>
    <w:rsid w:val="00363FE0"/>
    <w:rsid w:val="0036406E"/>
    <w:rsid w:val="003640DC"/>
    <w:rsid w:val="00364228"/>
    <w:rsid w:val="00364233"/>
    <w:rsid w:val="00364729"/>
    <w:rsid w:val="00364861"/>
    <w:rsid w:val="003648EB"/>
    <w:rsid w:val="00364A1A"/>
    <w:rsid w:val="00364A70"/>
    <w:rsid w:val="00364ADC"/>
    <w:rsid w:val="00364E24"/>
    <w:rsid w:val="00364EA3"/>
    <w:rsid w:val="0036564F"/>
    <w:rsid w:val="00365720"/>
    <w:rsid w:val="0036586C"/>
    <w:rsid w:val="00365F23"/>
    <w:rsid w:val="00366012"/>
    <w:rsid w:val="003660ED"/>
    <w:rsid w:val="00366114"/>
    <w:rsid w:val="00366584"/>
    <w:rsid w:val="0036664F"/>
    <w:rsid w:val="00366795"/>
    <w:rsid w:val="003669F9"/>
    <w:rsid w:val="00366B64"/>
    <w:rsid w:val="00366D0F"/>
    <w:rsid w:val="00366E4B"/>
    <w:rsid w:val="00366F37"/>
    <w:rsid w:val="00366F8C"/>
    <w:rsid w:val="00366FE4"/>
    <w:rsid w:val="00367259"/>
    <w:rsid w:val="00367429"/>
    <w:rsid w:val="00367660"/>
    <w:rsid w:val="00367758"/>
    <w:rsid w:val="003679DD"/>
    <w:rsid w:val="00367CA0"/>
    <w:rsid w:val="003701C0"/>
    <w:rsid w:val="00370232"/>
    <w:rsid w:val="003702B1"/>
    <w:rsid w:val="003705C2"/>
    <w:rsid w:val="00370722"/>
    <w:rsid w:val="003708BB"/>
    <w:rsid w:val="00370E24"/>
    <w:rsid w:val="00371502"/>
    <w:rsid w:val="0037163A"/>
    <w:rsid w:val="00371FA2"/>
    <w:rsid w:val="003723E1"/>
    <w:rsid w:val="00372466"/>
    <w:rsid w:val="003727AB"/>
    <w:rsid w:val="00372DDB"/>
    <w:rsid w:val="00372E21"/>
    <w:rsid w:val="00372EBB"/>
    <w:rsid w:val="00373170"/>
    <w:rsid w:val="003734A6"/>
    <w:rsid w:val="0037382A"/>
    <w:rsid w:val="00373DAF"/>
    <w:rsid w:val="00373DF2"/>
    <w:rsid w:val="00373FA8"/>
    <w:rsid w:val="00374031"/>
    <w:rsid w:val="003740E8"/>
    <w:rsid w:val="00374212"/>
    <w:rsid w:val="00374246"/>
    <w:rsid w:val="003742C3"/>
    <w:rsid w:val="0037435A"/>
    <w:rsid w:val="0037463A"/>
    <w:rsid w:val="0037489F"/>
    <w:rsid w:val="003748FF"/>
    <w:rsid w:val="00374A63"/>
    <w:rsid w:val="00374C51"/>
    <w:rsid w:val="00374D15"/>
    <w:rsid w:val="00374E5E"/>
    <w:rsid w:val="00374F2E"/>
    <w:rsid w:val="003752B7"/>
    <w:rsid w:val="003752E8"/>
    <w:rsid w:val="0037564B"/>
    <w:rsid w:val="0037573F"/>
    <w:rsid w:val="003757AC"/>
    <w:rsid w:val="00376828"/>
    <w:rsid w:val="003769D9"/>
    <w:rsid w:val="00376C7D"/>
    <w:rsid w:val="00377089"/>
    <w:rsid w:val="0037721F"/>
    <w:rsid w:val="00377281"/>
    <w:rsid w:val="0037759D"/>
    <w:rsid w:val="00377708"/>
    <w:rsid w:val="0037792B"/>
    <w:rsid w:val="003779D9"/>
    <w:rsid w:val="00377A60"/>
    <w:rsid w:val="0038004D"/>
    <w:rsid w:val="00380806"/>
    <w:rsid w:val="0038082C"/>
    <w:rsid w:val="0038098F"/>
    <w:rsid w:val="00380B9D"/>
    <w:rsid w:val="00380E21"/>
    <w:rsid w:val="00380EFD"/>
    <w:rsid w:val="00380F57"/>
    <w:rsid w:val="003810F4"/>
    <w:rsid w:val="00381331"/>
    <w:rsid w:val="00381595"/>
    <w:rsid w:val="003816AB"/>
    <w:rsid w:val="00381D02"/>
    <w:rsid w:val="00381D0D"/>
    <w:rsid w:val="00381D38"/>
    <w:rsid w:val="003822E0"/>
    <w:rsid w:val="00382C08"/>
    <w:rsid w:val="00383072"/>
    <w:rsid w:val="0038319D"/>
    <w:rsid w:val="00383259"/>
    <w:rsid w:val="0038330C"/>
    <w:rsid w:val="00383464"/>
    <w:rsid w:val="003834B0"/>
    <w:rsid w:val="00383C93"/>
    <w:rsid w:val="00383E2C"/>
    <w:rsid w:val="00383E59"/>
    <w:rsid w:val="00383E66"/>
    <w:rsid w:val="0038453C"/>
    <w:rsid w:val="00384747"/>
    <w:rsid w:val="00384C96"/>
    <w:rsid w:val="00384EEC"/>
    <w:rsid w:val="00384F24"/>
    <w:rsid w:val="00384F42"/>
    <w:rsid w:val="003850D0"/>
    <w:rsid w:val="003851A0"/>
    <w:rsid w:val="00385239"/>
    <w:rsid w:val="003855AE"/>
    <w:rsid w:val="003858DE"/>
    <w:rsid w:val="00385C7A"/>
    <w:rsid w:val="00385CA3"/>
    <w:rsid w:val="0038623F"/>
    <w:rsid w:val="003864C7"/>
    <w:rsid w:val="0038650E"/>
    <w:rsid w:val="00386512"/>
    <w:rsid w:val="00387287"/>
    <w:rsid w:val="00387661"/>
    <w:rsid w:val="00387801"/>
    <w:rsid w:val="00387DF6"/>
    <w:rsid w:val="00387FE7"/>
    <w:rsid w:val="00390081"/>
    <w:rsid w:val="0039008B"/>
    <w:rsid w:val="003901A1"/>
    <w:rsid w:val="0039023A"/>
    <w:rsid w:val="0039050A"/>
    <w:rsid w:val="00390A32"/>
    <w:rsid w:val="00390AC1"/>
    <w:rsid w:val="00390B96"/>
    <w:rsid w:val="00391254"/>
    <w:rsid w:val="003912A4"/>
    <w:rsid w:val="0039136F"/>
    <w:rsid w:val="0039186A"/>
    <w:rsid w:val="00391DCE"/>
    <w:rsid w:val="00391FAA"/>
    <w:rsid w:val="0039206D"/>
    <w:rsid w:val="0039207F"/>
    <w:rsid w:val="0039210C"/>
    <w:rsid w:val="003929A4"/>
    <w:rsid w:val="00392D1A"/>
    <w:rsid w:val="003931EE"/>
    <w:rsid w:val="003934BF"/>
    <w:rsid w:val="0039370E"/>
    <w:rsid w:val="0039381B"/>
    <w:rsid w:val="00393970"/>
    <w:rsid w:val="00393E6E"/>
    <w:rsid w:val="00393FB1"/>
    <w:rsid w:val="003941BF"/>
    <w:rsid w:val="00394626"/>
    <w:rsid w:val="003949B2"/>
    <w:rsid w:val="00394CF9"/>
    <w:rsid w:val="00394D4D"/>
    <w:rsid w:val="00395070"/>
    <w:rsid w:val="003952AD"/>
    <w:rsid w:val="00395577"/>
    <w:rsid w:val="00395667"/>
    <w:rsid w:val="00395AEA"/>
    <w:rsid w:val="00396625"/>
    <w:rsid w:val="00396645"/>
    <w:rsid w:val="00396783"/>
    <w:rsid w:val="003967AA"/>
    <w:rsid w:val="0039690D"/>
    <w:rsid w:val="00396ACA"/>
    <w:rsid w:val="00396D11"/>
    <w:rsid w:val="00396F03"/>
    <w:rsid w:val="0039726F"/>
    <w:rsid w:val="003973FD"/>
    <w:rsid w:val="00397544"/>
    <w:rsid w:val="0039787C"/>
    <w:rsid w:val="00397889"/>
    <w:rsid w:val="0039D62E"/>
    <w:rsid w:val="003A02BF"/>
    <w:rsid w:val="003A034D"/>
    <w:rsid w:val="003A0372"/>
    <w:rsid w:val="003A0610"/>
    <w:rsid w:val="003A0B38"/>
    <w:rsid w:val="003A1008"/>
    <w:rsid w:val="003A11EE"/>
    <w:rsid w:val="003A1277"/>
    <w:rsid w:val="003A15EC"/>
    <w:rsid w:val="003A1AB1"/>
    <w:rsid w:val="003A1B10"/>
    <w:rsid w:val="003A1B8E"/>
    <w:rsid w:val="003A24BD"/>
    <w:rsid w:val="003A24F0"/>
    <w:rsid w:val="003A26E5"/>
    <w:rsid w:val="003A28D7"/>
    <w:rsid w:val="003A3179"/>
    <w:rsid w:val="003A3209"/>
    <w:rsid w:val="003A37A8"/>
    <w:rsid w:val="003A38A8"/>
    <w:rsid w:val="003A45D2"/>
    <w:rsid w:val="003A471C"/>
    <w:rsid w:val="003A47B0"/>
    <w:rsid w:val="003A47B6"/>
    <w:rsid w:val="003A4889"/>
    <w:rsid w:val="003A496A"/>
    <w:rsid w:val="003A4D2E"/>
    <w:rsid w:val="003A4D37"/>
    <w:rsid w:val="003A4FB4"/>
    <w:rsid w:val="003A4FF9"/>
    <w:rsid w:val="003A5323"/>
    <w:rsid w:val="003A536B"/>
    <w:rsid w:val="003A57E6"/>
    <w:rsid w:val="003A5DA8"/>
    <w:rsid w:val="003A5E0D"/>
    <w:rsid w:val="003A5F7E"/>
    <w:rsid w:val="003A63EC"/>
    <w:rsid w:val="003A63F8"/>
    <w:rsid w:val="003A66C7"/>
    <w:rsid w:val="003A6803"/>
    <w:rsid w:val="003A6902"/>
    <w:rsid w:val="003A6A16"/>
    <w:rsid w:val="003A782A"/>
    <w:rsid w:val="003A7B66"/>
    <w:rsid w:val="003A7E69"/>
    <w:rsid w:val="003A7F9B"/>
    <w:rsid w:val="003B0269"/>
    <w:rsid w:val="003B04F0"/>
    <w:rsid w:val="003B07F1"/>
    <w:rsid w:val="003B096F"/>
    <w:rsid w:val="003B09FE"/>
    <w:rsid w:val="003B0B8A"/>
    <w:rsid w:val="003B0CEE"/>
    <w:rsid w:val="003B1266"/>
    <w:rsid w:val="003B16AB"/>
    <w:rsid w:val="003B1A07"/>
    <w:rsid w:val="003B1F18"/>
    <w:rsid w:val="003B21C1"/>
    <w:rsid w:val="003B245B"/>
    <w:rsid w:val="003B2622"/>
    <w:rsid w:val="003B2711"/>
    <w:rsid w:val="003B27A1"/>
    <w:rsid w:val="003B299A"/>
    <w:rsid w:val="003B2D6A"/>
    <w:rsid w:val="003B2FCD"/>
    <w:rsid w:val="003B33B5"/>
    <w:rsid w:val="003B3728"/>
    <w:rsid w:val="003B37EA"/>
    <w:rsid w:val="003B39CC"/>
    <w:rsid w:val="003B3EEE"/>
    <w:rsid w:val="003B3FD1"/>
    <w:rsid w:val="003B4263"/>
    <w:rsid w:val="003B4489"/>
    <w:rsid w:val="003B48A1"/>
    <w:rsid w:val="003B4993"/>
    <w:rsid w:val="003B4BD4"/>
    <w:rsid w:val="003B522F"/>
    <w:rsid w:val="003B52A8"/>
    <w:rsid w:val="003B5A08"/>
    <w:rsid w:val="003B5BFD"/>
    <w:rsid w:val="003B5C82"/>
    <w:rsid w:val="003B5C89"/>
    <w:rsid w:val="003B6183"/>
    <w:rsid w:val="003B6274"/>
    <w:rsid w:val="003B6761"/>
    <w:rsid w:val="003B67D5"/>
    <w:rsid w:val="003B6BD4"/>
    <w:rsid w:val="003B6D0B"/>
    <w:rsid w:val="003B6D14"/>
    <w:rsid w:val="003B6D28"/>
    <w:rsid w:val="003B74F1"/>
    <w:rsid w:val="003B7741"/>
    <w:rsid w:val="003B7A8C"/>
    <w:rsid w:val="003B7B0F"/>
    <w:rsid w:val="003B7FCF"/>
    <w:rsid w:val="003C0529"/>
    <w:rsid w:val="003C090A"/>
    <w:rsid w:val="003C0B6A"/>
    <w:rsid w:val="003C0C26"/>
    <w:rsid w:val="003C0D41"/>
    <w:rsid w:val="003C0D60"/>
    <w:rsid w:val="003C11E1"/>
    <w:rsid w:val="003C11EB"/>
    <w:rsid w:val="003C127D"/>
    <w:rsid w:val="003C137B"/>
    <w:rsid w:val="003C16D9"/>
    <w:rsid w:val="003C1930"/>
    <w:rsid w:val="003C20FE"/>
    <w:rsid w:val="003C22EC"/>
    <w:rsid w:val="003C2703"/>
    <w:rsid w:val="003C2719"/>
    <w:rsid w:val="003C29B9"/>
    <w:rsid w:val="003C2A9D"/>
    <w:rsid w:val="003C2B78"/>
    <w:rsid w:val="003C2E63"/>
    <w:rsid w:val="003C3184"/>
    <w:rsid w:val="003C31A2"/>
    <w:rsid w:val="003C3270"/>
    <w:rsid w:val="003C337E"/>
    <w:rsid w:val="003C339D"/>
    <w:rsid w:val="003C3976"/>
    <w:rsid w:val="003C39A3"/>
    <w:rsid w:val="003C39EF"/>
    <w:rsid w:val="003C41CE"/>
    <w:rsid w:val="003C44A1"/>
    <w:rsid w:val="003C45D3"/>
    <w:rsid w:val="003C48C5"/>
    <w:rsid w:val="003C4D94"/>
    <w:rsid w:val="003C514D"/>
    <w:rsid w:val="003C5236"/>
    <w:rsid w:val="003C5407"/>
    <w:rsid w:val="003C5B03"/>
    <w:rsid w:val="003C5F3E"/>
    <w:rsid w:val="003C6617"/>
    <w:rsid w:val="003C6FA5"/>
    <w:rsid w:val="003C7A61"/>
    <w:rsid w:val="003C7BBB"/>
    <w:rsid w:val="003C7C65"/>
    <w:rsid w:val="003C7E4D"/>
    <w:rsid w:val="003C7F49"/>
    <w:rsid w:val="003C7FCB"/>
    <w:rsid w:val="003D0083"/>
    <w:rsid w:val="003D0114"/>
    <w:rsid w:val="003D0137"/>
    <w:rsid w:val="003D015D"/>
    <w:rsid w:val="003D01DC"/>
    <w:rsid w:val="003D01FE"/>
    <w:rsid w:val="003D14D6"/>
    <w:rsid w:val="003D1858"/>
    <w:rsid w:val="003D19F7"/>
    <w:rsid w:val="003D1A6F"/>
    <w:rsid w:val="003D1CAC"/>
    <w:rsid w:val="003D1E64"/>
    <w:rsid w:val="003D2112"/>
    <w:rsid w:val="003D299E"/>
    <w:rsid w:val="003D2F44"/>
    <w:rsid w:val="003D3219"/>
    <w:rsid w:val="003D3296"/>
    <w:rsid w:val="003D3499"/>
    <w:rsid w:val="003D34D2"/>
    <w:rsid w:val="003D35C6"/>
    <w:rsid w:val="003D3705"/>
    <w:rsid w:val="003D3BB7"/>
    <w:rsid w:val="003D42CB"/>
    <w:rsid w:val="003D434A"/>
    <w:rsid w:val="003D4CC0"/>
    <w:rsid w:val="003D5288"/>
    <w:rsid w:val="003D540C"/>
    <w:rsid w:val="003D5416"/>
    <w:rsid w:val="003D5423"/>
    <w:rsid w:val="003D5930"/>
    <w:rsid w:val="003D59D5"/>
    <w:rsid w:val="003D5CE4"/>
    <w:rsid w:val="003D5D86"/>
    <w:rsid w:val="003D5F6B"/>
    <w:rsid w:val="003D65E7"/>
    <w:rsid w:val="003D66A0"/>
    <w:rsid w:val="003D67BD"/>
    <w:rsid w:val="003D6A53"/>
    <w:rsid w:val="003D6B0F"/>
    <w:rsid w:val="003D6E37"/>
    <w:rsid w:val="003D6FC6"/>
    <w:rsid w:val="003D705D"/>
    <w:rsid w:val="003D70C7"/>
    <w:rsid w:val="003D716B"/>
    <w:rsid w:val="003D741E"/>
    <w:rsid w:val="003D750B"/>
    <w:rsid w:val="003D7724"/>
    <w:rsid w:val="003D7A7A"/>
    <w:rsid w:val="003D7BEE"/>
    <w:rsid w:val="003D7D9F"/>
    <w:rsid w:val="003E00A2"/>
    <w:rsid w:val="003E04A4"/>
    <w:rsid w:val="003E0939"/>
    <w:rsid w:val="003E09E5"/>
    <w:rsid w:val="003E0AE5"/>
    <w:rsid w:val="003E0D31"/>
    <w:rsid w:val="003E0E6F"/>
    <w:rsid w:val="003E0FCD"/>
    <w:rsid w:val="003E0FD4"/>
    <w:rsid w:val="003E1046"/>
    <w:rsid w:val="003E1206"/>
    <w:rsid w:val="003E124C"/>
    <w:rsid w:val="003E1468"/>
    <w:rsid w:val="003E16A3"/>
    <w:rsid w:val="003E1DB6"/>
    <w:rsid w:val="003E2066"/>
    <w:rsid w:val="003E20C6"/>
    <w:rsid w:val="003E23B3"/>
    <w:rsid w:val="003E259A"/>
    <w:rsid w:val="003E29AC"/>
    <w:rsid w:val="003E2B3D"/>
    <w:rsid w:val="003E31AE"/>
    <w:rsid w:val="003E3666"/>
    <w:rsid w:val="003E3BB8"/>
    <w:rsid w:val="003E3D7E"/>
    <w:rsid w:val="003E3FB6"/>
    <w:rsid w:val="003E4589"/>
    <w:rsid w:val="003E4974"/>
    <w:rsid w:val="003E49CB"/>
    <w:rsid w:val="003E4A67"/>
    <w:rsid w:val="003E4C4C"/>
    <w:rsid w:val="003E4C59"/>
    <w:rsid w:val="003E4DF8"/>
    <w:rsid w:val="003E4F03"/>
    <w:rsid w:val="003E4F31"/>
    <w:rsid w:val="003E51F6"/>
    <w:rsid w:val="003E5C60"/>
    <w:rsid w:val="003E5D01"/>
    <w:rsid w:val="003E5DCD"/>
    <w:rsid w:val="003E6173"/>
    <w:rsid w:val="003E67C2"/>
    <w:rsid w:val="003E6832"/>
    <w:rsid w:val="003E68C5"/>
    <w:rsid w:val="003E6ED7"/>
    <w:rsid w:val="003E6FA5"/>
    <w:rsid w:val="003E70A8"/>
    <w:rsid w:val="003E757A"/>
    <w:rsid w:val="003E79F3"/>
    <w:rsid w:val="003E7AC2"/>
    <w:rsid w:val="003E7AC4"/>
    <w:rsid w:val="003F00F7"/>
    <w:rsid w:val="003F0556"/>
    <w:rsid w:val="003F06F2"/>
    <w:rsid w:val="003F0758"/>
    <w:rsid w:val="003F179E"/>
    <w:rsid w:val="003F1952"/>
    <w:rsid w:val="003F1AE0"/>
    <w:rsid w:val="003F1B66"/>
    <w:rsid w:val="003F2593"/>
    <w:rsid w:val="003F2637"/>
    <w:rsid w:val="003F28B4"/>
    <w:rsid w:val="003F28CE"/>
    <w:rsid w:val="003F2EEF"/>
    <w:rsid w:val="003F2FFE"/>
    <w:rsid w:val="003F3665"/>
    <w:rsid w:val="003F3809"/>
    <w:rsid w:val="003F3C98"/>
    <w:rsid w:val="003F3F9B"/>
    <w:rsid w:val="003F3FD9"/>
    <w:rsid w:val="003F4117"/>
    <w:rsid w:val="003F4298"/>
    <w:rsid w:val="003F4539"/>
    <w:rsid w:val="003F46D2"/>
    <w:rsid w:val="003F4729"/>
    <w:rsid w:val="003F4A7A"/>
    <w:rsid w:val="003F541F"/>
    <w:rsid w:val="003F5524"/>
    <w:rsid w:val="003F55C8"/>
    <w:rsid w:val="003F5608"/>
    <w:rsid w:val="003F56B9"/>
    <w:rsid w:val="003F586A"/>
    <w:rsid w:val="003F5AFE"/>
    <w:rsid w:val="003F5C49"/>
    <w:rsid w:val="003F6239"/>
    <w:rsid w:val="003F68F3"/>
    <w:rsid w:val="003F6B53"/>
    <w:rsid w:val="003F6CB7"/>
    <w:rsid w:val="003F6EF4"/>
    <w:rsid w:val="003F7220"/>
    <w:rsid w:val="003F7C61"/>
    <w:rsid w:val="003F7CB5"/>
    <w:rsid w:val="004005AA"/>
    <w:rsid w:val="00400695"/>
    <w:rsid w:val="004007D6"/>
    <w:rsid w:val="00400C43"/>
    <w:rsid w:val="00401020"/>
    <w:rsid w:val="00401093"/>
    <w:rsid w:val="00401467"/>
    <w:rsid w:val="00401711"/>
    <w:rsid w:val="004018A9"/>
    <w:rsid w:val="00401C1A"/>
    <w:rsid w:val="00401D09"/>
    <w:rsid w:val="004021F3"/>
    <w:rsid w:val="004022EB"/>
    <w:rsid w:val="004027D8"/>
    <w:rsid w:val="00402B4B"/>
    <w:rsid w:val="0040308F"/>
    <w:rsid w:val="00403251"/>
    <w:rsid w:val="0040395D"/>
    <w:rsid w:val="00403BFB"/>
    <w:rsid w:val="00404241"/>
    <w:rsid w:val="00404843"/>
    <w:rsid w:val="00404CE7"/>
    <w:rsid w:val="00404D62"/>
    <w:rsid w:val="00405111"/>
    <w:rsid w:val="004051DC"/>
    <w:rsid w:val="00406039"/>
    <w:rsid w:val="00406394"/>
    <w:rsid w:val="00406623"/>
    <w:rsid w:val="00406655"/>
    <w:rsid w:val="00406757"/>
    <w:rsid w:val="00406B4B"/>
    <w:rsid w:val="00406B57"/>
    <w:rsid w:val="00406CBD"/>
    <w:rsid w:val="004075EB"/>
    <w:rsid w:val="00407B2C"/>
    <w:rsid w:val="00407B65"/>
    <w:rsid w:val="00407BE9"/>
    <w:rsid w:val="00407C11"/>
    <w:rsid w:val="00407D71"/>
    <w:rsid w:val="00410475"/>
    <w:rsid w:val="004107E8"/>
    <w:rsid w:val="00410AD4"/>
    <w:rsid w:val="0041222E"/>
    <w:rsid w:val="004122F6"/>
    <w:rsid w:val="00412535"/>
    <w:rsid w:val="00412679"/>
    <w:rsid w:val="00412A8B"/>
    <w:rsid w:val="00412E32"/>
    <w:rsid w:val="004135AA"/>
    <w:rsid w:val="00413953"/>
    <w:rsid w:val="00413BFC"/>
    <w:rsid w:val="00414026"/>
    <w:rsid w:val="004141C0"/>
    <w:rsid w:val="00414BFF"/>
    <w:rsid w:val="00415326"/>
    <w:rsid w:val="00415472"/>
    <w:rsid w:val="0041552E"/>
    <w:rsid w:val="00415D2B"/>
    <w:rsid w:val="00415E11"/>
    <w:rsid w:val="00415F7E"/>
    <w:rsid w:val="00415FCC"/>
    <w:rsid w:val="0041636F"/>
    <w:rsid w:val="0041643D"/>
    <w:rsid w:val="0041652E"/>
    <w:rsid w:val="00416867"/>
    <w:rsid w:val="00416A87"/>
    <w:rsid w:val="00416B2D"/>
    <w:rsid w:val="00416BEA"/>
    <w:rsid w:val="00416C3D"/>
    <w:rsid w:val="00416CDC"/>
    <w:rsid w:val="00416DFA"/>
    <w:rsid w:val="00417155"/>
    <w:rsid w:val="0041737A"/>
    <w:rsid w:val="0041757B"/>
    <w:rsid w:val="00417D9D"/>
    <w:rsid w:val="004202BD"/>
    <w:rsid w:val="004202E1"/>
    <w:rsid w:val="004203B7"/>
    <w:rsid w:val="00420632"/>
    <w:rsid w:val="00420752"/>
    <w:rsid w:val="00420BBA"/>
    <w:rsid w:val="00420C04"/>
    <w:rsid w:val="00420CBA"/>
    <w:rsid w:val="00420E8B"/>
    <w:rsid w:val="00421068"/>
    <w:rsid w:val="004210C9"/>
    <w:rsid w:val="004210E7"/>
    <w:rsid w:val="004213B6"/>
    <w:rsid w:val="00421CB9"/>
    <w:rsid w:val="00421F07"/>
    <w:rsid w:val="00421F0A"/>
    <w:rsid w:val="00422314"/>
    <w:rsid w:val="0042233E"/>
    <w:rsid w:val="004223CC"/>
    <w:rsid w:val="0042246E"/>
    <w:rsid w:val="00422639"/>
    <w:rsid w:val="004226F1"/>
    <w:rsid w:val="00422919"/>
    <w:rsid w:val="00422920"/>
    <w:rsid w:val="00422E51"/>
    <w:rsid w:val="00422E9B"/>
    <w:rsid w:val="0042325E"/>
    <w:rsid w:val="0042352E"/>
    <w:rsid w:val="00423551"/>
    <w:rsid w:val="00423E33"/>
    <w:rsid w:val="00424122"/>
    <w:rsid w:val="004244AD"/>
    <w:rsid w:val="004244DC"/>
    <w:rsid w:val="00424520"/>
    <w:rsid w:val="00424AEF"/>
    <w:rsid w:val="00424BBA"/>
    <w:rsid w:val="00424C31"/>
    <w:rsid w:val="00424E29"/>
    <w:rsid w:val="00424EDE"/>
    <w:rsid w:val="004250EC"/>
    <w:rsid w:val="004251FD"/>
    <w:rsid w:val="004256E4"/>
    <w:rsid w:val="00425791"/>
    <w:rsid w:val="00425980"/>
    <w:rsid w:val="00425E78"/>
    <w:rsid w:val="00425F2E"/>
    <w:rsid w:val="004260C7"/>
    <w:rsid w:val="004260D5"/>
    <w:rsid w:val="004268A4"/>
    <w:rsid w:val="00426933"/>
    <w:rsid w:val="00426C0E"/>
    <w:rsid w:val="00426FFC"/>
    <w:rsid w:val="00427175"/>
    <w:rsid w:val="004272AA"/>
    <w:rsid w:val="00427524"/>
    <w:rsid w:val="0043037C"/>
    <w:rsid w:val="00430383"/>
    <w:rsid w:val="004303A7"/>
    <w:rsid w:val="00430930"/>
    <w:rsid w:val="004310DA"/>
    <w:rsid w:val="0043150E"/>
    <w:rsid w:val="0043168D"/>
    <w:rsid w:val="00431F9B"/>
    <w:rsid w:val="004323BE"/>
    <w:rsid w:val="00432436"/>
    <w:rsid w:val="004328E1"/>
    <w:rsid w:val="00433252"/>
    <w:rsid w:val="004336CC"/>
    <w:rsid w:val="004336D2"/>
    <w:rsid w:val="00433BF4"/>
    <w:rsid w:val="00433CB0"/>
    <w:rsid w:val="00433CCE"/>
    <w:rsid w:val="004340D8"/>
    <w:rsid w:val="004342EF"/>
    <w:rsid w:val="004344FA"/>
    <w:rsid w:val="00434829"/>
    <w:rsid w:val="004348F2"/>
    <w:rsid w:val="00434AE7"/>
    <w:rsid w:val="00434C8C"/>
    <w:rsid w:val="00434D6E"/>
    <w:rsid w:val="004350E9"/>
    <w:rsid w:val="00435107"/>
    <w:rsid w:val="0043520F"/>
    <w:rsid w:val="004352ED"/>
    <w:rsid w:val="004353BA"/>
    <w:rsid w:val="00435578"/>
    <w:rsid w:val="004355CF"/>
    <w:rsid w:val="0043599D"/>
    <w:rsid w:val="00435C27"/>
    <w:rsid w:val="00436131"/>
    <w:rsid w:val="004362E1"/>
    <w:rsid w:val="00436863"/>
    <w:rsid w:val="004369AE"/>
    <w:rsid w:val="00436CEA"/>
    <w:rsid w:val="00436D76"/>
    <w:rsid w:val="004376BD"/>
    <w:rsid w:val="00437932"/>
    <w:rsid w:val="00437BB0"/>
    <w:rsid w:val="00437DAD"/>
    <w:rsid w:val="0044019C"/>
    <w:rsid w:val="0044061D"/>
    <w:rsid w:val="00440B0E"/>
    <w:rsid w:val="00441393"/>
    <w:rsid w:val="004417A4"/>
    <w:rsid w:val="00441AC7"/>
    <w:rsid w:val="004420E6"/>
    <w:rsid w:val="0044222B"/>
    <w:rsid w:val="00442291"/>
    <w:rsid w:val="00442324"/>
    <w:rsid w:val="00442525"/>
    <w:rsid w:val="00442639"/>
    <w:rsid w:val="004430BD"/>
    <w:rsid w:val="004431F0"/>
    <w:rsid w:val="004432A0"/>
    <w:rsid w:val="004433AF"/>
    <w:rsid w:val="004436DC"/>
    <w:rsid w:val="0044371E"/>
    <w:rsid w:val="004437F7"/>
    <w:rsid w:val="00443AE7"/>
    <w:rsid w:val="00443AEB"/>
    <w:rsid w:val="00443BD2"/>
    <w:rsid w:val="00443C08"/>
    <w:rsid w:val="00444167"/>
    <w:rsid w:val="00444231"/>
    <w:rsid w:val="0044442D"/>
    <w:rsid w:val="0044446B"/>
    <w:rsid w:val="004447FE"/>
    <w:rsid w:val="004451F2"/>
    <w:rsid w:val="00445301"/>
    <w:rsid w:val="0044557C"/>
    <w:rsid w:val="00445584"/>
    <w:rsid w:val="00445B29"/>
    <w:rsid w:val="00445BE8"/>
    <w:rsid w:val="00445F43"/>
    <w:rsid w:val="0044602F"/>
    <w:rsid w:val="00446449"/>
    <w:rsid w:val="0044674F"/>
    <w:rsid w:val="004469CB"/>
    <w:rsid w:val="0044702B"/>
    <w:rsid w:val="00447296"/>
    <w:rsid w:val="004472A4"/>
    <w:rsid w:val="0044770E"/>
    <w:rsid w:val="004478B7"/>
    <w:rsid w:val="0044792F"/>
    <w:rsid w:val="00447B87"/>
    <w:rsid w:val="00447BA6"/>
    <w:rsid w:val="00447C52"/>
    <w:rsid w:val="00447C69"/>
    <w:rsid w:val="00447E49"/>
    <w:rsid w:val="00447E54"/>
    <w:rsid w:val="004506B0"/>
    <w:rsid w:val="00450927"/>
    <w:rsid w:val="00450DB9"/>
    <w:rsid w:val="00450DCB"/>
    <w:rsid w:val="00450E35"/>
    <w:rsid w:val="00450F89"/>
    <w:rsid w:val="0045159F"/>
    <w:rsid w:val="004515D6"/>
    <w:rsid w:val="0045162C"/>
    <w:rsid w:val="00451964"/>
    <w:rsid w:val="004519B6"/>
    <w:rsid w:val="00451FDE"/>
    <w:rsid w:val="00452002"/>
    <w:rsid w:val="0045217B"/>
    <w:rsid w:val="00452505"/>
    <w:rsid w:val="0045253C"/>
    <w:rsid w:val="004526D3"/>
    <w:rsid w:val="004529BC"/>
    <w:rsid w:val="00452C4A"/>
    <w:rsid w:val="00452C9F"/>
    <w:rsid w:val="00452DF8"/>
    <w:rsid w:val="00453373"/>
    <w:rsid w:val="0045357E"/>
    <w:rsid w:val="00453659"/>
    <w:rsid w:val="00453826"/>
    <w:rsid w:val="00453B25"/>
    <w:rsid w:val="00453BF4"/>
    <w:rsid w:val="004540B5"/>
    <w:rsid w:val="0045414D"/>
    <w:rsid w:val="004549CD"/>
    <w:rsid w:val="00454A3F"/>
    <w:rsid w:val="00454C3F"/>
    <w:rsid w:val="00454D55"/>
    <w:rsid w:val="00454F55"/>
    <w:rsid w:val="00455227"/>
    <w:rsid w:val="00455409"/>
    <w:rsid w:val="004559A9"/>
    <w:rsid w:val="00455AFA"/>
    <w:rsid w:val="00456252"/>
    <w:rsid w:val="00456286"/>
    <w:rsid w:val="00456340"/>
    <w:rsid w:val="00456797"/>
    <w:rsid w:val="00456BD7"/>
    <w:rsid w:val="004571E9"/>
    <w:rsid w:val="004577BA"/>
    <w:rsid w:val="004578A8"/>
    <w:rsid w:val="00457B1C"/>
    <w:rsid w:val="004601CE"/>
    <w:rsid w:val="00460609"/>
    <w:rsid w:val="00460747"/>
    <w:rsid w:val="004608EF"/>
    <w:rsid w:val="00460B14"/>
    <w:rsid w:val="00460E31"/>
    <w:rsid w:val="00461B4E"/>
    <w:rsid w:val="00461D4C"/>
    <w:rsid w:val="0046215A"/>
    <w:rsid w:val="0046239C"/>
    <w:rsid w:val="00462721"/>
    <w:rsid w:val="00462745"/>
    <w:rsid w:val="0046275B"/>
    <w:rsid w:val="004629C7"/>
    <w:rsid w:val="00462AF8"/>
    <w:rsid w:val="00462F81"/>
    <w:rsid w:val="00463504"/>
    <w:rsid w:val="00463568"/>
    <w:rsid w:val="004635E1"/>
    <w:rsid w:val="0046380E"/>
    <w:rsid w:val="00463892"/>
    <w:rsid w:val="004638B8"/>
    <w:rsid w:val="00463907"/>
    <w:rsid w:val="0046394A"/>
    <w:rsid w:val="00463A30"/>
    <w:rsid w:val="00463C0D"/>
    <w:rsid w:val="00463FB3"/>
    <w:rsid w:val="004644BE"/>
    <w:rsid w:val="004646EB"/>
    <w:rsid w:val="0046481E"/>
    <w:rsid w:val="0046485A"/>
    <w:rsid w:val="004649A0"/>
    <w:rsid w:val="00464B4F"/>
    <w:rsid w:val="00464E2A"/>
    <w:rsid w:val="00464F48"/>
    <w:rsid w:val="0046536D"/>
    <w:rsid w:val="00465BA0"/>
    <w:rsid w:val="00465C0D"/>
    <w:rsid w:val="00465FDE"/>
    <w:rsid w:val="004660DB"/>
    <w:rsid w:val="004663E8"/>
    <w:rsid w:val="00466D5D"/>
    <w:rsid w:val="00466EDA"/>
    <w:rsid w:val="0046704C"/>
    <w:rsid w:val="00467119"/>
    <w:rsid w:val="004674C3"/>
    <w:rsid w:val="004676FC"/>
    <w:rsid w:val="004677B6"/>
    <w:rsid w:val="00467A93"/>
    <w:rsid w:val="004700F0"/>
    <w:rsid w:val="00470454"/>
    <w:rsid w:val="00470486"/>
    <w:rsid w:val="00470494"/>
    <w:rsid w:val="00470955"/>
    <w:rsid w:val="00470C75"/>
    <w:rsid w:val="00470DBD"/>
    <w:rsid w:val="00470E5E"/>
    <w:rsid w:val="004710A4"/>
    <w:rsid w:val="004711B3"/>
    <w:rsid w:val="004711EC"/>
    <w:rsid w:val="00471423"/>
    <w:rsid w:val="00471891"/>
    <w:rsid w:val="00471E13"/>
    <w:rsid w:val="00471F30"/>
    <w:rsid w:val="004720E4"/>
    <w:rsid w:val="00472122"/>
    <w:rsid w:val="00472129"/>
    <w:rsid w:val="00472362"/>
    <w:rsid w:val="00472444"/>
    <w:rsid w:val="004724E0"/>
    <w:rsid w:val="004727B9"/>
    <w:rsid w:val="00472B42"/>
    <w:rsid w:val="00472C31"/>
    <w:rsid w:val="00472CF4"/>
    <w:rsid w:val="00472E6A"/>
    <w:rsid w:val="00472EDC"/>
    <w:rsid w:val="004731E5"/>
    <w:rsid w:val="004733E4"/>
    <w:rsid w:val="00473704"/>
    <w:rsid w:val="00473A04"/>
    <w:rsid w:val="0047427B"/>
    <w:rsid w:val="0047498D"/>
    <w:rsid w:val="00474AB7"/>
    <w:rsid w:val="00474F82"/>
    <w:rsid w:val="004750EA"/>
    <w:rsid w:val="00475384"/>
    <w:rsid w:val="004754DA"/>
    <w:rsid w:val="004757F0"/>
    <w:rsid w:val="004759F9"/>
    <w:rsid w:val="00475C3A"/>
    <w:rsid w:val="00475CD3"/>
    <w:rsid w:val="00476154"/>
    <w:rsid w:val="00476161"/>
    <w:rsid w:val="004761A0"/>
    <w:rsid w:val="004762D8"/>
    <w:rsid w:val="0047642D"/>
    <w:rsid w:val="004764C5"/>
    <w:rsid w:val="0047656E"/>
    <w:rsid w:val="00476A2A"/>
    <w:rsid w:val="00476BAE"/>
    <w:rsid w:val="00476E44"/>
    <w:rsid w:val="004772D2"/>
    <w:rsid w:val="0047769E"/>
    <w:rsid w:val="00477776"/>
    <w:rsid w:val="0047780C"/>
    <w:rsid w:val="00477D4B"/>
    <w:rsid w:val="00480172"/>
    <w:rsid w:val="004801AE"/>
    <w:rsid w:val="004804DD"/>
    <w:rsid w:val="00480955"/>
    <w:rsid w:val="004809F7"/>
    <w:rsid w:val="00480DB1"/>
    <w:rsid w:val="00481998"/>
    <w:rsid w:val="004819FB"/>
    <w:rsid w:val="00481AD8"/>
    <w:rsid w:val="00481DDC"/>
    <w:rsid w:val="0048230A"/>
    <w:rsid w:val="004823FB"/>
    <w:rsid w:val="0048243A"/>
    <w:rsid w:val="0048244A"/>
    <w:rsid w:val="00482450"/>
    <w:rsid w:val="0048249E"/>
    <w:rsid w:val="004825E2"/>
    <w:rsid w:val="0048260D"/>
    <w:rsid w:val="0048264F"/>
    <w:rsid w:val="00482AC6"/>
    <w:rsid w:val="00482C06"/>
    <w:rsid w:val="00482D43"/>
    <w:rsid w:val="0048347B"/>
    <w:rsid w:val="00483540"/>
    <w:rsid w:val="0048368D"/>
    <w:rsid w:val="004836E8"/>
    <w:rsid w:val="00483DED"/>
    <w:rsid w:val="00483FA6"/>
    <w:rsid w:val="00484385"/>
    <w:rsid w:val="00484A91"/>
    <w:rsid w:val="00484D67"/>
    <w:rsid w:val="00484EEE"/>
    <w:rsid w:val="00484FC4"/>
    <w:rsid w:val="00485043"/>
    <w:rsid w:val="00485391"/>
    <w:rsid w:val="0048543D"/>
    <w:rsid w:val="0048544F"/>
    <w:rsid w:val="004854A7"/>
    <w:rsid w:val="00485510"/>
    <w:rsid w:val="004855AF"/>
    <w:rsid w:val="00485AFA"/>
    <w:rsid w:val="00485BA7"/>
    <w:rsid w:val="0048691C"/>
    <w:rsid w:val="00486A94"/>
    <w:rsid w:val="00486E59"/>
    <w:rsid w:val="004870A6"/>
    <w:rsid w:val="004871C5"/>
    <w:rsid w:val="004873C7"/>
    <w:rsid w:val="004873FC"/>
    <w:rsid w:val="004876BA"/>
    <w:rsid w:val="00487782"/>
    <w:rsid w:val="0048785E"/>
    <w:rsid w:val="00487B49"/>
    <w:rsid w:val="0049003C"/>
    <w:rsid w:val="004901AF"/>
    <w:rsid w:val="004902D0"/>
    <w:rsid w:val="00490349"/>
    <w:rsid w:val="00490727"/>
    <w:rsid w:val="00490A25"/>
    <w:rsid w:val="0049108F"/>
    <w:rsid w:val="00491359"/>
    <w:rsid w:val="00491465"/>
    <w:rsid w:val="00491B06"/>
    <w:rsid w:val="00491F03"/>
    <w:rsid w:val="00492609"/>
    <w:rsid w:val="004927F4"/>
    <w:rsid w:val="00492EFA"/>
    <w:rsid w:val="00492F08"/>
    <w:rsid w:val="00492FB2"/>
    <w:rsid w:val="00492FF8"/>
    <w:rsid w:val="00493101"/>
    <w:rsid w:val="00493501"/>
    <w:rsid w:val="0049351E"/>
    <w:rsid w:val="0049362F"/>
    <w:rsid w:val="00493A60"/>
    <w:rsid w:val="004942F0"/>
    <w:rsid w:val="00494491"/>
    <w:rsid w:val="00494826"/>
    <w:rsid w:val="00494E97"/>
    <w:rsid w:val="00494EEE"/>
    <w:rsid w:val="00495146"/>
    <w:rsid w:val="004954D5"/>
    <w:rsid w:val="00495D37"/>
    <w:rsid w:val="00495DEF"/>
    <w:rsid w:val="00495ECF"/>
    <w:rsid w:val="00495F6C"/>
    <w:rsid w:val="00496140"/>
    <w:rsid w:val="00496141"/>
    <w:rsid w:val="004966E5"/>
    <w:rsid w:val="00496AA1"/>
    <w:rsid w:val="00496FDD"/>
    <w:rsid w:val="00497113"/>
    <w:rsid w:val="0049724B"/>
    <w:rsid w:val="00497666"/>
    <w:rsid w:val="00497A7F"/>
    <w:rsid w:val="00497D67"/>
    <w:rsid w:val="00497FAF"/>
    <w:rsid w:val="004A0097"/>
    <w:rsid w:val="004A00AC"/>
    <w:rsid w:val="004A0203"/>
    <w:rsid w:val="004A04D5"/>
    <w:rsid w:val="004A08DC"/>
    <w:rsid w:val="004A0AA1"/>
    <w:rsid w:val="004A0BAF"/>
    <w:rsid w:val="004A1014"/>
    <w:rsid w:val="004A108F"/>
    <w:rsid w:val="004A186D"/>
    <w:rsid w:val="004A1AAA"/>
    <w:rsid w:val="004A1B02"/>
    <w:rsid w:val="004A1E11"/>
    <w:rsid w:val="004A2020"/>
    <w:rsid w:val="004A286E"/>
    <w:rsid w:val="004A2B76"/>
    <w:rsid w:val="004A2BFC"/>
    <w:rsid w:val="004A2C20"/>
    <w:rsid w:val="004A2DA9"/>
    <w:rsid w:val="004A2E98"/>
    <w:rsid w:val="004A33E2"/>
    <w:rsid w:val="004A3425"/>
    <w:rsid w:val="004A359D"/>
    <w:rsid w:val="004A3753"/>
    <w:rsid w:val="004A389C"/>
    <w:rsid w:val="004A399B"/>
    <w:rsid w:val="004A3D5A"/>
    <w:rsid w:val="004A3EFB"/>
    <w:rsid w:val="004A407D"/>
    <w:rsid w:val="004A410C"/>
    <w:rsid w:val="004A4287"/>
    <w:rsid w:val="004A43EB"/>
    <w:rsid w:val="004A4963"/>
    <w:rsid w:val="004A4B10"/>
    <w:rsid w:val="004A4E32"/>
    <w:rsid w:val="004A4F9F"/>
    <w:rsid w:val="004A5141"/>
    <w:rsid w:val="004A5251"/>
    <w:rsid w:val="004A529E"/>
    <w:rsid w:val="004A5585"/>
    <w:rsid w:val="004A5BA2"/>
    <w:rsid w:val="004A5DF3"/>
    <w:rsid w:val="004A62DB"/>
    <w:rsid w:val="004A6546"/>
    <w:rsid w:val="004A6592"/>
    <w:rsid w:val="004A67A5"/>
    <w:rsid w:val="004A67B0"/>
    <w:rsid w:val="004A71A4"/>
    <w:rsid w:val="004A760E"/>
    <w:rsid w:val="004A7C7D"/>
    <w:rsid w:val="004A7F1A"/>
    <w:rsid w:val="004A7F9B"/>
    <w:rsid w:val="004B015E"/>
    <w:rsid w:val="004B04A1"/>
    <w:rsid w:val="004B080E"/>
    <w:rsid w:val="004B0C28"/>
    <w:rsid w:val="004B0D72"/>
    <w:rsid w:val="004B0DCC"/>
    <w:rsid w:val="004B148F"/>
    <w:rsid w:val="004B1624"/>
    <w:rsid w:val="004B1FE2"/>
    <w:rsid w:val="004B2360"/>
    <w:rsid w:val="004B29E3"/>
    <w:rsid w:val="004B2A60"/>
    <w:rsid w:val="004B2B53"/>
    <w:rsid w:val="004B2F2B"/>
    <w:rsid w:val="004B3BDB"/>
    <w:rsid w:val="004B3F96"/>
    <w:rsid w:val="004B4128"/>
    <w:rsid w:val="004B412B"/>
    <w:rsid w:val="004B429E"/>
    <w:rsid w:val="004B42BD"/>
    <w:rsid w:val="004B446E"/>
    <w:rsid w:val="004B45FC"/>
    <w:rsid w:val="004B468C"/>
    <w:rsid w:val="004B47BD"/>
    <w:rsid w:val="004B47CB"/>
    <w:rsid w:val="004B49D4"/>
    <w:rsid w:val="004B5A5C"/>
    <w:rsid w:val="004B5C19"/>
    <w:rsid w:val="004B5EA8"/>
    <w:rsid w:val="004B5EC7"/>
    <w:rsid w:val="004B64A5"/>
    <w:rsid w:val="004B6B16"/>
    <w:rsid w:val="004B6EC4"/>
    <w:rsid w:val="004B6EC6"/>
    <w:rsid w:val="004B6EC8"/>
    <w:rsid w:val="004B6F9A"/>
    <w:rsid w:val="004B6FEA"/>
    <w:rsid w:val="004B7135"/>
    <w:rsid w:val="004B72A8"/>
    <w:rsid w:val="004B7337"/>
    <w:rsid w:val="004B7851"/>
    <w:rsid w:val="004B7C63"/>
    <w:rsid w:val="004C061C"/>
    <w:rsid w:val="004C06BE"/>
    <w:rsid w:val="004C094B"/>
    <w:rsid w:val="004C15E8"/>
    <w:rsid w:val="004C170B"/>
    <w:rsid w:val="004C1EE4"/>
    <w:rsid w:val="004C1F4E"/>
    <w:rsid w:val="004C218A"/>
    <w:rsid w:val="004C27D2"/>
    <w:rsid w:val="004C2832"/>
    <w:rsid w:val="004C2885"/>
    <w:rsid w:val="004C2907"/>
    <w:rsid w:val="004C2BE1"/>
    <w:rsid w:val="004C2BE2"/>
    <w:rsid w:val="004C2DD1"/>
    <w:rsid w:val="004C3A1D"/>
    <w:rsid w:val="004C3F3B"/>
    <w:rsid w:val="004C41A7"/>
    <w:rsid w:val="004C4B2F"/>
    <w:rsid w:val="004C4EDE"/>
    <w:rsid w:val="004C519C"/>
    <w:rsid w:val="004C5417"/>
    <w:rsid w:val="004C563D"/>
    <w:rsid w:val="004C568A"/>
    <w:rsid w:val="004C5BB7"/>
    <w:rsid w:val="004C64A3"/>
    <w:rsid w:val="004C6A9C"/>
    <w:rsid w:val="004C6B65"/>
    <w:rsid w:val="004C737E"/>
    <w:rsid w:val="004C75CE"/>
    <w:rsid w:val="004C761C"/>
    <w:rsid w:val="004C76AD"/>
    <w:rsid w:val="004C7B94"/>
    <w:rsid w:val="004C7CDE"/>
    <w:rsid w:val="004C7D82"/>
    <w:rsid w:val="004D0146"/>
    <w:rsid w:val="004D0D95"/>
    <w:rsid w:val="004D0F1A"/>
    <w:rsid w:val="004D10B3"/>
    <w:rsid w:val="004D1293"/>
    <w:rsid w:val="004D15EB"/>
    <w:rsid w:val="004D160F"/>
    <w:rsid w:val="004D16A7"/>
    <w:rsid w:val="004D18A3"/>
    <w:rsid w:val="004D1C17"/>
    <w:rsid w:val="004D1D51"/>
    <w:rsid w:val="004D1D8E"/>
    <w:rsid w:val="004D202A"/>
    <w:rsid w:val="004D23E1"/>
    <w:rsid w:val="004D270C"/>
    <w:rsid w:val="004D284C"/>
    <w:rsid w:val="004D2CB1"/>
    <w:rsid w:val="004D2E44"/>
    <w:rsid w:val="004D30A4"/>
    <w:rsid w:val="004D33DB"/>
    <w:rsid w:val="004D357C"/>
    <w:rsid w:val="004D3C53"/>
    <w:rsid w:val="004D3D34"/>
    <w:rsid w:val="004D3F42"/>
    <w:rsid w:val="004D40B7"/>
    <w:rsid w:val="004D41BD"/>
    <w:rsid w:val="004D4241"/>
    <w:rsid w:val="004D46EB"/>
    <w:rsid w:val="004D47D3"/>
    <w:rsid w:val="004D482C"/>
    <w:rsid w:val="004D4A14"/>
    <w:rsid w:val="004D4BEF"/>
    <w:rsid w:val="004D4D31"/>
    <w:rsid w:val="004D51AC"/>
    <w:rsid w:val="004D58D3"/>
    <w:rsid w:val="004D592B"/>
    <w:rsid w:val="004D5AAF"/>
    <w:rsid w:val="004D5D71"/>
    <w:rsid w:val="004D5DBA"/>
    <w:rsid w:val="004D6211"/>
    <w:rsid w:val="004D71D1"/>
    <w:rsid w:val="004D7253"/>
    <w:rsid w:val="004D7520"/>
    <w:rsid w:val="004D7C76"/>
    <w:rsid w:val="004D7FA7"/>
    <w:rsid w:val="004E00D6"/>
    <w:rsid w:val="004E00F9"/>
    <w:rsid w:val="004E02DA"/>
    <w:rsid w:val="004E038B"/>
    <w:rsid w:val="004E0E0C"/>
    <w:rsid w:val="004E0E5C"/>
    <w:rsid w:val="004E1637"/>
    <w:rsid w:val="004E190D"/>
    <w:rsid w:val="004E1ACE"/>
    <w:rsid w:val="004E1FA8"/>
    <w:rsid w:val="004E23C8"/>
    <w:rsid w:val="004E246A"/>
    <w:rsid w:val="004E25CC"/>
    <w:rsid w:val="004E26D8"/>
    <w:rsid w:val="004E2BD8"/>
    <w:rsid w:val="004E2C12"/>
    <w:rsid w:val="004E3197"/>
    <w:rsid w:val="004E32F8"/>
    <w:rsid w:val="004E33D0"/>
    <w:rsid w:val="004E35B8"/>
    <w:rsid w:val="004E35F9"/>
    <w:rsid w:val="004E3E5B"/>
    <w:rsid w:val="004E4301"/>
    <w:rsid w:val="004E4B7B"/>
    <w:rsid w:val="004E4C41"/>
    <w:rsid w:val="004E4D5C"/>
    <w:rsid w:val="004E4D70"/>
    <w:rsid w:val="004E4FA7"/>
    <w:rsid w:val="004E5184"/>
    <w:rsid w:val="004E52FE"/>
    <w:rsid w:val="004E536E"/>
    <w:rsid w:val="004E5489"/>
    <w:rsid w:val="004E5527"/>
    <w:rsid w:val="004E57A9"/>
    <w:rsid w:val="004E5991"/>
    <w:rsid w:val="004E6019"/>
    <w:rsid w:val="004E608B"/>
    <w:rsid w:val="004E6376"/>
    <w:rsid w:val="004E64BB"/>
    <w:rsid w:val="004E65AF"/>
    <w:rsid w:val="004E6BBA"/>
    <w:rsid w:val="004E6F13"/>
    <w:rsid w:val="004E7311"/>
    <w:rsid w:val="004E7A5B"/>
    <w:rsid w:val="004E7E0A"/>
    <w:rsid w:val="004E7E33"/>
    <w:rsid w:val="004F01B4"/>
    <w:rsid w:val="004F070D"/>
    <w:rsid w:val="004F0EA0"/>
    <w:rsid w:val="004F0F50"/>
    <w:rsid w:val="004F1891"/>
    <w:rsid w:val="004F1D5F"/>
    <w:rsid w:val="004F2142"/>
    <w:rsid w:val="004F22AB"/>
    <w:rsid w:val="004F249F"/>
    <w:rsid w:val="004F276E"/>
    <w:rsid w:val="004F2874"/>
    <w:rsid w:val="004F29A7"/>
    <w:rsid w:val="004F2CB6"/>
    <w:rsid w:val="004F2CC9"/>
    <w:rsid w:val="004F2E87"/>
    <w:rsid w:val="004F3125"/>
    <w:rsid w:val="004F3CFA"/>
    <w:rsid w:val="004F3EC3"/>
    <w:rsid w:val="004F3F09"/>
    <w:rsid w:val="004F431B"/>
    <w:rsid w:val="004F47AB"/>
    <w:rsid w:val="004F4A24"/>
    <w:rsid w:val="004F4C07"/>
    <w:rsid w:val="004F52BB"/>
    <w:rsid w:val="004F57B9"/>
    <w:rsid w:val="004F581A"/>
    <w:rsid w:val="004F59D9"/>
    <w:rsid w:val="004F5A65"/>
    <w:rsid w:val="004F5B87"/>
    <w:rsid w:val="004F5C5B"/>
    <w:rsid w:val="004F678D"/>
    <w:rsid w:val="004F696A"/>
    <w:rsid w:val="004F6B9A"/>
    <w:rsid w:val="004F6F38"/>
    <w:rsid w:val="004F70B9"/>
    <w:rsid w:val="004F74A0"/>
    <w:rsid w:val="004F78DB"/>
    <w:rsid w:val="004F7C6B"/>
    <w:rsid w:val="00500260"/>
    <w:rsid w:val="00500697"/>
    <w:rsid w:val="0050080A"/>
    <w:rsid w:val="00500B96"/>
    <w:rsid w:val="00500DF2"/>
    <w:rsid w:val="00500F4B"/>
    <w:rsid w:val="00500FC8"/>
    <w:rsid w:val="00501049"/>
    <w:rsid w:val="0050135B"/>
    <w:rsid w:val="0050143E"/>
    <w:rsid w:val="005014F1"/>
    <w:rsid w:val="005015B1"/>
    <w:rsid w:val="005016F5"/>
    <w:rsid w:val="0050193E"/>
    <w:rsid w:val="00501A1C"/>
    <w:rsid w:val="00501A62"/>
    <w:rsid w:val="00501C5A"/>
    <w:rsid w:val="005022D6"/>
    <w:rsid w:val="00502337"/>
    <w:rsid w:val="00502506"/>
    <w:rsid w:val="00502728"/>
    <w:rsid w:val="00502B1A"/>
    <w:rsid w:val="00503119"/>
    <w:rsid w:val="0050345B"/>
    <w:rsid w:val="00503B2D"/>
    <w:rsid w:val="00503ED6"/>
    <w:rsid w:val="0050427B"/>
    <w:rsid w:val="005046A4"/>
    <w:rsid w:val="00504764"/>
    <w:rsid w:val="0050486B"/>
    <w:rsid w:val="005049AF"/>
    <w:rsid w:val="00504B47"/>
    <w:rsid w:val="00504C45"/>
    <w:rsid w:val="005050AE"/>
    <w:rsid w:val="005057B3"/>
    <w:rsid w:val="00505B6D"/>
    <w:rsid w:val="00506239"/>
    <w:rsid w:val="00506BC0"/>
    <w:rsid w:val="00506C29"/>
    <w:rsid w:val="00506CA6"/>
    <w:rsid w:val="00506E61"/>
    <w:rsid w:val="00506F84"/>
    <w:rsid w:val="0050744C"/>
    <w:rsid w:val="005074AF"/>
    <w:rsid w:val="00507BD4"/>
    <w:rsid w:val="00507C81"/>
    <w:rsid w:val="00507C90"/>
    <w:rsid w:val="00507EC7"/>
    <w:rsid w:val="00510A2D"/>
    <w:rsid w:val="00510B2E"/>
    <w:rsid w:val="00510BE6"/>
    <w:rsid w:val="00510C51"/>
    <w:rsid w:val="00510E80"/>
    <w:rsid w:val="0051124F"/>
    <w:rsid w:val="00511256"/>
    <w:rsid w:val="0051180C"/>
    <w:rsid w:val="00511A24"/>
    <w:rsid w:val="00511A5F"/>
    <w:rsid w:val="00511B37"/>
    <w:rsid w:val="00512126"/>
    <w:rsid w:val="005125F4"/>
    <w:rsid w:val="005129F7"/>
    <w:rsid w:val="00512CC8"/>
    <w:rsid w:val="00512E74"/>
    <w:rsid w:val="00513160"/>
    <w:rsid w:val="00513432"/>
    <w:rsid w:val="00513825"/>
    <w:rsid w:val="00513939"/>
    <w:rsid w:val="00513949"/>
    <w:rsid w:val="00513FFC"/>
    <w:rsid w:val="0051422F"/>
    <w:rsid w:val="00514669"/>
    <w:rsid w:val="005146B5"/>
    <w:rsid w:val="00514BEB"/>
    <w:rsid w:val="00514F70"/>
    <w:rsid w:val="00515025"/>
    <w:rsid w:val="005150FE"/>
    <w:rsid w:val="005153F1"/>
    <w:rsid w:val="00515525"/>
    <w:rsid w:val="005158DD"/>
    <w:rsid w:val="00515A9A"/>
    <w:rsid w:val="00515CCD"/>
    <w:rsid w:val="00515CE2"/>
    <w:rsid w:val="00515DCA"/>
    <w:rsid w:val="00515FE9"/>
    <w:rsid w:val="0051643F"/>
    <w:rsid w:val="00516690"/>
    <w:rsid w:val="00516A4F"/>
    <w:rsid w:val="00517111"/>
    <w:rsid w:val="0051751E"/>
    <w:rsid w:val="00517648"/>
    <w:rsid w:val="00517820"/>
    <w:rsid w:val="00517825"/>
    <w:rsid w:val="00517C60"/>
    <w:rsid w:val="00517D9C"/>
    <w:rsid w:val="005206C3"/>
    <w:rsid w:val="005206CD"/>
    <w:rsid w:val="00520719"/>
    <w:rsid w:val="00520CA3"/>
    <w:rsid w:val="00520E4A"/>
    <w:rsid w:val="00520F5B"/>
    <w:rsid w:val="00521277"/>
    <w:rsid w:val="00521337"/>
    <w:rsid w:val="00521439"/>
    <w:rsid w:val="00521844"/>
    <w:rsid w:val="00521870"/>
    <w:rsid w:val="00521E6F"/>
    <w:rsid w:val="00521FBF"/>
    <w:rsid w:val="005227E7"/>
    <w:rsid w:val="00522B40"/>
    <w:rsid w:val="00522B46"/>
    <w:rsid w:val="00522C84"/>
    <w:rsid w:val="00522E9D"/>
    <w:rsid w:val="005230FC"/>
    <w:rsid w:val="0052311C"/>
    <w:rsid w:val="00523216"/>
    <w:rsid w:val="00523708"/>
    <w:rsid w:val="00523821"/>
    <w:rsid w:val="0052386F"/>
    <w:rsid w:val="005238C4"/>
    <w:rsid w:val="00523A47"/>
    <w:rsid w:val="00523A79"/>
    <w:rsid w:val="00523B4C"/>
    <w:rsid w:val="00523CC6"/>
    <w:rsid w:val="00524004"/>
    <w:rsid w:val="00524023"/>
    <w:rsid w:val="005242C7"/>
    <w:rsid w:val="005245E6"/>
    <w:rsid w:val="005246E4"/>
    <w:rsid w:val="005247A4"/>
    <w:rsid w:val="00524E0B"/>
    <w:rsid w:val="00524ED0"/>
    <w:rsid w:val="00525494"/>
    <w:rsid w:val="005257C2"/>
    <w:rsid w:val="005257C5"/>
    <w:rsid w:val="00525881"/>
    <w:rsid w:val="00525F8C"/>
    <w:rsid w:val="00525FFD"/>
    <w:rsid w:val="00526090"/>
    <w:rsid w:val="00526164"/>
    <w:rsid w:val="00526226"/>
    <w:rsid w:val="00526275"/>
    <w:rsid w:val="0052643A"/>
    <w:rsid w:val="00526B21"/>
    <w:rsid w:val="00526C9A"/>
    <w:rsid w:val="00526CF0"/>
    <w:rsid w:val="00526DCD"/>
    <w:rsid w:val="00526EFA"/>
    <w:rsid w:val="00526F09"/>
    <w:rsid w:val="00526F31"/>
    <w:rsid w:val="00527712"/>
    <w:rsid w:val="00527856"/>
    <w:rsid w:val="005278FF"/>
    <w:rsid w:val="00530D61"/>
    <w:rsid w:val="00530DD2"/>
    <w:rsid w:val="00531074"/>
    <w:rsid w:val="00531298"/>
    <w:rsid w:val="00531313"/>
    <w:rsid w:val="00531540"/>
    <w:rsid w:val="00531550"/>
    <w:rsid w:val="00531846"/>
    <w:rsid w:val="00531EDF"/>
    <w:rsid w:val="00532572"/>
    <w:rsid w:val="00532596"/>
    <w:rsid w:val="00532F52"/>
    <w:rsid w:val="005340D9"/>
    <w:rsid w:val="005341A4"/>
    <w:rsid w:val="00534394"/>
    <w:rsid w:val="0053442E"/>
    <w:rsid w:val="0053453F"/>
    <w:rsid w:val="00534698"/>
    <w:rsid w:val="00534735"/>
    <w:rsid w:val="00534A78"/>
    <w:rsid w:val="00534AEB"/>
    <w:rsid w:val="00534CFD"/>
    <w:rsid w:val="00534E34"/>
    <w:rsid w:val="0053501C"/>
    <w:rsid w:val="005350E2"/>
    <w:rsid w:val="00535526"/>
    <w:rsid w:val="00535874"/>
    <w:rsid w:val="005360A2"/>
    <w:rsid w:val="005361D6"/>
    <w:rsid w:val="00536440"/>
    <w:rsid w:val="00536466"/>
    <w:rsid w:val="005364EE"/>
    <w:rsid w:val="005365A8"/>
    <w:rsid w:val="00536B52"/>
    <w:rsid w:val="00536C0B"/>
    <w:rsid w:val="00536EC2"/>
    <w:rsid w:val="005370D8"/>
    <w:rsid w:val="00537520"/>
    <w:rsid w:val="005378A6"/>
    <w:rsid w:val="00540235"/>
    <w:rsid w:val="00540507"/>
    <w:rsid w:val="00540C89"/>
    <w:rsid w:val="005412F9"/>
    <w:rsid w:val="0054156F"/>
    <w:rsid w:val="005415D8"/>
    <w:rsid w:val="005417CF"/>
    <w:rsid w:val="005418BD"/>
    <w:rsid w:val="00541A5D"/>
    <w:rsid w:val="00541BE8"/>
    <w:rsid w:val="00542342"/>
    <w:rsid w:val="00542478"/>
    <w:rsid w:val="00542576"/>
    <w:rsid w:val="005429E6"/>
    <w:rsid w:val="00542A5F"/>
    <w:rsid w:val="00542A82"/>
    <w:rsid w:val="00542AD9"/>
    <w:rsid w:val="00542E83"/>
    <w:rsid w:val="00542F64"/>
    <w:rsid w:val="005432EC"/>
    <w:rsid w:val="00543462"/>
    <w:rsid w:val="00543701"/>
    <w:rsid w:val="00543848"/>
    <w:rsid w:val="00543C56"/>
    <w:rsid w:val="00544035"/>
    <w:rsid w:val="00544393"/>
    <w:rsid w:val="0054449B"/>
    <w:rsid w:val="0054451B"/>
    <w:rsid w:val="0054478C"/>
    <w:rsid w:val="00544A38"/>
    <w:rsid w:val="00544DDE"/>
    <w:rsid w:val="00544F2A"/>
    <w:rsid w:val="005454F3"/>
    <w:rsid w:val="00545840"/>
    <w:rsid w:val="00545EFA"/>
    <w:rsid w:val="00545FDD"/>
    <w:rsid w:val="00546240"/>
    <w:rsid w:val="0054632F"/>
    <w:rsid w:val="00546390"/>
    <w:rsid w:val="005466EE"/>
    <w:rsid w:val="00546725"/>
    <w:rsid w:val="0054696B"/>
    <w:rsid w:val="00547613"/>
    <w:rsid w:val="005477A9"/>
    <w:rsid w:val="00547CD1"/>
    <w:rsid w:val="00547FA8"/>
    <w:rsid w:val="005500AD"/>
    <w:rsid w:val="00550500"/>
    <w:rsid w:val="0055058A"/>
    <w:rsid w:val="00550BD5"/>
    <w:rsid w:val="00550C9A"/>
    <w:rsid w:val="00550D5F"/>
    <w:rsid w:val="00551204"/>
    <w:rsid w:val="00551660"/>
    <w:rsid w:val="0055176D"/>
    <w:rsid w:val="00551A86"/>
    <w:rsid w:val="00551C07"/>
    <w:rsid w:val="00551DA0"/>
    <w:rsid w:val="00551DF0"/>
    <w:rsid w:val="0055217B"/>
    <w:rsid w:val="00552250"/>
    <w:rsid w:val="00552723"/>
    <w:rsid w:val="00552B51"/>
    <w:rsid w:val="00552BEE"/>
    <w:rsid w:val="0055318E"/>
    <w:rsid w:val="00553723"/>
    <w:rsid w:val="00553816"/>
    <w:rsid w:val="00553BD4"/>
    <w:rsid w:val="00553C1F"/>
    <w:rsid w:val="00554DAC"/>
    <w:rsid w:val="00554FFD"/>
    <w:rsid w:val="00555445"/>
    <w:rsid w:val="0055568D"/>
    <w:rsid w:val="00555E4E"/>
    <w:rsid w:val="00556244"/>
    <w:rsid w:val="00556773"/>
    <w:rsid w:val="005567D0"/>
    <w:rsid w:val="005567DD"/>
    <w:rsid w:val="005567F2"/>
    <w:rsid w:val="00556B21"/>
    <w:rsid w:val="00556D03"/>
    <w:rsid w:val="00556EF2"/>
    <w:rsid w:val="0055717B"/>
    <w:rsid w:val="00557268"/>
    <w:rsid w:val="005575D9"/>
    <w:rsid w:val="00557725"/>
    <w:rsid w:val="0055773A"/>
    <w:rsid w:val="005578A7"/>
    <w:rsid w:val="0056008A"/>
    <w:rsid w:val="005603E4"/>
    <w:rsid w:val="005605C5"/>
    <w:rsid w:val="00560C8B"/>
    <w:rsid w:val="00560E6F"/>
    <w:rsid w:val="00560E70"/>
    <w:rsid w:val="005610DD"/>
    <w:rsid w:val="00561122"/>
    <w:rsid w:val="00561224"/>
    <w:rsid w:val="0056206D"/>
    <w:rsid w:val="005620B2"/>
    <w:rsid w:val="0056256E"/>
    <w:rsid w:val="0056266C"/>
    <w:rsid w:val="0056285E"/>
    <w:rsid w:val="00562CB1"/>
    <w:rsid w:val="00562E45"/>
    <w:rsid w:val="00563075"/>
    <w:rsid w:val="00563318"/>
    <w:rsid w:val="005633C6"/>
    <w:rsid w:val="005635B6"/>
    <w:rsid w:val="00564034"/>
    <w:rsid w:val="00564213"/>
    <w:rsid w:val="005642A8"/>
    <w:rsid w:val="0056487E"/>
    <w:rsid w:val="00564A97"/>
    <w:rsid w:val="00564D99"/>
    <w:rsid w:val="005650B4"/>
    <w:rsid w:val="005650DD"/>
    <w:rsid w:val="00565216"/>
    <w:rsid w:val="005654C5"/>
    <w:rsid w:val="005654D4"/>
    <w:rsid w:val="005656E9"/>
    <w:rsid w:val="00565906"/>
    <w:rsid w:val="0056594E"/>
    <w:rsid w:val="005659F4"/>
    <w:rsid w:val="00565C8D"/>
    <w:rsid w:val="00565F76"/>
    <w:rsid w:val="0056608F"/>
    <w:rsid w:val="005665B1"/>
    <w:rsid w:val="00566680"/>
    <w:rsid w:val="00566718"/>
    <w:rsid w:val="00566BD3"/>
    <w:rsid w:val="00566D87"/>
    <w:rsid w:val="00566FD0"/>
    <w:rsid w:val="00567808"/>
    <w:rsid w:val="005679CD"/>
    <w:rsid w:val="00570116"/>
    <w:rsid w:val="005705DB"/>
    <w:rsid w:val="00570A50"/>
    <w:rsid w:val="00570EEE"/>
    <w:rsid w:val="00571307"/>
    <w:rsid w:val="005716C2"/>
    <w:rsid w:val="005718A1"/>
    <w:rsid w:val="0057190C"/>
    <w:rsid w:val="00571D9F"/>
    <w:rsid w:val="00572027"/>
    <w:rsid w:val="00572516"/>
    <w:rsid w:val="005725E5"/>
    <w:rsid w:val="005726A4"/>
    <w:rsid w:val="00572807"/>
    <w:rsid w:val="00572B71"/>
    <w:rsid w:val="00572DEB"/>
    <w:rsid w:val="00572E91"/>
    <w:rsid w:val="00573085"/>
    <w:rsid w:val="005730A3"/>
    <w:rsid w:val="00573409"/>
    <w:rsid w:val="00573454"/>
    <w:rsid w:val="00573BEA"/>
    <w:rsid w:val="00573CB0"/>
    <w:rsid w:val="00573DE3"/>
    <w:rsid w:val="00573E0B"/>
    <w:rsid w:val="0057409C"/>
    <w:rsid w:val="00574205"/>
    <w:rsid w:val="0057447C"/>
    <w:rsid w:val="005744B3"/>
    <w:rsid w:val="00574589"/>
    <w:rsid w:val="00574891"/>
    <w:rsid w:val="005748A2"/>
    <w:rsid w:val="0057494F"/>
    <w:rsid w:val="0057498E"/>
    <w:rsid w:val="00575518"/>
    <w:rsid w:val="005759F6"/>
    <w:rsid w:val="00575C98"/>
    <w:rsid w:val="00575F99"/>
    <w:rsid w:val="0057627A"/>
    <w:rsid w:val="005762DC"/>
    <w:rsid w:val="00576A16"/>
    <w:rsid w:val="00576ABF"/>
    <w:rsid w:val="00576B32"/>
    <w:rsid w:val="00576BC6"/>
    <w:rsid w:val="00577012"/>
    <w:rsid w:val="0057726F"/>
    <w:rsid w:val="005772BA"/>
    <w:rsid w:val="00577379"/>
    <w:rsid w:val="00577416"/>
    <w:rsid w:val="0057755C"/>
    <w:rsid w:val="00577581"/>
    <w:rsid w:val="00577607"/>
    <w:rsid w:val="00577949"/>
    <w:rsid w:val="00577F13"/>
    <w:rsid w:val="005801BF"/>
    <w:rsid w:val="0058048F"/>
    <w:rsid w:val="00581270"/>
    <w:rsid w:val="00581621"/>
    <w:rsid w:val="0058177E"/>
    <w:rsid w:val="0058182D"/>
    <w:rsid w:val="005818AF"/>
    <w:rsid w:val="005818F5"/>
    <w:rsid w:val="005819DA"/>
    <w:rsid w:val="00581A82"/>
    <w:rsid w:val="00581AF3"/>
    <w:rsid w:val="00581B7D"/>
    <w:rsid w:val="00581C29"/>
    <w:rsid w:val="00581CC1"/>
    <w:rsid w:val="00581F64"/>
    <w:rsid w:val="00581F97"/>
    <w:rsid w:val="00582068"/>
    <w:rsid w:val="005825BF"/>
    <w:rsid w:val="00582961"/>
    <w:rsid w:val="00582C4F"/>
    <w:rsid w:val="00583573"/>
    <w:rsid w:val="0058359B"/>
    <w:rsid w:val="00583A53"/>
    <w:rsid w:val="00583AFB"/>
    <w:rsid w:val="00583BBA"/>
    <w:rsid w:val="005841E1"/>
    <w:rsid w:val="00584506"/>
    <w:rsid w:val="00584859"/>
    <w:rsid w:val="00584C19"/>
    <w:rsid w:val="00585111"/>
    <w:rsid w:val="0058516A"/>
    <w:rsid w:val="005856D2"/>
    <w:rsid w:val="00585876"/>
    <w:rsid w:val="00585C47"/>
    <w:rsid w:val="00585EDB"/>
    <w:rsid w:val="00585F95"/>
    <w:rsid w:val="005864BF"/>
    <w:rsid w:val="005864E8"/>
    <w:rsid w:val="00586748"/>
    <w:rsid w:val="005867E8"/>
    <w:rsid w:val="00586862"/>
    <w:rsid w:val="005868E8"/>
    <w:rsid w:val="00586F2A"/>
    <w:rsid w:val="005873A1"/>
    <w:rsid w:val="00587A9B"/>
    <w:rsid w:val="00587F74"/>
    <w:rsid w:val="0059021E"/>
    <w:rsid w:val="005903CF"/>
    <w:rsid w:val="005908B8"/>
    <w:rsid w:val="005909F7"/>
    <w:rsid w:val="00590BBE"/>
    <w:rsid w:val="00590DCF"/>
    <w:rsid w:val="00590EC7"/>
    <w:rsid w:val="0059107C"/>
    <w:rsid w:val="005912EA"/>
    <w:rsid w:val="00591451"/>
    <w:rsid w:val="0059164F"/>
    <w:rsid w:val="005916C3"/>
    <w:rsid w:val="00591801"/>
    <w:rsid w:val="00591839"/>
    <w:rsid w:val="005919E6"/>
    <w:rsid w:val="00591A4F"/>
    <w:rsid w:val="00591AB2"/>
    <w:rsid w:val="00591CBB"/>
    <w:rsid w:val="00591DB6"/>
    <w:rsid w:val="00591EC1"/>
    <w:rsid w:val="005920AF"/>
    <w:rsid w:val="005920F1"/>
    <w:rsid w:val="005926A3"/>
    <w:rsid w:val="00592781"/>
    <w:rsid w:val="005928CA"/>
    <w:rsid w:val="005929F5"/>
    <w:rsid w:val="00592B36"/>
    <w:rsid w:val="00592DF6"/>
    <w:rsid w:val="00592FAD"/>
    <w:rsid w:val="005935F1"/>
    <w:rsid w:val="005938D3"/>
    <w:rsid w:val="00593951"/>
    <w:rsid w:val="005939B0"/>
    <w:rsid w:val="00593A89"/>
    <w:rsid w:val="00593B25"/>
    <w:rsid w:val="005948F3"/>
    <w:rsid w:val="00594A12"/>
    <w:rsid w:val="00594ABC"/>
    <w:rsid w:val="00594B36"/>
    <w:rsid w:val="00594C6A"/>
    <w:rsid w:val="00594ECD"/>
    <w:rsid w:val="0059535B"/>
    <w:rsid w:val="0059542E"/>
    <w:rsid w:val="0059575F"/>
    <w:rsid w:val="005959CE"/>
    <w:rsid w:val="00595A7E"/>
    <w:rsid w:val="00595CB6"/>
    <w:rsid w:val="005962A2"/>
    <w:rsid w:val="00596387"/>
    <w:rsid w:val="005969C8"/>
    <w:rsid w:val="00596A1E"/>
    <w:rsid w:val="00596D15"/>
    <w:rsid w:val="005972B8"/>
    <w:rsid w:val="00597852"/>
    <w:rsid w:val="00597B6E"/>
    <w:rsid w:val="00597DD5"/>
    <w:rsid w:val="00597EE6"/>
    <w:rsid w:val="00597F4D"/>
    <w:rsid w:val="00597FE8"/>
    <w:rsid w:val="005A0075"/>
    <w:rsid w:val="005A017F"/>
    <w:rsid w:val="005A0464"/>
    <w:rsid w:val="005A0762"/>
    <w:rsid w:val="005A0DEF"/>
    <w:rsid w:val="005A14AF"/>
    <w:rsid w:val="005A14E5"/>
    <w:rsid w:val="005A1512"/>
    <w:rsid w:val="005A16C4"/>
    <w:rsid w:val="005A1979"/>
    <w:rsid w:val="005A1A2C"/>
    <w:rsid w:val="005A1C34"/>
    <w:rsid w:val="005A231F"/>
    <w:rsid w:val="005A2A95"/>
    <w:rsid w:val="005A2D29"/>
    <w:rsid w:val="005A330A"/>
    <w:rsid w:val="005A349F"/>
    <w:rsid w:val="005A3540"/>
    <w:rsid w:val="005A379B"/>
    <w:rsid w:val="005A3841"/>
    <w:rsid w:val="005A3C82"/>
    <w:rsid w:val="005A43C7"/>
    <w:rsid w:val="005A4467"/>
    <w:rsid w:val="005A46FA"/>
    <w:rsid w:val="005A484B"/>
    <w:rsid w:val="005A4925"/>
    <w:rsid w:val="005A49A0"/>
    <w:rsid w:val="005A4BF8"/>
    <w:rsid w:val="005A4F32"/>
    <w:rsid w:val="005A4F91"/>
    <w:rsid w:val="005A503B"/>
    <w:rsid w:val="005A506B"/>
    <w:rsid w:val="005A534D"/>
    <w:rsid w:val="005A544E"/>
    <w:rsid w:val="005A56E5"/>
    <w:rsid w:val="005A580E"/>
    <w:rsid w:val="005A5A3A"/>
    <w:rsid w:val="005A5AEA"/>
    <w:rsid w:val="005A5BB4"/>
    <w:rsid w:val="005A6420"/>
    <w:rsid w:val="005A643D"/>
    <w:rsid w:val="005A6C13"/>
    <w:rsid w:val="005A6D78"/>
    <w:rsid w:val="005A6DAC"/>
    <w:rsid w:val="005A6DEA"/>
    <w:rsid w:val="005A6F81"/>
    <w:rsid w:val="005A7097"/>
    <w:rsid w:val="005A73B0"/>
    <w:rsid w:val="005A75DB"/>
    <w:rsid w:val="005A7773"/>
    <w:rsid w:val="005A789C"/>
    <w:rsid w:val="005A7C06"/>
    <w:rsid w:val="005A7C07"/>
    <w:rsid w:val="005A7D9F"/>
    <w:rsid w:val="005B0149"/>
    <w:rsid w:val="005B028D"/>
    <w:rsid w:val="005B050D"/>
    <w:rsid w:val="005B051D"/>
    <w:rsid w:val="005B05B4"/>
    <w:rsid w:val="005B079C"/>
    <w:rsid w:val="005B0825"/>
    <w:rsid w:val="005B0EAA"/>
    <w:rsid w:val="005B11BC"/>
    <w:rsid w:val="005B11DF"/>
    <w:rsid w:val="005B1B45"/>
    <w:rsid w:val="005B1BA1"/>
    <w:rsid w:val="005B1D1A"/>
    <w:rsid w:val="005B2306"/>
    <w:rsid w:val="005B26A7"/>
    <w:rsid w:val="005B2A31"/>
    <w:rsid w:val="005B326B"/>
    <w:rsid w:val="005B3277"/>
    <w:rsid w:val="005B3351"/>
    <w:rsid w:val="005B3504"/>
    <w:rsid w:val="005B3691"/>
    <w:rsid w:val="005B37EC"/>
    <w:rsid w:val="005B3D01"/>
    <w:rsid w:val="005B402A"/>
    <w:rsid w:val="005B48BA"/>
    <w:rsid w:val="005B4BBA"/>
    <w:rsid w:val="005B4D45"/>
    <w:rsid w:val="005B4DBE"/>
    <w:rsid w:val="005B4E31"/>
    <w:rsid w:val="005B4E32"/>
    <w:rsid w:val="005B4F50"/>
    <w:rsid w:val="005B5097"/>
    <w:rsid w:val="005B527E"/>
    <w:rsid w:val="005B52C5"/>
    <w:rsid w:val="005B541A"/>
    <w:rsid w:val="005B54C5"/>
    <w:rsid w:val="005B553F"/>
    <w:rsid w:val="005B559E"/>
    <w:rsid w:val="005B591B"/>
    <w:rsid w:val="005B5EA5"/>
    <w:rsid w:val="005B5EFA"/>
    <w:rsid w:val="005B6387"/>
    <w:rsid w:val="005B65AB"/>
    <w:rsid w:val="005B68CD"/>
    <w:rsid w:val="005B68ED"/>
    <w:rsid w:val="005B6AC1"/>
    <w:rsid w:val="005B7482"/>
    <w:rsid w:val="005B7551"/>
    <w:rsid w:val="005B7A36"/>
    <w:rsid w:val="005C0A05"/>
    <w:rsid w:val="005C0A93"/>
    <w:rsid w:val="005C0ADE"/>
    <w:rsid w:val="005C0C1C"/>
    <w:rsid w:val="005C0CBF"/>
    <w:rsid w:val="005C0F19"/>
    <w:rsid w:val="005C0F93"/>
    <w:rsid w:val="005C0FAC"/>
    <w:rsid w:val="005C139A"/>
    <w:rsid w:val="005C148F"/>
    <w:rsid w:val="005C14C6"/>
    <w:rsid w:val="005C1624"/>
    <w:rsid w:val="005C1734"/>
    <w:rsid w:val="005C1AC6"/>
    <w:rsid w:val="005C1BB1"/>
    <w:rsid w:val="005C1F1A"/>
    <w:rsid w:val="005C2094"/>
    <w:rsid w:val="005C2A4B"/>
    <w:rsid w:val="005C2C5E"/>
    <w:rsid w:val="005C328B"/>
    <w:rsid w:val="005C35C7"/>
    <w:rsid w:val="005C363E"/>
    <w:rsid w:val="005C3693"/>
    <w:rsid w:val="005C387B"/>
    <w:rsid w:val="005C3A4E"/>
    <w:rsid w:val="005C3B97"/>
    <w:rsid w:val="005C3F31"/>
    <w:rsid w:val="005C3FA4"/>
    <w:rsid w:val="005C408C"/>
    <w:rsid w:val="005C40D1"/>
    <w:rsid w:val="005C4699"/>
    <w:rsid w:val="005C526E"/>
    <w:rsid w:val="005C539C"/>
    <w:rsid w:val="005C54EA"/>
    <w:rsid w:val="005C552F"/>
    <w:rsid w:val="005C5AAE"/>
    <w:rsid w:val="005C5B80"/>
    <w:rsid w:val="005C5C12"/>
    <w:rsid w:val="005C60C0"/>
    <w:rsid w:val="005C632C"/>
    <w:rsid w:val="005C6634"/>
    <w:rsid w:val="005C6656"/>
    <w:rsid w:val="005C6BE7"/>
    <w:rsid w:val="005C6BE9"/>
    <w:rsid w:val="005C713C"/>
    <w:rsid w:val="005C71A0"/>
    <w:rsid w:val="005C7462"/>
    <w:rsid w:val="005C755E"/>
    <w:rsid w:val="005C7597"/>
    <w:rsid w:val="005C7AB9"/>
    <w:rsid w:val="005D0188"/>
    <w:rsid w:val="005D044B"/>
    <w:rsid w:val="005D0BC0"/>
    <w:rsid w:val="005D0D58"/>
    <w:rsid w:val="005D0FC2"/>
    <w:rsid w:val="005D1479"/>
    <w:rsid w:val="005D1B51"/>
    <w:rsid w:val="005D1C84"/>
    <w:rsid w:val="005D1DC4"/>
    <w:rsid w:val="005D1E02"/>
    <w:rsid w:val="005D1E3D"/>
    <w:rsid w:val="005D1ED6"/>
    <w:rsid w:val="005D2331"/>
    <w:rsid w:val="005D258F"/>
    <w:rsid w:val="005D2837"/>
    <w:rsid w:val="005D2C8C"/>
    <w:rsid w:val="005D3074"/>
    <w:rsid w:val="005D32EB"/>
    <w:rsid w:val="005D3305"/>
    <w:rsid w:val="005D33E2"/>
    <w:rsid w:val="005D38B7"/>
    <w:rsid w:val="005D42C8"/>
    <w:rsid w:val="005D4429"/>
    <w:rsid w:val="005D4685"/>
    <w:rsid w:val="005D4985"/>
    <w:rsid w:val="005D49CD"/>
    <w:rsid w:val="005D4B2A"/>
    <w:rsid w:val="005D4FBC"/>
    <w:rsid w:val="005D511C"/>
    <w:rsid w:val="005D5154"/>
    <w:rsid w:val="005D54F7"/>
    <w:rsid w:val="005D556F"/>
    <w:rsid w:val="005D5E88"/>
    <w:rsid w:val="005D6056"/>
    <w:rsid w:val="005D62FF"/>
    <w:rsid w:val="005D668B"/>
    <w:rsid w:val="005D687A"/>
    <w:rsid w:val="005D6F3D"/>
    <w:rsid w:val="005D6FE8"/>
    <w:rsid w:val="005D7F25"/>
    <w:rsid w:val="005E01D5"/>
    <w:rsid w:val="005E05E6"/>
    <w:rsid w:val="005E0FD4"/>
    <w:rsid w:val="005E1239"/>
    <w:rsid w:val="005E1863"/>
    <w:rsid w:val="005E1959"/>
    <w:rsid w:val="005E195F"/>
    <w:rsid w:val="005E2467"/>
    <w:rsid w:val="005E25E0"/>
    <w:rsid w:val="005E284E"/>
    <w:rsid w:val="005E2C7E"/>
    <w:rsid w:val="005E2E12"/>
    <w:rsid w:val="005E2EEF"/>
    <w:rsid w:val="005E335B"/>
    <w:rsid w:val="005E34B3"/>
    <w:rsid w:val="005E36D0"/>
    <w:rsid w:val="005E3A39"/>
    <w:rsid w:val="005E3DA3"/>
    <w:rsid w:val="005E3F31"/>
    <w:rsid w:val="005E42BF"/>
    <w:rsid w:val="005E4355"/>
    <w:rsid w:val="005E491D"/>
    <w:rsid w:val="005E4A60"/>
    <w:rsid w:val="005E5185"/>
    <w:rsid w:val="005E5327"/>
    <w:rsid w:val="005E5363"/>
    <w:rsid w:val="005E591A"/>
    <w:rsid w:val="005E5B27"/>
    <w:rsid w:val="005E5BD2"/>
    <w:rsid w:val="005E5D1E"/>
    <w:rsid w:val="005E5DA3"/>
    <w:rsid w:val="005E5DA7"/>
    <w:rsid w:val="005E5DC5"/>
    <w:rsid w:val="005E60C5"/>
    <w:rsid w:val="005E6829"/>
    <w:rsid w:val="005E6A69"/>
    <w:rsid w:val="005E6B23"/>
    <w:rsid w:val="005E6B9D"/>
    <w:rsid w:val="005E6F71"/>
    <w:rsid w:val="005E701E"/>
    <w:rsid w:val="005E772C"/>
    <w:rsid w:val="005E7D75"/>
    <w:rsid w:val="005E7FA6"/>
    <w:rsid w:val="005F0415"/>
    <w:rsid w:val="005F0677"/>
    <w:rsid w:val="005F09E2"/>
    <w:rsid w:val="005F1A71"/>
    <w:rsid w:val="005F1E2E"/>
    <w:rsid w:val="005F1FAC"/>
    <w:rsid w:val="005F22EB"/>
    <w:rsid w:val="005F2550"/>
    <w:rsid w:val="005F2657"/>
    <w:rsid w:val="005F2684"/>
    <w:rsid w:val="005F2B22"/>
    <w:rsid w:val="005F3377"/>
    <w:rsid w:val="005F4135"/>
    <w:rsid w:val="005F4781"/>
    <w:rsid w:val="005F4E57"/>
    <w:rsid w:val="005F50D0"/>
    <w:rsid w:val="005F5533"/>
    <w:rsid w:val="005F55AB"/>
    <w:rsid w:val="005F5AAB"/>
    <w:rsid w:val="005F5C01"/>
    <w:rsid w:val="005F604B"/>
    <w:rsid w:val="005F6263"/>
    <w:rsid w:val="005F6323"/>
    <w:rsid w:val="005F6339"/>
    <w:rsid w:val="005F67C5"/>
    <w:rsid w:val="005F68B3"/>
    <w:rsid w:val="005F6C8C"/>
    <w:rsid w:val="005F6C93"/>
    <w:rsid w:val="005F6DA8"/>
    <w:rsid w:val="005F6F32"/>
    <w:rsid w:val="005F711F"/>
    <w:rsid w:val="005F75AF"/>
    <w:rsid w:val="005F7797"/>
    <w:rsid w:val="005F7846"/>
    <w:rsid w:val="005F7A15"/>
    <w:rsid w:val="005F7E0F"/>
    <w:rsid w:val="006002FF"/>
    <w:rsid w:val="0060037A"/>
    <w:rsid w:val="0060066D"/>
    <w:rsid w:val="00600DB0"/>
    <w:rsid w:val="0060100E"/>
    <w:rsid w:val="0060135F"/>
    <w:rsid w:val="006015CF"/>
    <w:rsid w:val="006016D7"/>
    <w:rsid w:val="006018C2"/>
    <w:rsid w:val="00601AD3"/>
    <w:rsid w:val="00602200"/>
    <w:rsid w:val="00602291"/>
    <w:rsid w:val="0060244F"/>
    <w:rsid w:val="00602623"/>
    <w:rsid w:val="006027E0"/>
    <w:rsid w:val="00602BA7"/>
    <w:rsid w:val="00603164"/>
    <w:rsid w:val="0060318C"/>
    <w:rsid w:val="006033B2"/>
    <w:rsid w:val="006035DF"/>
    <w:rsid w:val="006035E2"/>
    <w:rsid w:val="00603634"/>
    <w:rsid w:val="00603CA2"/>
    <w:rsid w:val="00603D81"/>
    <w:rsid w:val="00603FE5"/>
    <w:rsid w:val="00604783"/>
    <w:rsid w:val="00604BC8"/>
    <w:rsid w:val="00604BE7"/>
    <w:rsid w:val="0060535D"/>
    <w:rsid w:val="006054E1"/>
    <w:rsid w:val="006055C1"/>
    <w:rsid w:val="00605C75"/>
    <w:rsid w:val="00605D00"/>
    <w:rsid w:val="00605D15"/>
    <w:rsid w:val="00605DFC"/>
    <w:rsid w:val="00605E55"/>
    <w:rsid w:val="00606066"/>
    <w:rsid w:val="0060634F"/>
    <w:rsid w:val="00606668"/>
    <w:rsid w:val="006066B9"/>
    <w:rsid w:val="00606730"/>
    <w:rsid w:val="00607229"/>
    <w:rsid w:val="00607315"/>
    <w:rsid w:val="006073E7"/>
    <w:rsid w:val="0060762C"/>
    <w:rsid w:val="006076B7"/>
    <w:rsid w:val="00607ECD"/>
    <w:rsid w:val="00607F36"/>
    <w:rsid w:val="00610320"/>
    <w:rsid w:val="006103F3"/>
    <w:rsid w:val="00610672"/>
    <w:rsid w:val="0061097F"/>
    <w:rsid w:val="00610AB2"/>
    <w:rsid w:val="00610DBB"/>
    <w:rsid w:val="00610DCC"/>
    <w:rsid w:val="00611517"/>
    <w:rsid w:val="0061154E"/>
    <w:rsid w:val="0061174A"/>
    <w:rsid w:val="00611C7C"/>
    <w:rsid w:val="00612223"/>
    <w:rsid w:val="00612286"/>
    <w:rsid w:val="00612957"/>
    <w:rsid w:val="00612C05"/>
    <w:rsid w:val="00612D1D"/>
    <w:rsid w:val="00613049"/>
    <w:rsid w:val="006138B9"/>
    <w:rsid w:val="00613CCF"/>
    <w:rsid w:val="00613DAA"/>
    <w:rsid w:val="00613F7A"/>
    <w:rsid w:val="006140E7"/>
    <w:rsid w:val="006142F6"/>
    <w:rsid w:val="0061431F"/>
    <w:rsid w:val="006143FF"/>
    <w:rsid w:val="0061450E"/>
    <w:rsid w:val="0061480B"/>
    <w:rsid w:val="00614814"/>
    <w:rsid w:val="00614D78"/>
    <w:rsid w:val="00614EA5"/>
    <w:rsid w:val="0061514E"/>
    <w:rsid w:val="006154F4"/>
    <w:rsid w:val="00615ADA"/>
    <w:rsid w:val="00615BA4"/>
    <w:rsid w:val="00615D18"/>
    <w:rsid w:val="00615DFB"/>
    <w:rsid w:val="006163CB"/>
    <w:rsid w:val="006166A2"/>
    <w:rsid w:val="00616849"/>
    <w:rsid w:val="00616D39"/>
    <w:rsid w:val="00616E4C"/>
    <w:rsid w:val="00616EC9"/>
    <w:rsid w:val="0061707D"/>
    <w:rsid w:val="006173F2"/>
    <w:rsid w:val="006174D2"/>
    <w:rsid w:val="00617CE0"/>
    <w:rsid w:val="00617F09"/>
    <w:rsid w:val="00617FBE"/>
    <w:rsid w:val="00620502"/>
    <w:rsid w:val="00620761"/>
    <w:rsid w:val="006207E4"/>
    <w:rsid w:val="00620E00"/>
    <w:rsid w:val="00620EF6"/>
    <w:rsid w:val="00620F8C"/>
    <w:rsid w:val="00621194"/>
    <w:rsid w:val="006216A5"/>
    <w:rsid w:val="00621B3A"/>
    <w:rsid w:val="00621FD2"/>
    <w:rsid w:val="00622013"/>
    <w:rsid w:val="006220BD"/>
    <w:rsid w:val="006220D6"/>
    <w:rsid w:val="00622128"/>
    <w:rsid w:val="00622504"/>
    <w:rsid w:val="00622910"/>
    <w:rsid w:val="00622B85"/>
    <w:rsid w:val="00622B88"/>
    <w:rsid w:val="00622F69"/>
    <w:rsid w:val="00623E24"/>
    <w:rsid w:val="00624065"/>
    <w:rsid w:val="0062407D"/>
    <w:rsid w:val="00624226"/>
    <w:rsid w:val="0062469E"/>
    <w:rsid w:val="0062486B"/>
    <w:rsid w:val="00624959"/>
    <w:rsid w:val="00624DD4"/>
    <w:rsid w:val="00624E80"/>
    <w:rsid w:val="006251B5"/>
    <w:rsid w:val="006253FB"/>
    <w:rsid w:val="006254DC"/>
    <w:rsid w:val="00625600"/>
    <w:rsid w:val="00625628"/>
    <w:rsid w:val="0062586B"/>
    <w:rsid w:val="00625D6B"/>
    <w:rsid w:val="0062605A"/>
    <w:rsid w:val="006260AF"/>
    <w:rsid w:val="00626175"/>
    <w:rsid w:val="006262A0"/>
    <w:rsid w:val="0062658E"/>
    <w:rsid w:val="00626841"/>
    <w:rsid w:val="0062691D"/>
    <w:rsid w:val="00626B14"/>
    <w:rsid w:val="00627508"/>
    <w:rsid w:val="00627A4A"/>
    <w:rsid w:val="00627E33"/>
    <w:rsid w:val="00630048"/>
    <w:rsid w:val="00630456"/>
    <w:rsid w:val="0063084C"/>
    <w:rsid w:val="00630A03"/>
    <w:rsid w:val="00630C50"/>
    <w:rsid w:val="00630CF0"/>
    <w:rsid w:val="006310F3"/>
    <w:rsid w:val="006312A2"/>
    <w:rsid w:val="006313BE"/>
    <w:rsid w:val="00631698"/>
    <w:rsid w:val="00632088"/>
    <w:rsid w:val="006322D6"/>
    <w:rsid w:val="006324B0"/>
    <w:rsid w:val="006326D7"/>
    <w:rsid w:val="00632C71"/>
    <w:rsid w:val="00632C9E"/>
    <w:rsid w:val="00632CE5"/>
    <w:rsid w:val="00633BAA"/>
    <w:rsid w:val="00633C65"/>
    <w:rsid w:val="00633FE4"/>
    <w:rsid w:val="006344E5"/>
    <w:rsid w:val="006345B1"/>
    <w:rsid w:val="006346D7"/>
    <w:rsid w:val="006348CC"/>
    <w:rsid w:val="006349BA"/>
    <w:rsid w:val="00634FDF"/>
    <w:rsid w:val="0063505E"/>
    <w:rsid w:val="0063550D"/>
    <w:rsid w:val="00635600"/>
    <w:rsid w:val="006357D2"/>
    <w:rsid w:val="00635862"/>
    <w:rsid w:val="006359D1"/>
    <w:rsid w:val="00635ADB"/>
    <w:rsid w:val="0063613F"/>
    <w:rsid w:val="0063620B"/>
    <w:rsid w:val="00636235"/>
    <w:rsid w:val="006362C4"/>
    <w:rsid w:val="006365FA"/>
    <w:rsid w:val="006366FB"/>
    <w:rsid w:val="0063682A"/>
    <w:rsid w:val="006368E1"/>
    <w:rsid w:val="00636A20"/>
    <w:rsid w:val="00636B05"/>
    <w:rsid w:val="00636E65"/>
    <w:rsid w:val="006374EB"/>
    <w:rsid w:val="006377A9"/>
    <w:rsid w:val="00637974"/>
    <w:rsid w:val="00637FF5"/>
    <w:rsid w:val="0064042B"/>
    <w:rsid w:val="00640899"/>
    <w:rsid w:val="00640F0C"/>
    <w:rsid w:val="0064105F"/>
    <w:rsid w:val="00641397"/>
    <w:rsid w:val="00641774"/>
    <w:rsid w:val="00641838"/>
    <w:rsid w:val="00641EC9"/>
    <w:rsid w:val="0064211E"/>
    <w:rsid w:val="006423A9"/>
    <w:rsid w:val="00642D8B"/>
    <w:rsid w:val="00643036"/>
    <w:rsid w:val="0064316D"/>
    <w:rsid w:val="006432C4"/>
    <w:rsid w:val="0064330F"/>
    <w:rsid w:val="00643942"/>
    <w:rsid w:val="00643AE5"/>
    <w:rsid w:val="00643CCA"/>
    <w:rsid w:val="00643F35"/>
    <w:rsid w:val="00644152"/>
    <w:rsid w:val="00644EA5"/>
    <w:rsid w:val="0064500F"/>
    <w:rsid w:val="00645218"/>
    <w:rsid w:val="00645B0C"/>
    <w:rsid w:val="00645D76"/>
    <w:rsid w:val="00645F17"/>
    <w:rsid w:val="0064626D"/>
    <w:rsid w:val="006465D8"/>
    <w:rsid w:val="006467D7"/>
    <w:rsid w:val="006467F7"/>
    <w:rsid w:val="00646BC1"/>
    <w:rsid w:val="00646BC2"/>
    <w:rsid w:val="00646D3A"/>
    <w:rsid w:val="00646D9C"/>
    <w:rsid w:val="00646FB9"/>
    <w:rsid w:val="006473A1"/>
    <w:rsid w:val="006477DE"/>
    <w:rsid w:val="00650536"/>
    <w:rsid w:val="006505C1"/>
    <w:rsid w:val="00650AD6"/>
    <w:rsid w:val="00650BA5"/>
    <w:rsid w:val="00650C68"/>
    <w:rsid w:val="00650DB5"/>
    <w:rsid w:val="00650F7D"/>
    <w:rsid w:val="006514BC"/>
    <w:rsid w:val="00651809"/>
    <w:rsid w:val="00651AF1"/>
    <w:rsid w:val="00651C71"/>
    <w:rsid w:val="00651C7D"/>
    <w:rsid w:val="00651CDE"/>
    <w:rsid w:val="00652048"/>
    <w:rsid w:val="00652634"/>
    <w:rsid w:val="00652912"/>
    <w:rsid w:val="0065298F"/>
    <w:rsid w:val="00652A67"/>
    <w:rsid w:val="00652BBA"/>
    <w:rsid w:val="00652CDD"/>
    <w:rsid w:val="00652E8C"/>
    <w:rsid w:val="006531F4"/>
    <w:rsid w:val="006534E2"/>
    <w:rsid w:val="00653642"/>
    <w:rsid w:val="00653B01"/>
    <w:rsid w:val="00653C66"/>
    <w:rsid w:val="00653D99"/>
    <w:rsid w:val="00653E14"/>
    <w:rsid w:val="00653EB6"/>
    <w:rsid w:val="00654357"/>
    <w:rsid w:val="00654513"/>
    <w:rsid w:val="0065481A"/>
    <w:rsid w:val="00654C22"/>
    <w:rsid w:val="00654FF3"/>
    <w:rsid w:val="006550B9"/>
    <w:rsid w:val="00655320"/>
    <w:rsid w:val="0065594C"/>
    <w:rsid w:val="00655962"/>
    <w:rsid w:val="00655A67"/>
    <w:rsid w:val="00655BC3"/>
    <w:rsid w:val="00655C37"/>
    <w:rsid w:val="006561EF"/>
    <w:rsid w:val="0065651E"/>
    <w:rsid w:val="006568EA"/>
    <w:rsid w:val="006569C6"/>
    <w:rsid w:val="00656A90"/>
    <w:rsid w:val="00656E6B"/>
    <w:rsid w:val="00656FE8"/>
    <w:rsid w:val="006571A3"/>
    <w:rsid w:val="00657839"/>
    <w:rsid w:val="00657F22"/>
    <w:rsid w:val="00660079"/>
    <w:rsid w:val="00660265"/>
    <w:rsid w:val="00660377"/>
    <w:rsid w:val="00660716"/>
    <w:rsid w:val="0066077E"/>
    <w:rsid w:val="00660788"/>
    <w:rsid w:val="00660BAC"/>
    <w:rsid w:val="00660D85"/>
    <w:rsid w:val="00660FB0"/>
    <w:rsid w:val="0066109A"/>
    <w:rsid w:val="006610DD"/>
    <w:rsid w:val="0066126C"/>
    <w:rsid w:val="0066153B"/>
    <w:rsid w:val="00661B22"/>
    <w:rsid w:val="00661DCE"/>
    <w:rsid w:val="00662362"/>
    <w:rsid w:val="006625E2"/>
    <w:rsid w:val="00662666"/>
    <w:rsid w:val="006628C2"/>
    <w:rsid w:val="006628D7"/>
    <w:rsid w:val="00662A5F"/>
    <w:rsid w:val="00662B0C"/>
    <w:rsid w:val="00662EE1"/>
    <w:rsid w:val="0066380B"/>
    <w:rsid w:val="00663AC6"/>
    <w:rsid w:val="00663CE5"/>
    <w:rsid w:val="00663E88"/>
    <w:rsid w:val="00664396"/>
    <w:rsid w:val="00664BF2"/>
    <w:rsid w:val="00665051"/>
    <w:rsid w:val="006652E1"/>
    <w:rsid w:val="0066557A"/>
    <w:rsid w:val="00665B5C"/>
    <w:rsid w:val="00665DD9"/>
    <w:rsid w:val="00665EC7"/>
    <w:rsid w:val="006662B9"/>
    <w:rsid w:val="00666333"/>
    <w:rsid w:val="00666432"/>
    <w:rsid w:val="00666593"/>
    <w:rsid w:val="0066694A"/>
    <w:rsid w:val="00666954"/>
    <w:rsid w:val="00666AA1"/>
    <w:rsid w:val="00666B21"/>
    <w:rsid w:val="00666BB2"/>
    <w:rsid w:val="00666E1D"/>
    <w:rsid w:val="0066705D"/>
    <w:rsid w:val="00667152"/>
    <w:rsid w:val="00667566"/>
    <w:rsid w:val="006675FE"/>
    <w:rsid w:val="006677D9"/>
    <w:rsid w:val="006679DC"/>
    <w:rsid w:val="00667AAF"/>
    <w:rsid w:val="00667BD0"/>
    <w:rsid w:val="00667F9E"/>
    <w:rsid w:val="00667FDB"/>
    <w:rsid w:val="00670036"/>
    <w:rsid w:val="00670465"/>
    <w:rsid w:val="0067052F"/>
    <w:rsid w:val="00670915"/>
    <w:rsid w:val="00670ACA"/>
    <w:rsid w:val="00670C04"/>
    <w:rsid w:val="00670E4D"/>
    <w:rsid w:val="00670F05"/>
    <w:rsid w:val="00670FFE"/>
    <w:rsid w:val="0067135B"/>
    <w:rsid w:val="006714E7"/>
    <w:rsid w:val="00671A69"/>
    <w:rsid w:val="00671FB1"/>
    <w:rsid w:val="00672006"/>
    <w:rsid w:val="00672032"/>
    <w:rsid w:val="006720A3"/>
    <w:rsid w:val="006722F2"/>
    <w:rsid w:val="00672545"/>
    <w:rsid w:val="0067278E"/>
    <w:rsid w:val="00672A56"/>
    <w:rsid w:val="00672AB3"/>
    <w:rsid w:val="00672AF1"/>
    <w:rsid w:val="00672BAC"/>
    <w:rsid w:val="00672D2E"/>
    <w:rsid w:val="00672DF8"/>
    <w:rsid w:val="00673043"/>
    <w:rsid w:val="00673653"/>
    <w:rsid w:val="006737B6"/>
    <w:rsid w:val="0067384A"/>
    <w:rsid w:val="00673B70"/>
    <w:rsid w:val="00673D2D"/>
    <w:rsid w:val="00674218"/>
    <w:rsid w:val="0067484C"/>
    <w:rsid w:val="00674931"/>
    <w:rsid w:val="00674F3E"/>
    <w:rsid w:val="006751DD"/>
    <w:rsid w:val="0067521C"/>
    <w:rsid w:val="006753C5"/>
    <w:rsid w:val="00675D5C"/>
    <w:rsid w:val="006763C2"/>
    <w:rsid w:val="00676668"/>
    <w:rsid w:val="00676754"/>
    <w:rsid w:val="00676E0B"/>
    <w:rsid w:val="006772E2"/>
    <w:rsid w:val="0067752D"/>
    <w:rsid w:val="00677969"/>
    <w:rsid w:val="00680B8E"/>
    <w:rsid w:val="00680BCE"/>
    <w:rsid w:val="00680FB4"/>
    <w:rsid w:val="006811EB"/>
    <w:rsid w:val="0068120F"/>
    <w:rsid w:val="00681273"/>
    <w:rsid w:val="00681331"/>
    <w:rsid w:val="00681677"/>
    <w:rsid w:val="00681861"/>
    <w:rsid w:val="006819F9"/>
    <w:rsid w:val="00681A15"/>
    <w:rsid w:val="00681DFF"/>
    <w:rsid w:val="00681E5E"/>
    <w:rsid w:val="00681EF1"/>
    <w:rsid w:val="006821D2"/>
    <w:rsid w:val="006822E0"/>
    <w:rsid w:val="0068232D"/>
    <w:rsid w:val="0068262A"/>
    <w:rsid w:val="006829FE"/>
    <w:rsid w:val="00682A37"/>
    <w:rsid w:val="00683C9E"/>
    <w:rsid w:val="00683D8C"/>
    <w:rsid w:val="00683F0B"/>
    <w:rsid w:val="00683FAF"/>
    <w:rsid w:val="0068417B"/>
    <w:rsid w:val="00684263"/>
    <w:rsid w:val="006846AE"/>
    <w:rsid w:val="0068485A"/>
    <w:rsid w:val="00684B93"/>
    <w:rsid w:val="00684C8A"/>
    <w:rsid w:val="00684E32"/>
    <w:rsid w:val="00685D9B"/>
    <w:rsid w:val="00685E53"/>
    <w:rsid w:val="00685F58"/>
    <w:rsid w:val="00685F5B"/>
    <w:rsid w:val="00685FE3"/>
    <w:rsid w:val="006865FE"/>
    <w:rsid w:val="00686605"/>
    <w:rsid w:val="00686CCC"/>
    <w:rsid w:val="00686CD9"/>
    <w:rsid w:val="00687000"/>
    <w:rsid w:val="006870EC"/>
    <w:rsid w:val="00687329"/>
    <w:rsid w:val="00687360"/>
    <w:rsid w:val="00687917"/>
    <w:rsid w:val="00687F86"/>
    <w:rsid w:val="006903F7"/>
    <w:rsid w:val="0069050D"/>
    <w:rsid w:val="0069092A"/>
    <w:rsid w:val="00690EBF"/>
    <w:rsid w:val="00690F59"/>
    <w:rsid w:val="00690F63"/>
    <w:rsid w:val="006910F8"/>
    <w:rsid w:val="006913A1"/>
    <w:rsid w:val="0069145F"/>
    <w:rsid w:val="00691545"/>
    <w:rsid w:val="0069189F"/>
    <w:rsid w:val="00691911"/>
    <w:rsid w:val="00691F33"/>
    <w:rsid w:val="00692089"/>
    <w:rsid w:val="00692664"/>
    <w:rsid w:val="006934EB"/>
    <w:rsid w:val="00693956"/>
    <w:rsid w:val="00693CDD"/>
    <w:rsid w:val="00693DDA"/>
    <w:rsid w:val="00694330"/>
    <w:rsid w:val="00694578"/>
    <w:rsid w:val="0069486C"/>
    <w:rsid w:val="00694871"/>
    <w:rsid w:val="00694D86"/>
    <w:rsid w:val="00694DEC"/>
    <w:rsid w:val="00694E88"/>
    <w:rsid w:val="00694EBF"/>
    <w:rsid w:val="006954A7"/>
    <w:rsid w:val="006954EB"/>
    <w:rsid w:val="006956FB"/>
    <w:rsid w:val="006959C9"/>
    <w:rsid w:val="00695EC6"/>
    <w:rsid w:val="00695EE9"/>
    <w:rsid w:val="0069600D"/>
    <w:rsid w:val="00696028"/>
    <w:rsid w:val="0069608C"/>
    <w:rsid w:val="0069665E"/>
    <w:rsid w:val="00696B6C"/>
    <w:rsid w:val="00696EF1"/>
    <w:rsid w:val="00696F09"/>
    <w:rsid w:val="006977AC"/>
    <w:rsid w:val="0069796B"/>
    <w:rsid w:val="006A0270"/>
    <w:rsid w:val="006A02E8"/>
    <w:rsid w:val="006A05B2"/>
    <w:rsid w:val="006A0768"/>
    <w:rsid w:val="006A0A28"/>
    <w:rsid w:val="006A11CC"/>
    <w:rsid w:val="006A18B4"/>
    <w:rsid w:val="006A19AC"/>
    <w:rsid w:val="006A1B51"/>
    <w:rsid w:val="006A1C1A"/>
    <w:rsid w:val="006A1F61"/>
    <w:rsid w:val="006A232D"/>
    <w:rsid w:val="006A267C"/>
    <w:rsid w:val="006A2976"/>
    <w:rsid w:val="006A2989"/>
    <w:rsid w:val="006A3172"/>
    <w:rsid w:val="006A3399"/>
    <w:rsid w:val="006A4569"/>
    <w:rsid w:val="006A47D1"/>
    <w:rsid w:val="006A4A8F"/>
    <w:rsid w:val="006A4CE0"/>
    <w:rsid w:val="006A4EDA"/>
    <w:rsid w:val="006A507F"/>
    <w:rsid w:val="006A528A"/>
    <w:rsid w:val="006A52F8"/>
    <w:rsid w:val="006A5565"/>
    <w:rsid w:val="006A5676"/>
    <w:rsid w:val="006A5CC4"/>
    <w:rsid w:val="006A5DB0"/>
    <w:rsid w:val="006A5E2E"/>
    <w:rsid w:val="006A5E79"/>
    <w:rsid w:val="006A6088"/>
    <w:rsid w:val="006A65B9"/>
    <w:rsid w:val="006A65C9"/>
    <w:rsid w:val="006A6719"/>
    <w:rsid w:val="006A6751"/>
    <w:rsid w:val="006A6851"/>
    <w:rsid w:val="006A7036"/>
    <w:rsid w:val="006A7A2F"/>
    <w:rsid w:val="006A7AD0"/>
    <w:rsid w:val="006A7AD2"/>
    <w:rsid w:val="006A7B87"/>
    <w:rsid w:val="006A7EDB"/>
    <w:rsid w:val="006A7F19"/>
    <w:rsid w:val="006B01F6"/>
    <w:rsid w:val="006B02C2"/>
    <w:rsid w:val="006B0641"/>
    <w:rsid w:val="006B06A2"/>
    <w:rsid w:val="006B06EC"/>
    <w:rsid w:val="006B0ACF"/>
    <w:rsid w:val="006B0E90"/>
    <w:rsid w:val="006B1132"/>
    <w:rsid w:val="006B1419"/>
    <w:rsid w:val="006B17A1"/>
    <w:rsid w:val="006B17D3"/>
    <w:rsid w:val="006B18E9"/>
    <w:rsid w:val="006B1D1B"/>
    <w:rsid w:val="006B1EF0"/>
    <w:rsid w:val="006B1F0E"/>
    <w:rsid w:val="006B222D"/>
    <w:rsid w:val="006B24C8"/>
    <w:rsid w:val="006B25B3"/>
    <w:rsid w:val="006B2C2B"/>
    <w:rsid w:val="006B2EB9"/>
    <w:rsid w:val="006B2EBB"/>
    <w:rsid w:val="006B2FDA"/>
    <w:rsid w:val="006B32E9"/>
    <w:rsid w:val="006B3481"/>
    <w:rsid w:val="006B3495"/>
    <w:rsid w:val="006B35E2"/>
    <w:rsid w:val="006B3BDA"/>
    <w:rsid w:val="006B3BF4"/>
    <w:rsid w:val="006B3E8D"/>
    <w:rsid w:val="006B487B"/>
    <w:rsid w:val="006B4AA5"/>
    <w:rsid w:val="006B4D5D"/>
    <w:rsid w:val="006B5420"/>
    <w:rsid w:val="006B545E"/>
    <w:rsid w:val="006B5461"/>
    <w:rsid w:val="006B55EC"/>
    <w:rsid w:val="006B5C72"/>
    <w:rsid w:val="006B5C96"/>
    <w:rsid w:val="006B68B8"/>
    <w:rsid w:val="006B6A75"/>
    <w:rsid w:val="006B6D09"/>
    <w:rsid w:val="006B70D1"/>
    <w:rsid w:val="006B7383"/>
    <w:rsid w:val="006C07F0"/>
    <w:rsid w:val="006C095B"/>
    <w:rsid w:val="006C0B6A"/>
    <w:rsid w:val="006C0F56"/>
    <w:rsid w:val="006C0FCC"/>
    <w:rsid w:val="006C0FEB"/>
    <w:rsid w:val="006C119D"/>
    <w:rsid w:val="006C17AA"/>
    <w:rsid w:val="006C19C5"/>
    <w:rsid w:val="006C272A"/>
    <w:rsid w:val="006C2CFD"/>
    <w:rsid w:val="006C2DE2"/>
    <w:rsid w:val="006C2F5A"/>
    <w:rsid w:val="006C3081"/>
    <w:rsid w:val="006C344F"/>
    <w:rsid w:val="006C4367"/>
    <w:rsid w:val="006C4412"/>
    <w:rsid w:val="006C47CE"/>
    <w:rsid w:val="006C52C9"/>
    <w:rsid w:val="006C5332"/>
    <w:rsid w:val="006C56BD"/>
    <w:rsid w:val="006C5A3E"/>
    <w:rsid w:val="006C5A71"/>
    <w:rsid w:val="006C5B97"/>
    <w:rsid w:val="006C5BE1"/>
    <w:rsid w:val="006C5D8D"/>
    <w:rsid w:val="006C5D8E"/>
    <w:rsid w:val="006C5E1D"/>
    <w:rsid w:val="006C6007"/>
    <w:rsid w:val="006C61D6"/>
    <w:rsid w:val="006C6384"/>
    <w:rsid w:val="006C654D"/>
    <w:rsid w:val="006C6B39"/>
    <w:rsid w:val="006C6BA3"/>
    <w:rsid w:val="006C6CEB"/>
    <w:rsid w:val="006C6E56"/>
    <w:rsid w:val="006C6E6D"/>
    <w:rsid w:val="006C71A9"/>
    <w:rsid w:val="006C71E4"/>
    <w:rsid w:val="006C7A40"/>
    <w:rsid w:val="006C7BC0"/>
    <w:rsid w:val="006C7BFC"/>
    <w:rsid w:val="006C7DC0"/>
    <w:rsid w:val="006C7F0A"/>
    <w:rsid w:val="006D0049"/>
    <w:rsid w:val="006D01EE"/>
    <w:rsid w:val="006D03FA"/>
    <w:rsid w:val="006D0756"/>
    <w:rsid w:val="006D0A08"/>
    <w:rsid w:val="006D0AD5"/>
    <w:rsid w:val="006D0C32"/>
    <w:rsid w:val="006D0C3F"/>
    <w:rsid w:val="006D0C96"/>
    <w:rsid w:val="006D0D93"/>
    <w:rsid w:val="006D0EB3"/>
    <w:rsid w:val="006D1942"/>
    <w:rsid w:val="006D1F96"/>
    <w:rsid w:val="006D20BF"/>
    <w:rsid w:val="006D23CC"/>
    <w:rsid w:val="006D276B"/>
    <w:rsid w:val="006D27EF"/>
    <w:rsid w:val="006D2B6C"/>
    <w:rsid w:val="006D2B8D"/>
    <w:rsid w:val="006D2C2A"/>
    <w:rsid w:val="006D2CFD"/>
    <w:rsid w:val="006D3398"/>
    <w:rsid w:val="006D35B7"/>
    <w:rsid w:val="006D3B2B"/>
    <w:rsid w:val="006D3F21"/>
    <w:rsid w:val="006D42DC"/>
    <w:rsid w:val="006D47C5"/>
    <w:rsid w:val="006D4861"/>
    <w:rsid w:val="006D492E"/>
    <w:rsid w:val="006D4C48"/>
    <w:rsid w:val="006D4E46"/>
    <w:rsid w:val="006D5231"/>
    <w:rsid w:val="006D53A5"/>
    <w:rsid w:val="006D5D6C"/>
    <w:rsid w:val="006D634E"/>
    <w:rsid w:val="006D687E"/>
    <w:rsid w:val="006D6AB3"/>
    <w:rsid w:val="006D6C18"/>
    <w:rsid w:val="006D6C8E"/>
    <w:rsid w:val="006D6E52"/>
    <w:rsid w:val="006D726F"/>
    <w:rsid w:val="006D7442"/>
    <w:rsid w:val="006D748B"/>
    <w:rsid w:val="006D7549"/>
    <w:rsid w:val="006D759F"/>
    <w:rsid w:val="006D7894"/>
    <w:rsid w:val="006D7AAF"/>
    <w:rsid w:val="006E004B"/>
    <w:rsid w:val="006E025D"/>
    <w:rsid w:val="006E0269"/>
    <w:rsid w:val="006E0399"/>
    <w:rsid w:val="006E0438"/>
    <w:rsid w:val="006E0460"/>
    <w:rsid w:val="006E05EA"/>
    <w:rsid w:val="006E0720"/>
    <w:rsid w:val="006E0AD6"/>
    <w:rsid w:val="006E0D91"/>
    <w:rsid w:val="006E1142"/>
    <w:rsid w:val="006E1521"/>
    <w:rsid w:val="006E1D9D"/>
    <w:rsid w:val="006E1F82"/>
    <w:rsid w:val="006E1FBA"/>
    <w:rsid w:val="006E217B"/>
    <w:rsid w:val="006E2B62"/>
    <w:rsid w:val="006E2CD3"/>
    <w:rsid w:val="006E31B0"/>
    <w:rsid w:val="006E3242"/>
    <w:rsid w:val="006E3325"/>
    <w:rsid w:val="006E3340"/>
    <w:rsid w:val="006E3748"/>
    <w:rsid w:val="006E3B5B"/>
    <w:rsid w:val="006E3BAB"/>
    <w:rsid w:val="006E3C0A"/>
    <w:rsid w:val="006E4072"/>
    <w:rsid w:val="006E42E3"/>
    <w:rsid w:val="006E434C"/>
    <w:rsid w:val="006E4386"/>
    <w:rsid w:val="006E48D9"/>
    <w:rsid w:val="006E4B54"/>
    <w:rsid w:val="006E4BD2"/>
    <w:rsid w:val="006E4C40"/>
    <w:rsid w:val="006E540E"/>
    <w:rsid w:val="006E5505"/>
    <w:rsid w:val="006E551C"/>
    <w:rsid w:val="006E62D4"/>
    <w:rsid w:val="006E63E3"/>
    <w:rsid w:val="006E643D"/>
    <w:rsid w:val="006E6574"/>
    <w:rsid w:val="006E65D1"/>
    <w:rsid w:val="006E6688"/>
    <w:rsid w:val="006E6A63"/>
    <w:rsid w:val="006E6B5D"/>
    <w:rsid w:val="006E6E35"/>
    <w:rsid w:val="006E7519"/>
    <w:rsid w:val="006E769F"/>
    <w:rsid w:val="006E779C"/>
    <w:rsid w:val="006E78E5"/>
    <w:rsid w:val="006E7AFE"/>
    <w:rsid w:val="006E7CA0"/>
    <w:rsid w:val="006E7CED"/>
    <w:rsid w:val="006E7D7D"/>
    <w:rsid w:val="006E7FAE"/>
    <w:rsid w:val="006F02A9"/>
    <w:rsid w:val="006F08CC"/>
    <w:rsid w:val="006F0935"/>
    <w:rsid w:val="006F0A68"/>
    <w:rsid w:val="006F0B26"/>
    <w:rsid w:val="006F14B8"/>
    <w:rsid w:val="006F17DE"/>
    <w:rsid w:val="006F1A41"/>
    <w:rsid w:val="006F1EFF"/>
    <w:rsid w:val="006F227A"/>
    <w:rsid w:val="006F2B29"/>
    <w:rsid w:val="006F2B88"/>
    <w:rsid w:val="006F2D7A"/>
    <w:rsid w:val="006F2E30"/>
    <w:rsid w:val="006F2FFC"/>
    <w:rsid w:val="006F31C8"/>
    <w:rsid w:val="006F33D3"/>
    <w:rsid w:val="006F358F"/>
    <w:rsid w:val="006F37AF"/>
    <w:rsid w:val="006F3FF8"/>
    <w:rsid w:val="006F4034"/>
    <w:rsid w:val="006F40BB"/>
    <w:rsid w:val="006F4748"/>
    <w:rsid w:val="006F489D"/>
    <w:rsid w:val="006F4BEC"/>
    <w:rsid w:val="006F51BD"/>
    <w:rsid w:val="006F5577"/>
    <w:rsid w:val="006F5727"/>
    <w:rsid w:val="006F5744"/>
    <w:rsid w:val="006F5C3C"/>
    <w:rsid w:val="006F603E"/>
    <w:rsid w:val="006F6245"/>
    <w:rsid w:val="006F665B"/>
    <w:rsid w:val="006F683D"/>
    <w:rsid w:val="006F686E"/>
    <w:rsid w:val="006F692E"/>
    <w:rsid w:val="006F6B78"/>
    <w:rsid w:val="006F6C47"/>
    <w:rsid w:val="006F6E7D"/>
    <w:rsid w:val="006F6E88"/>
    <w:rsid w:val="006F715B"/>
    <w:rsid w:val="006F7200"/>
    <w:rsid w:val="006F7232"/>
    <w:rsid w:val="006F750E"/>
    <w:rsid w:val="006F77F3"/>
    <w:rsid w:val="006F7AC9"/>
    <w:rsid w:val="00700074"/>
    <w:rsid w:val="007000CC"/>
    <w:rsid w:val="007005DA"/>
    <w:rsid w:val="007006D3"/>
    <w:rsid w:val="007009D4"/>
    <w:rsid w:val="00700F16"/>
    <w:rsid w:val="0070117D"/>
    <w:rsid w:val="0070137F"/>
    <w:rsid w:val="00701A1B"/>
    <w:rsid w:val="00702105"/>
    <w:rsid w:val="00702321"/>
    <w:rsid w:val="00702452"/>
    <w:rsid w:val="0070253B"/>
    <w:rsid w:val="00702596"/>
    <w:rsid w:val="00702B2B"/>
    <w:rsid w:val="00703049"/>
    <w:rsid w:val="0070347D"/>
    <w:rsid w:val="007037A4"/>
    <w:rsid w:val="007037BA"/>
    <w:rsid w:val="00703949"/>
    <w:rsid w:val="00703986"/>
    <w:rsid w:val="00703CBE"/>
    <w:rsid w:val="007041E5"/>
    <w:rsid w:val="0070422D"/>
    <w:rsid w:val="007045F7"/>
    <w:rsid w:val="00704853"/>
    <w:rsid w:val="00704BFA"/>
    <w:rsid w:val="00704CE5"/>
    <w:rsid w:val="00704E89"/>
    <w:rsid w:val="0070537F"/>
    <w:rsid w:val="00705945"/>
    <w:rsid w:val="00705AA5"/>
    <w:rsid w:val="007061B6"/>
    <w:rsid w:val="00706204"/>
    <w:rsid w:val="0070653B"/>
    <w:rsid w:val="007067EB"/>
    <w:rsid w:val="00706E11"/>
    <w:rsid w:val="00706FEC"/>
    <w:rsid w:val="00707710"/>
    <w:rsid w:val="00707811"/>
    <w:rsid w:val="00707B10"/>
    <w:rsid w:val="0071076C"/>
    <w:rsid w:val="007110BE"/>
    <w:rsid w:val="007110ED"/>
    <w:rsid w:val="007115C7"/>
    <w:rsid w:val="00711842"/>
    <w:rsid w:val="00711A5A"/>
    <w:rsid w:val="007121E1"/>
    <w:rsid w:val="007126EC"/>
    <w:rsid w:val="00712990"/>
    <w:rsid w:val="00712F3F"/>
    <w:rsid w:val="00713B71"/>
    <w:rsid w:val="00713D5E"/>
    <w:rsid w:val="00713E4C"/>
    <w:rsid w:val="007140B8"/>
    <w:rsid w:val="007140E2"/>
    <w:rsid w:val="0071443A"/>
    <w:rsid w:val="00714472"/>
    <w:rsid w:val="00714693"/>
    <w:rsid w:val="007146D7"/>
    <w:rsid w:val="00714EDB"/>
    <w:rsid w:val="00715200"/>
    <w:rsid w:val="007155FC"/>
    <w:rsid w:val="007157F1"/>
    <w:rsid w:val="00715937"/>
    <w:rsid w:val="00715C32"/>
    <w:rsid w:val="00715FD4"/>
    <w:rsid w:val="00716069"/>
    <w:rsid w:val="00716BEF"/>
    <w:rsid w:val="00716D27"/>
    <w:rsid w:val="007175DD"/>
    <w:rsid w:val="007175FF"/>
    <w:rsid w:val="0071764E"/>
    <w:rsid w:val="00717841"/>
    <w:rsid w:val="00717AC5"/>
    <w:rsid w:val="00717B33"/>
    <w:rsid w:val="00717E11"/>
    <w:rsid w:val="00717E3E"/>
    <w:rsid w:val="0072030F"/>
    <w:rsid w:val="00720656"/>
    <w:rsid w:val="007206C4"/>
    <w:rsid w:val="00720957"/>
    <w:rsid w:val="007209A1"/>
    <w:rsid w:val="00720BD3"/>
    <w:rsid w:val="00720C0D"/>
    <w:rsid w:val="00720EC2"/>
    <w:rsid w:val="0072119A"/>
    <w:rsid w:val="00721605"/>
    <w:rsid w:val="00721731"/>
    <w:rsid w:val="00721799"/>
    <w:rsid w:val="007218AF"/>
    <w:rsid w:val="007218FD"/>
    <w:rsid w:val="0072195F"/>
    <w:rsid w:val="00721A69"/>
    <w:rsid w:val="00721C97"/>
    <w:rsid w:val="00721FDE"/>
    <w:rsid w:val="007225C5"/>
    <w:rsid w:val="00722718"/>
    <w:rsid w:val="00722933"/>
    <w:rsid w:val="00723720"/>
    <w:rsid w:val="0072372F"/>
    <w:rsid w:val="00723A9F"/>
    <w:rsid w:val="00723B2C"/>
    <w:rsid w:val="00723B79"/>
    <w:rsid w:val="00723C69"/>
    <w:rsid w:val="00723E3C"/>
    <w:rsid w:val="00723F80"/>
    <w:rsid w:val="00724835"/>
    <w:rsid w:val="007248AD"/>
    <w:rsid w:val="007250E5"/>
    <w:rsid w:val="007255DF"/>
    <w:rsid w:val="00725634"/>
    <w:rsid w:val="00725712"/>
    <w:rsid w:val="00725AB3"/>
    <w:rsid w:val="00725C4B"/>
    <w:rsid w:val="00725CFA"/>
    <w:rsid w:val="00725F97"/>
    <w:rsid w:val="007269EC"/>
    <w:rsid w:val="00727110"/>
    <w:rsid w:val="00727661"/>
    <w:rsid w:val="00727904"/>
    <w:rsid w:val="007279E5"/>
    <w:rsid w:val="00727BD1"/>
    <w:rsid w:val="00727F8F"/>
    <w:rsid w:val="00730236"/>
    <w:rsid w:val="007303BC"/>
    <w:rsid w:val="00730478"/>
    <w:rsid w:val="007304DC"/>
    <w:rsid w:val="00730649"/>
    <w:rsid w:val="0073071F"/>
    <w:rsid w:val="007307D4"/>
    <w:rsid w:val="00730A4D"/>
    <w:rsid w:val="00730D0A"/>
    <w:rsid w:val="00730D60"/>
    <w:rsid w:val="00730F43"/>
    <w:rsid w:val="00731193"/>
    <w:rsid w:val="0073150C"/>
    <w:rsid w:val="00731678"/>
    <w:rsid w:val="00731689"/>
    <w:rsid w:val="00731697"/>
    <w:rsid w:val="00731894"/>
    <w:rsid w:val="007319D8"/>
    <w:rsid w:val="00731A4F"/>
    <w:rsid w:val="007325C5"/>
    <w:rsid w:val="007326BE"/>
    <w:rsid w:val="007326F5"/>
    <w:rsid w:val="007329D1"/>
    <w:rsid w:val="00732C7E"/>
    <w:rsid w:val="0073338F"/>
    <w:rsid w:val="007334FE"/>
    <w:rsid w:val="00733646"/>
    <w:rsid w:val="007337AF"/>
    <w:rsid w:val="00733954"/>
    <w:rsid w:val="00733B0F"/>
    <w:rsid w:val="00733B13"/>
    <w:rsid w:val="00733CBB"/>
    <w:rsid w:val="00733E2D"/>
    <w:rsid w:val="007347C8"/>
    <w:rsid w:val="00734A1A"/>
    <w:rsid w:val="00734A6D"/>
    <w:rsid w:val="00734D52"/>
    <w:rsid w:val="00735010"/>
    <w:rsid w:val="0073512D"/>
    <w:rsid w:val="00735622"/>
    <w:rsid w:val="00735700"/>
    <w:rsid w:val="00735742"/>
    <w:rsid w:val="00735B09"/>
    <w:rsid w:val="00735E0B"/>
    <w:rsid w:val="00736514"/>
    <w:rsid w:val="007367D4"/>
    <w:rsid w:val="00736CA4"/>
    <w:rsid w:val="00736FCC"/>
    <w:rsid w:val="00737314"/>
    <w:rsid w:val="00737468"/>
    <w:rsid w:val="007378C3"/>
    <w:rsid w:val="007379F9"/>
    <w:rsid w:val="00737A11"/>
    <w:rsid w:val="00737D18"/>
    <w:rsid w:val="00737F8D"/>
    <w:rsid w:val="00740184"/>
    <w:rsid w:val="007401A3"/>
    <w:rsid w:val="007401DD"/>
    <w:rsid w:val="007402D1"/>
    <w:rsid w:val="00740586"/>
    <w:rsid w:val="007405BE"/>
    <w:rsid w:val="0074083F"/>
    <w:rsid w:val="007409B2"/>
    <w:rsid w:val="00740A6D"/>
    <w:rsid w:val="007416FE"/>
    <w:rsid w:val="00741DFC"/>
    <w:rsid w:val="00741E35"/>
    <w:rsid w:val="00742237"/>
    <w:rsid w:val="00742241"/>
    <w:rsid w:val="007428E5"/>
    <w:rsid w:val="00742984"/>
    <w:rsid w:val="0074360A"/>
    <w:rsid w:val="007436C8"/>
    <w:rsid w:val="00743898"/>
    <w:rsid w:val="00743ADF"/>
    <w:rsid w:val="0074408D"/>
    <w:rsid w:val="00744492"/>
    <w:rsid w:val="00744A39"/>
    <w:rsid w:val="00744BCB"/>
    <w:rsid w:val="00744ED0"/>
    <w:rsid w:val="007450B7"/>
    <w:rsid w:val="00745581"/>
    <w:rsid w:val="00745638"/>
    <w:rsid w:val="00745879"/>
    <w:rsid w:val="00745996"/>
    <w:rsid w:val="00745A6E"/>
    <w:rsid w:val="00746460"/>
    <w:rsid w:val="00746784"/>
    <w:rsid w:val="0074691F"/>
    <w:rsid w:val="00746E37"/>
    <w:rsid w:val="00746E89"/>
    <w:rsid w:val="007472D7"/>
    <w:rsid w:val="0074739D"/>
    <w:rsid w:val="007477A9"/>
    <w:rsid w:val="00747C22"/>
    <w:rsid w:val="00747D06"/>
    <w:rsid w:val="007502C0"/>
    <w:rsid w:val="0075081F"/>
    <w:rsid w:val="00750B5E"/>
    <w:rsid w:val="00750FEF"/>
    <w:rsid w:val="007516C9"/>
    <w:rsid w:val="007517CC"/>
    <w:rsid w:val="00751A44"/>
    <w:rsid w:val="00752002"/>
    <w:rsid w:val="00752187"/>
    <w:rsid w:val="00752594"/>
    <w:rsid w:val="0075279E"/>
    <w:rsid w:val="00752CD5"/>
    <w:rsid w:val="007532DF"/>
    <w:rsid w:val="00753537"/>
    <w:rsid w:val="00753840"/>
    <w:rsid w:val="0075388D"/>
    <w:rsid w:val="00753901"/>
    <w:rsid w:val="0075395B"/>
    <w:rsid w:val="00753B45"/>
    <w:rsid w:val="00753EEA"/>
    <w:rsid w:val="00754A1B"/>
    <w:rsid w:val="00754DCD"/>
    <w:rsid w:val="00754FB9"/>
    <w:rsid w:val="00755054"/>
    <w:rsid w:val="0075543C"/>
    <w:rsid w:val="00755B3C"/>
    <w:rsid w:val="00755BA3"/>
    <w:rsid w:val="00755F81"/>
    <w:rsid w:val="007563DB"/>
    <w:rsid w:val="00756646"/>
    <w:rsid w:val="00756985"/>
    <w:rsid w:val="00756A68"/>
    <w:rsid w:val="00756AF0"/>
    <w:rsid w:val="00756E3B"/>
    <w:rsid w:val="0075721D"/>
    <w:rsid w:val="00757305"/>
    <w:rsid w:val="00757555"/>
    <w:rsid w:val="007575C5"/>
    <w:rsid w:val="0075789F"/>
    <w:rsid w:val="00757B1B"/>
    <w:rsid w:val="00757EF8"/>
    <w:rsid w:val="00757F9A"/>
    <w:rsid w:val="00760123"/>
    <w:rsid w:val="007602D5"/>
    <w:rsid w:val="00760345"/>
    <w:rsid w:val="0076035B"/>
    <w:rsid w:val="007605B9"/>
    <w:rsid w:val="00760615"/>
    <w:rsid w:val="007608C6"/>
    <w:rsid w:val="00760920"/>
    <w:rsid w:val="00760945"/>
    <w:rsid w:val="00760FEE"/>
    <w:rsid w:val="007610FF"/>
    <w:rsid w:val="00761159"/>
    <w:rsid w:val="0076125A"/>
    <w:rsid w:val="00761836"/>
    <w:rsid w:val="007618C3"/>
    <w:rsid w:val="0076192D"/>
    <w:rsid w:val="00761BBF"/>
    <w:rsid w:val="00761C0A"/>
    <w:rsid w:val="00761C1B"/>
    <w:rsid w:val="00761CBC"/>
    <w:rsid w:val="00761F5E"/>
    <w:rsid w:val="00762043"/>
    <w:rsid w:val="00762361"/>
    <w:rsid w:val="0076239A"/>
    <w:rsid w:val="00762750"/>
    <w:rsid w:val="00762866"/>
    <w:rsid w:val="00762ADF"/>
    <w:rsid w:val="00763030"/>
    <w:rsid w:val="0076307B"/>
    <w:rsid w:val="00763321"/>
    <w:rsid w:val="00763352"/>
    <w:rsid w:val="0076338E"/>
    <w:rsid w:val="00763574"/>
    <w:rsid w:val="007635CF"/>
    <w:rsid w:val="00763760"/>
    <w:rsid w:val="007641AA"/>
    <w:rsid w:val="00764242"/>
    <w:rsid w:val="007642CF"/>
    <w:rsid w:val="0076452E"/>
    <w:rsid w:val="007645AA"/>
    <w:rsid w:val="00764602"/>
    <w:rsid w:val="00764802"/>
    <w:rsid w:val="00764B6A"/>
    <w:rsid w:val="00764D06"/>
    <w:rsid w:val="00764E16"/>
    <w:rsid w:val="00764E9C"/>
    <w:rsid w:val="00765375"/>
    <w:rsid w:val="007654BF"/>
    <w:rsid w:val="00765542"/>
    <w:rsid w:val="007656CE"/>
    <w:rsid w:val="007657C9"/>
    <w:rsid w:val="00765A4E"/>
    <w:rsid w:val="00766244"/>
    <w:rsid w:val="007663EE"/>
    <w:rsid w:val="007665B7"/>
    <w:rsid w:val="007665FE"/>
    <w:rsid w:val="00766BF8"/>
    <w:rsid w:val="00766FD3"/>
    <w:rsid w:val="0076704F"/>
    <w:rsid w:val="007671FF"/>
    <w:rsid w:val="007674C6"/>
    <w:rsid w:val="007675EF"/>
    <w:rsid w:val="00767D96"/>
    <w:rsid w:val="00770FCB"/>
    <w:rsid w:val="00770FF9"/>
    <w:rsid w:val="0077132C"/>
    <w:rsid w:val="007714F0"/>
    <w:rsid w:val="007716D0"/>
    <w:rsid w:val="007719D8"/>
    <w:rsid w:val="007723F4"/>
    <w:rsid w:val="00772DA1"/>
    <w:rsid w:val="007733BA"/>
    <w:rsid w:val="00773429"/>
    <w:rsid w:val="007735F5"/>
    <w:rsid w:val="00773AAE"/>
    <w:rsid w:val="00773ED6"/>
    <w:rsid w:val="00774033"/>
    <w:rsid w:val="007740EB"/>
    <w:rsid w:val="00774245"/>
    <w:rsid w:val="00774300"/>
    <w:rsid w:val="00774AB7"/>
    <w:rsid w:val="00774DF1"/>
    <w:rsid w:val="00775150"/>
    <w:rsid w:val="007755A4"/>
    <w:rsid w:val="0077560D"/>
    <w:rsid w:val="00775781"/>
    <w:rsid w:val="00775C22"/>
    <w:rsid w:val="00775DD2"/>
    <w:rsid w:val="00775EF2"/>
    <w:rsid w:val="0077627C"/>
    <w:rsid w:val="00776287"/>
    <w:rsid w:val="00776334"/>
    <w:rsid w:val="007766FC"/>
    <w:rsid w:val="00776A7F"/>
    <w:rsid w:val="00776B1A"/>
    <w:rsid w:val="00776B5F"/>
    <w:rsid w:val="00776D59"/>
    <w:rsid w:val="00776DC0"/>
    <w:rsid w:val="00776DEA"/>
    <w:rsid w:val="00776F06"/>
    <w:rsid w:val="00776FBC"/>
    <w:rsid w:val="00777195"/>
    <w:rsid w:val="00777367"/>
    <w:rsid w:val="0077770A"/>
    <w:rsid w:val="007802C8"/>
    <w:rsid w:val="007802FD"/>
    <w:rsid w:val="00780D37"/>
    <w:rsid w:val="00780E0C"/>
    <w:rsid w:val="00780E3D"/>
    <w:rsid w:val="00780ECA"/>
    <w:rsid w:val="00781116"/>
    <w:rsid w:val="0078119C"/>
    <w:rsid w:val="0078123F"/>
    <w:rsid w:val="00781280"/>
    <w:rsid w:val="007813C0"/>
    <w:rsid w:val="00781934"/>
    <w:rsid w:val="00781F2F"/>
    <w:rsid w:val="007823EB"/>
    <w:rsid w:val="00782ACC"/>
    <w:rsid w:val="007831A4"/>
    <w:rsid w:val="007831E5"/>
    <w:rsid w:val="007832B6"/>
    <w:rsid w:val="00783563"/>
    <w:rsid w:val="0078428D"/>
    <w:rsid w:val="00784682"/>
    <w:rsid w:val="00784841"/>
    <w:rsid w:val="00784AA3"/>
    <w:rsid w:val="00784ADC"/>
    <w:rsid w:val="00784F91"/>
    <w:rsid w:val="00785261"/>
    <w:rsid w:val="007858E3"/>
    <w:rsid w:val="00785A64"/>
    <w:rsid w:val="00785E6A"/>
    <w:rsid w:val="00785E83"/>
    <w:rsid w:val="00785EC1"/>
    <w:rsid w:val="00786485"/>
    <w:rsid w:val="00786624"/>
    <w:rsid w:val="00786B5D"/>
    <w:rsid w:val="00786D26"/>
    <w:rsid w:val="00786F05"/>
    <w:rsid w:val="00787146"/>
    <w:rsid w:val="00787347"/>
    <w:rsid w:val="0078754A"/>
    <w:rsid w:val="00787584"/>
    <w:rsid w:val="0078760F"/>
    <w:rsid w:val="00787670"/>
    <w:rsid w:val="00787733"/>
    <w:rsid w:val="00787987"/>
    <w:rsid w:val="00790052"/>
    <w:rsid w:val="0079022D"/>
    <w:rsid w:val="0079035F"/>
    <w:rsid w:val="007905B3"/>
    <w:rsid w:val="007906F6"/>
    <w:rsid w:val="0079088E"/>
    <w:rsid w:val="007909AF"/>
    <w:rsid w:val="00790CB3"/>
    <w:rsid w:val="00790EE8"/>
    <w:rsid w:val="0079122F"/>
    <w:rsid w:val="00791503"/>
    <w:rsid w:val="00791B0D"/>
    <w:rsid w:val="00791BFA"/>
    <w:rsid w:val="00791CD4"/>
    <w:rsid w:val="007921CB"/>
    <w:rsid w:val="007921E0"/>
    <w:rsid w:val="007922C8"/>
    <w:rsid w:val="00792793"/>
    <w:rsid w:val="00792A69"/>
    <w:rsid w:val="00792BF1"/>
    <w:rsid w:val="00792C5B"/>
    <w:rsid w:val="00793104"/>
    <w:rsid w:val="00793282"/>
    <w:rsid w:val="0079349A"/>
    <w:rsid w:val="007934EE"/>
    <w:rsid w:val="00793AEF"/>
    <w:rsid w:val="00793B52"/>
    <w:rsid w:val="00793B95"/>
    <w:rsid w:val="00793F5F"/>
    <w:rsid w:val="00794030"/>
    <w:rsid w:val="007940E1"/>
    <w:rsid w:val="0079410D"/>
    <w:rsid w:val="0079494B"/>
    <w:rsid w:val="00794B69"/>
    <w:rsid w:val="00794BD7"/>
    <w:rsid w:val="007950F1"/>
    <w:rsid w:val="0079546D"/>
    <w:rsid w:val="00795589"/>
    <w:rsid w:val="00795D07"/>
    <w:rsid w:val="00795F3A"/>
    <w:rsid w:val="0079616D"/>
    <w:rsid w:val="007961B4"/>
    <w:rsid w:val="0079644E"/>
    <w:rsid w:val="00796697"/>
    <w:rsid w:val="007966F2"/>
    <w:rsid w:val="00796A7F"/>
    <w:rsid w:val="00796D00"/>
    <w:rsid w:val="00796ED6"/>
    <w:rsid w:val="00796F28"/>
    <w:rsid w:val="00796F58"/>
    <w:rsid w:val="007970CF"/>
    <w:rsid w:val="0079717F"/>
    <w:rsid w:val="007971C0"/>
    <w:rsid w:val="00797752"/>
    <w:rsid w:val="007977F2"/>
    <w:rsid w:val="007978AB"/>
    <w:rsid w:val="0079799D"/>
    <w:rsid w:val="007A00EB"/>
    <w:rsid w:val="007A014C"/>
    <w:rsid w:val="007A080B"/>
    <w:rsid w:val="007A0FBF"/>
    <w:rsid w:val="007A127F"/>
    <w:rsid w:val="007A147F"/>
    <w:rsid w:val="007A158B"/>
    <w:rsid w:val="007A1647"/>
    <w:rsid w:val="007A1743"/>
    <w:rsid w:val="007A1877"/>
    <w:rsid w:val="007A1A8E"/>
    <w:rsid w:val="007A1FCB"/>
    <w:rsid w:val="007A206D"/>
    <w:rsid w:val="007A2098"/>
    <w:rsid w:val="007A232C"/>
    <w:rsid w:val="007A2366"/>
    <w:rsid w:val="007A2393"/>
    <w:rsid w:val="007A2693"/>
    <w:rsid w:val="007A2DAE"/>
    <w:rsid w:val="007A2EDF"/>
    <w:rsid w:val="007A2EE1"/>
    <w:rsid w:val="007A2FF7"/>
    <w:rsid w:val="007A3ABF"/>
    <w:rsid w:val="007A3EEF"/>
    <w:rsid w:val="007A4097"/>
    <w:rsid w:val="007A418C"/>
    <w:rsid w:val="007A45A0"/>
    <w:rsid w:val="007A49E1"/>
    <w:rsid w:val="007A4AB3"/>
    <w:rsid w:val="007A4D73"/>
    <w:rsid w:val="007A4F57"/>
    <w:rsid w:val="007A5073"/>
    <w:rsid w:val="007A524B"/>
    <w:rsid w:val="007A5410"/>
    <w:rsid w:val="007A5579"/>
    <w:rsid w:val="007A558B"/>
    <w:rsid w:val="007A5646"/>
    <w:rsid w:val="007A5B70"/>
    <w:rsid w:val="007A62AB"/>
    <w:rsid w:val="007A641D"/>
    <w:rsid w:val="007A674A"/>
    <w:rsid w:val="007A6795"/>
    <w:rsid w:val="007A6A82"/>
    <w:rsid w:val="007A70E2"/>
    <w:rsid w:val="007A7112"/>
    <w:rsid w:val="007A7522"/>
    <w:rsid w:val="007A7A62"/>
    <w:rsid w:val="007A7CA0"/>
    <w:rsid w:val="007A7DC7"/>
    <w:rsid w:val="007A7F12"/>
    <w:rsid w:val="007B091E"/>
    <w:rsid w:val="007B0AF9"/>
    <w:rsid w:val="007B0BD2"/>
    <w:rsid w:val="007B0C02"/>
    <w:rsid w:val="007B0C82"/>
    <w:rsid w:val="007B0DF4"/>
    <w:rsid w:val="007B0E6E"/>
    <w:rsid w:val="007B1073"/>
    <w:rsid w:val="007B1265"/>
    <w:rsid w:val="007B139D"/>
    <w:rsid w:val="007B1553"/>
    <w:rsid w:val="007B15D5"/>
    <w:rsid w:val="007B18E8"/>
    <w:rsid w:val="007B1933"/>
    <w:rsid w:val="007B19F6"/>
    <w:rsid w:val="007B1C82"/>
    <w:rsid w:val="007B1E8C"/>
    <w:rsid w:val="007B22F1"/>
    <w:rsid w:val="007B230B"/>
    <w:rsid w:val="007B2492"/>
    <w:rsid w:val="007B24E4"/>
    <w:rsid w:val="007B2866"/>
    <w:rsid w:val="007B2975"/>
    <w:rsid w:val="007B2DCD"/>
    <w:rsid w:val="007B2DDE"/>
    <w:rsid w:val="007B2E07"/>
    <w:rsid w:val="007B308D"/>
    <w:rsid w:val="007B3180"/>
    <w:rsid w:val="007B31EE"/>
    <w:rsid w:val="007B360A"/>
    <w:rsid w:val="007B390C"/>
    <w:rsid w:val="007B3A44"/>
    <w:rsid w:val="007B3B00"/>
    <w:rsid w:val="007B3B8D"/>
    <w:rsid w:val="007B3CF7"/>
    <w:rsid w:val="007B4196"/>
    <w:rsid w:val="007B4698"/>
    <w:rsid w:val="007B46B0"/>
    <w:rsid w:val="007B4B7E"/>
    <w:rsid w:val="007B4B96"/>
    <w:rsid w:val="007B4C6E"/>
    <w:rsid w:val="007B4CB6"/>
    <w:rsid w:val="007B4F58"/>
    <w:rsid w:val="007B4FAD"/>
    <w:rsid w:val="007B5092"/>
    <w:rsid w:val="007B57DC"/>
    <w:rsid w:val="007B58DA"/>
    <w:rsid w:val="007B5D49"/>
    <w:rsid w:val="007B5E7C"/>
    <w:rsid w:val="007B5ED0"/>
    <w:rsid w:val="007B64F4"/>
    <w:rsid w:val="007B6505"/>
    <w:rsid w:val="007B65A8"/>
    <w:rsid w:val="007B65E7"/>
    <w:rsid w:val="007B671A"/>
    <w:rsid w:val="007B6780"/>
    <w:rsid w:val="007B6A99"/>
    <w:rsid w:val="007B6D6F"/>
    <w:rsid w:val="007B7723"/>
    <w:rsid w:val="007B780F"/>
    <w:rsid w:val="007B781C"/>
    <w:rsid w:val="007B7E48"/>
    <w:rsid w:val="007C022C"/>
    <w:rsid w:val="007C0341"/>
    <w:rsid w:val="007C040C"/>
    <w:rsid w:val="007C0566"/>
    <w:rsid w:val="007C08CC"/>
    <w:rsid w:val="007C09F1"/>
    <w:rsid w:val="007C0A6E"/>
    <w:rsid w:val="007C0F4E"/>
    <w:rsid w:val="007C1224"/>
    <w:rsid w:val="007C21C6"/>
    <w:rsid w:val="007C2693"/>
    <w:rsid w:val="007C2C50"/>
    <w:rsid w:val="007C3219"/>
    <w:rsid w:val="007C384B"/>
    <w:rsid w:val="007C396A"/>
    <w:rsid w:val="007C39F2"/>
    <w:rsid w:val="007C3A60"/>
    <w:rsid w:val="007C3C9F"/>
    <w:rsid w:val="007C3EAF"/>
    <w:rsid w:val="007C48A1"/>
    <w:rsid w:val="007C4C1B"/>
    <w:rsid w:val="007C513C"/>
    <w:rsid w:val="007C5221"/>
    <w:rsid w:val="007C52D0"/>
    <w:rsid w:val="007C5356"/>
    <w:rsid w:val="007C53CE"/>
    <w:rsid w:val="007C53F4"/>
    <w:rsid w:val="007C5744"/>
    <w:rsid w:val="007C5A8F"/>
    <w:rsid w:val="007C6503"/>
    <w:rsid w:val="007C6578"/>
    <w:rsid w:val="007C6643"/>
    <w:rsid w:val="007C6AB4"/>
    <w:rsid w:val="007C6AF4"/>
    <w:rsid w:val="007C709E"/>
    <w:rsid w:val="007C70E2"/>
    <w:rsid w:val="007C71A4"/>
    <w:rsid w:val="007C734B"/>
    <w:rsid w:val="007C736B"/>
    <w:rsid w:val="007C77FC"/>
    <w:rsid w:val="007C7A46"/>
    <w:rsid w:val="007C7CCB"/>
    <w:rsid w:val="007D0209"/>
    <w:rsid w:val="007D022F"/>
    <w:rsid w:val="007D0464"/>
    <w:rsid w:val="007D0580"/>
    <w:rsid w:val="007D15C7"/>
    <w:rsid w:val="007D15CF"/>
    <w:rsid w:val="007D1809"/>
    <w:rsid w:val="007D2127"/>
    <w:rsid w:val="007D225D"/>
    <w:rsid w:val="007D2305"/>
    <w:rsid w:val="007D267A"/>
    <w:rsid w:val="007D2872"/>
    <w:rsid w:val="007D35E6"/>
    <w:rsid w:val="007D363D"/>
    <w:rsid w:val="007D3B18"/>
    <w:rsid w:val="007D3F1A"/>
    <w:rsid w:val="007D42CF"/>
    <w:rsid w:val="007D4B40"/>
    <w:rsid w:val="007D4B8C"/>
    <w:rsid w:val="007D4C69"/>
    <w:rsid w:val="007D55D3"/>
    <w:rsid w:val="007D5752"/>
    <w:rsid w:val="007D57A6"/>
    <w:rsid w:val="007D58BA"/>
    <w:rsid w:val="007D597F"/>
    <w:rsid w:val="007D5E01"/>
    <w:rsid w:val="007D5E0A"/>
    <w:rsid w:val="007D5E56"/>
    <w:rsid w:val="007D61E7"/>
    <w:rsid w:val="007D62AB"/>
    <w:rsid w:val="007D63ED"/>
    <w:rsid w:val="007D6444"/>
    <w:rsid w:val="007D66D0"/>
    <w:rsid w:val="007D67A1"/>
    <w:rsid w:val="007D695C"/>
    <w:rsid w:val="007D6997"/>
    <w:rsid w:val="007D7120"/>
    <w:rsid w:val="007D7175"/>
    <w:rsid w:val="007D72D9"/>
    <w:rsid w:val="007D743C"/>
    <w:rsid w:val="007D7473"/>
    <w:rsid w:val="007D77C7"/>
    <w:rsid w:val="007D7EC8"/>
    <w:rsid w:val="007E0160"/>
    <w:rsid w:val="007E03F4"/>
    <w:rsid w:val="007E03F6"/>
    <w:rsid w:val="007E0671"/>
    <w:rsid w:val="007E06DB"/>
    <w:rsid w:val="007E070B"/>
    <w:rsid w:val="007E0981"/>
    <w:rsid w:val="007E0AF9"/>
    <w:rsid w:val="007E0F34"/>
    <w:rsid w:val="007E0F55"/>
    <w:rsid w:val="007E118D"/>
    <w:rsid w:val="007E11E8"/>
    <w:rsid w:val="007E14DC"/>
    <w:rsid w:val="007E178D"/>
    <w:rsid w:val="007E1A0E"/>
    <w:rsid w:val="007E1A8F"/>
    <w:rsid w:val="007E1AE6"/>
    <w:rsid w:val="007E1B14"/>
    <w:rsid w:val="007E1C46"/>
    <w:rsid w:val="007E1F79"/>
    <w:rsid w:val="007E20E3"/>
    <w:rsid w:val="007E2182"/>
    <w:rsid w:val="007E2535"/>
    <w:rsid w:val="007E2586"/>
    <w:rsid w:val="007E2E48"/>
    <w:rsid w:val="007E30AF"/>
    <w:rsid w:val="007E3ACA"/>
    <w:rsid w:val="007E3D5E"/>
    <w:rsid w:val="007E3FEA"/>
    <w:rsid w:val="007E4057"/>
    <w:rsid w:val="007E4061"/>
    <w:rsid w:val="007E4643"/>
    <w:rsid w:val="007E46C5"/>
    <w:rsid w:val="007E49FD"/>
    <w:rsid w:val="007E4D1D"/>
    <w:rsid w:val="007E4F4E"/>
    <w:rsid w:val="007E4F54"/>
    <w:rsid w:val="007E50EC"/>
    <w:rsid w:val="007E51EA"/>
    <w:rsid w:val="007E53AF"/>
    <w:rsid w:val="007E55EC"/>
    <w:rsid w:val="007E5652"/>
    <w:rsid w:val="007E59FA"/>
    <w:rsid w:val="007E5A74"/>
    <w:rsid w:val="007E5B68"/>
    <w:rsid w:val="007E6182"/>
    <w:rsid w:val="007E6663"/>
    <w:rsid w:val="007E6817"/>
    <w:rsid w:val="007E6C7C"/>
    <w:rsid w:val="007E6D05"/>
    <w:rsid w:val="007E70F1"/>
    <w:rsid w:val="007E769B"/>
    <w:rsid w:val="007E78C2"/>
    <w:rsid w:val="007E7B8A"/>
    <w:rsid w:val="007F0046"/>
    <w:rsid w:val="007F01C2"/>
    <w:rsid w:val="007F0495"/>
    <w:rsid w:val="007F04E7"/>
    <w:rsid w:val="007F04FB"/>
    <w:rsid w:val="007F067C"/>
    <w:rsid w:val="007F11C8"/>
    <w:rsid w:val="007F18E9"/>
    <w:rsid w:val="007F193A"/>
    <w:rsid w:val="007F1DB1"/>
    <w:rsid w:val="007F1FDC"/>
    <w:rsid w:val="007F2263"/>
    <w:rsid w:val="007F22C6"/>
    <w:rsid w:val="007F261C"/>
    <w:rsid w:val="007F26F1"/>
    <w:rsid w:val="007F2AC8"/>
    <w:rsid w:val="007F2D83"/>
    <w:rsid w:val="007F3067"/>
    <w:rsid w:val="007F3223"/>
    <w:rsid w:val="007F37AD"/>
    <w:rsid w:val="007F3CD2"/>
    <w:rsid w:val="007F3F07"/>
    <w:rsid w:val="007F43C4"/>
    <w:rsid w:val="007F457C"/>
    <w:rsid w:val="007F47F3"/>
    <w:rsid w:val="007F494A"/>
    <w:rsid w:val="007F4A29"/>
    <w:rsid w:val="007F4B2B"/>
    <w:rsid w:val="007F4C7B"/>
    <w:rsid w:val="007F5440"/>
    <w:rsid w:val="007F57FF"/>
    <w:rsid w:val="007F596A"/>
    <w:rsid w:val="007F5C85"/>
    <w:rsid w:val="007F5D49"/>
    <w:rsid w:val="007F5D57"/>
    <w:rsid w:val="007F5DE5"/>
    <w:rsid w:val="007F61D1"/>
    <w:rsid w:val="007F6D75"/>
    <w:rsid w:val="007F7084"/>
    <w:rsid w:val="007F798C"/>
    <w:rsid w:val="007F7D71"/>
    <w:rsid w:val="007F7E66"/>
    <w:rsid w:val="007F7F1C"/>
    <w:rsid w:val="007F7F34"/>
    <w:rsid w:val="0080031F"/>
    <w:rsid w:val="00800578"/>
    <w:rsid w:val="00800651"/>
    <w:rsid w:val="00800658"/>
    <w:rsid w:val="0080066B"/>
    <w:rsid w:val="008006E1"/>
    <w:rsid w:val="00800743"/>
    <w:rsid w:val="00800B4F"/>
    <w:rsid w:val="00800D86"/>
    <w:rsid w:val="0080103A"/>
    <w:rsid w:val="008010EF"/>
    <w:rsid w:val="00801A09"/>
    <w:rsid w:val="00801C2F"/>
    <w:rsid w:val="00801F59"/>
    <w:rsid w:val="008024DB"/>
    <w:rsid w:val="00802520"/>
    <w:rsid w:val="0080266B"/>
    <w:rsid w:val="008029CC"/>
    <w:rsid w:val="00802C4C"/>
    <w:rsid w:val="00803003"/>
    <w:rsid w:val="0080336F"/>
    <w:rsid w:val="00803660"/>
    <w:rsid w:val="008036FE"/>
    <w:rsid w:val="00804166"/>
    <w:rsid w:val="0080496A"/>
    <w:rsid w:val="00804D52"/>
    <w:rsid w:val="008054E9"/>
    <w:rsid w:val="008055B7"/>
    <w:rsid w:val="00805732"/>
    <w:rsid w:val="0080592C"/>
    <w:rsid w:val="00805DA0"/>
    <w:rsid w:val="00805F9C"/>
    <w:rsid w:val="008062EC"/>
    <w:rsid w:val="00806490"/>
    <w:rsid w:val="0080654F"/>
    <w:rsid w:val="00806EC5"/>
    <w:rsid w:val="00806EFA"/>
    <w:rsid w:val="0080772C"/>
    <w:rsid w:val="00807869"/>
    <w:rsid w:val="008078D2"/>
    <w:rsid w:val="008079CA"/>
    <w:rsid w:val="00810605"/>
    <w:rsid w:val="008107C7"/>
    <w:rsid w:val="00810859"/>
    <w:rsid w:val="00810860"/>
    <w:rsid w:val="0081092A"/>
    <w:rsid w:val="00810A59"/>
    <w:rsid w:val="00811035"/>
    <w:rsid w:val="00811403"/>
    <w:rsid w:val="0081145B"/>
    <w:rsid w:val="008116CB"/>
    <w:rsid w:val="00811735"/>
    <w:rsid w:val="0081188C"/>
    <w:rsid w:val="008118B2"/>
    <w:rsid w:val="00811968"/>
    <w:rsid w:val="0081231E"/>
    <w:rsid w:val="008126C9"/>
    <w:rsid w:val="00812767"/>
    <w:rsid w:val="0081320D"/>
    <w:rsid w:val="008133DE"/>
    <w:rsid w:val="00813928"/>
    <w:rsid w:val="00813FC7"/>
    <w:rsid w:val="00814220"/>
    <w:rsid w:val="00814758"/>
    <w:rsid w:val="00814815"/>
    <w:rsid w:val="00814922"/>
    <w:rsid w:val="00814C6E"/>
    <w:rsid w:val="00814EB1"/>
    <w:rsid w:val="00814EB6"/>
    <w:rsid w:val="00814F35"/>
    <w:rsid w:val="00815302"/>
    <w:rsid w:val="00815335"/>
    <w:rsid w:val="00815531"/>
    <w:rsid w:val="0081563E"/>
    <w:rsid w:val="00815643"/>
    <w:rsid w:val="00815C90"/>
    <w:rsid w:val="00815DA1"/>
    <w:rsid w:val="00816020"/>
    <w:rsid w:val="0081611F"/>
    <w:rsid w:val="008163B9"/>
    <w:rsid w:val="008164F0"/>
    <w:rsid w:val="00816629"/>
    <w:rsid w:val="008166EF"/>
    <w:rsid w:val="00816808"/>
    <w:rsid w:val="008168FA"/>
    <w:rsid w:val="00816981"/>
    <w:rsid w:val="00816A8F"/>
    <w:rsid w:val="00816B43"/>
    <w:rsid w:val="00816BB0"/>
    <w:rsid w:val="00816ED7"/>
    <w:rsid w:val="00816F7F"/>
    <w:rsid w:val="00817597"/>
    <w:rsid w:val="00817765"/>
    <w:rsid w:val="008177E0"/>
    <w:rsid w:val="0081784E"/>
    <w:rsid w:val="0081787B"/>
    <w:rsid w:val="00817B7C"/>
    <w:rsid w:val="00817BCF"/>
    <w:rsid w:val="00817C1D"/>
    <w:rsid w:val="00817C41"/>
    <w:rsid w:val="00817ECF"/>
    <w:rsid w:val="00817F98"/>
    <w:rsid w:val="008201F7"/>
    <w:rsid w:val="0082052E"/>
    <w:rsid w:val="008205F3"/>
    <w:rsid w:val="0082062B"/>
    <w:rsid w:val="0082094A"/>
    <w:rsid w:val="008209A0"/>
    <w:rsid w:val="00820AF3"/>
    <w:rsid w:val="00820BCC"/>
    <w:rsid w:val="00821709"/>
    <w:rsid w:val="00821837"/>
    <w:rsid w:val="00821B01"/>
    <w:rsid w:val="00821B6C"/>
    <w:rsid w:val="00821C59"/>
    <w:rsid w:val="00821E05"/>
    <w:rsid w:val="008220E2"/>
    <w:rsid w:val="0082264D"/>
    <w:rsid w:val="008228A0"/>
    <w:rsid w:val="00822B99"/>
    <w:rsid w:val="00823502"/>
    <w:rsid w:val="0082375A"/>
    <w:rsid w:val="0082387A"/>
    <w:rsid w:val="00823901"/>
    <w:rsid w:val="00823A16"/>
    <w:rsid w:val="00823C81"/>
    <w:rsid w:val="00823D08"/>
    <w:rsid w:val="00823ECE"/>
    <w:rsid w:val="00823FC5"/>
    <w:rsid w:val="008240CF"/>
    <w:rsid w:val="00824357"/>
    <w:rsid w:val="0082458F"/>
    <w:rsid w:val="008246C7"/>
    <w:rsid w:val="00824F22"/>
    <w:rsid w:val="00824FD5"/>
    <w:rsid w:val="0082505D"/>
    <w:rsid w:val="0082547B"/>
    <w:rsid w:val="0082588D"/>
    <w:rsid w:val="008258F3"/>
    <w:rsid w:val="00825B9D"/>
    <w:rsid w:val="00825BA3"/>
    <w:rsid w:val="00825FB1"/>
    <w:rsid w:val="0082616F"/>
    <w:rsid w:val="008263FE"/>
    <w:rsid w:val="008264D9"/>
    <w:rsid w:val="0082658C"/>
    <w:rsid w:val="00826998"/>
    <w:rsid w:val="00826D37"/>
    <w:rsid w:val="00826DEA"/>
    <w:rsid w:val="00827373"/>
    <w:rsid w:val="00827475"/>
    <w:rsid w:val="00827713"/>
    <w:rsid w:val="00827770"/>
    <w:rsid w:val="00827A61"/>
    <w:rsid w:val="00827B40"/>
    <w:rsid w:val="008304F6"/>
    <w:rsid w:val="00830552"/>
    <w:rsid w:val="00830985"/>
    <w:rsid w:val="00830C8B"/>
    <w:rsid w:val="0083141B"/>
    <w:rsid w:val="00831443"/>
    <w:rsid w:val="008315E4"/>
    <w:rsid w:val="00831918"/>
    <w:rsid w:val="00831C6C"/>
    <w:rsid w:val="00831D4C"/>
    <w:rsid w:val="0083378C"/>
    <w:rsid w:val="008337EE"/>
    <w:rsid w:val="0083408D"/>
    <w:rsid w:val="0083414F"/>
    <w:rsid w:val="00834646"/>
    <w:rsid w:val="0083475C"/>
    <w:rsid w:val="0083484D"/>
    <w:rsid w:val="008348E9"/>
    <w:rsid w:val="008349C1"/>
    <w:rsid w:val="00834A52"/>
    <w:rsid w:val="00834FD9"/>
    <w:rsid w:val="0083573A"/>
    <w:rsid w:val="00835A40"/>
    <w:rsid w:val="00835B58"/>
    <w:rsid w:val="00835DA4"/>
    <w:rsid w:val="00835E3A"/>
    <w:rsid w:val="00835F86"/>
    <w:rsid w:val="0083619F"/>
    <w:rsid w:val="00836227"/>
    <w:rsid w:val="008363B2"/>
    <w:rsid w:val="00836572"/>
    <w:rsid w:val="008366AA"/>
    <w:rsid w:val="008367B9"/>
    <w:rsid w:val="0083682D"/>
    <w:rsid w:val="00836978"/>
    <w:rsid w:val="00836A03"/>
    <w:rsid w:val="00836D99"/>
    <w:rsid w:val="00836EDB"/>
    <w:rsid w:val="00836F58"/>
    <w:rsid w:val="00837267"/>
    <w:rsid w:val="0083733E"/>
    <w:rsid w:val="00837367"/>
    <w:rsid w:val="00837382"/>
    <w:rsid w:val="0084004B"/>
    <w:rsid w:val="008400F7"/>
    <w:rsid w:val="008403DE"/>
    <w:rsid w:val="008404C2"/>
    <w:rsid w:val="00840520"/>
    <w:rsid w:val="0084073B"/>
    <w:rsid w:val="008407BC"/>
    <w:rsid w:val="00840932"/>
    <w:rsid w:val="00840DD8"/>
    <w:rsid w:val="00840E61"/>
    <w:rsid w:val="00840FC1"/>
    <w:rsid w:val="0084100F"/>
    <w:rsid w:val="0084148C"/>
    <w:rsid w:val="00841564"/>
    <w:rsid w:val="008417A7"/>
    <w:rsid w:val="00841CDA"/>
    <w:rsid w:val="00841E9B"/>
    <w:rsid w:val="008420CA"/>
    <w:rsid w:val="00842676"/>
    <w:rsid w:val="00842AC3"/>
    <w:rsid w:val="00842CA7"/>
    <w:rsid w:val="00843080"/>
    <w:rsid w:val="008432CB"/>
    <w:rsid w:val="008433DB"/>
    <w:rsid w:val="00843489"/>
    <w:rsid w:val="008436F0"/>
    <w:rsid w:val="0084370D"/>
    <w:rsid w:val="00843A8B"/>
    <w:rsid w:val="00844A47"/>
    <w:rsid w:val="00844B37"/>
    <w:rsid w:val="00844DE5"/>
    <w:rsid w:val="00844EBC"/>
    <w:rsid w:val="0084500E"/>
    <w:rsid w:val="00845073"/>
    <w:rsid w:val="008450FA"/>
    <w:rsid w:val="008452B4"/>
    <w:rsid w:val="008455D0"/>
    <w:rsid w:val="008457C6"/>
    <w:rsid w:val="00845B56"/>
    <w:rsid w:val="00845C29"/>
    <w:rsid w:val="00845C86"/>
    <w:rsid w:val="00845F89"/>
    <w:rsid w:val="008463AD"/>
    <w:rsid w:val="0084660C"/>
    <w:rsid w:val="00846974"/>
    <w:rsid w:val="00846CB7"/>
    <w:rsid w:val="00846D1F"/>
    <w:rsid w:val="00846D9D"/>
    <w:rsid w:val="00846DC9"/>
    <w:rsid w:val="008471F6"/>
    <w:rsid w:val="008473C8"/>
    <w:rsid w:val="00847831"/>
    <w:rsid w:val="00847C39"/>
    <w:rsid w:val="00847DA4"/>
    <w:rsid w:val="00847F72"/>
    <w:rsid w:val="00850142"/>
    <w:rsid w:val="008501B1"/>
    <w:rsid w:val="0085039C"/>
    <w:rsid w:val="008504C2"/>
    <w:rsid w:val="008508B1"/>
    <w:rsid w:val="008509D6"/>
    <w:rsid w:val="00850D27"/>
    <w:rsid w:val="00850FE1"/>
    <w:rsid w:val="0085106F"/>
    <w:rsid w:val="008510F0"/>
    <w:rsid w:val="008515B5"/>
    <w:rsid w:val="00851614"/>
    <w:rsid w:val="00851803"/>
    <w:rsid w:val="00851A7C"/>
    <w:rsid w:val="00851BDE"/>
    <w:rsid w:val="00851EAF"/>
    <w:rsid w:val="008521E0"/>
    <w:rsid w:val="00852A4C"/>
    <w:rsid w:val="00852AFE"/>
    <w:rsid w:val="00852B06"/>
    <w:rsid w:val="00852BC7"/>
    <w:rsid w:val="00852BF4"/>
    <w:rsid w:val="00852CF3"/>
    <w:rsid w:val="00852DB4"/>
    <w:rsid w:val="00852EA7"/>
    <w:rsid w:val="00852EF5"/>
    <w:rsid w:val="00852F7C"/>
    <w:rsid w:val="00852F84"/>
    <w:rsid w:val="00853144"/>
    <w:rsid w:val="008536AB"/>
    <w:rsid w:val="00853E25"/>
    <w:rsid w:val="00853FAD"/>
    <w:rsid w:val="008543D0"/>
    <w:rsid w:val="0085490C"/>
    <w:rsid w:val="00854E9F"/>
    <w:rsid w:val="00855006"/>
    <w:rsid w:val="00855834"/>
    <w:rsid w:val="00855920"/>
    <w:rsid w:val="00855A37"/>
    <w:rsid w:val="00855AF7"/>
    <w:rsid w:val="00855B8C"/>
    <w:rsid w:val="00855C3E"/>
    <w:rsid w:val="00855EFA"/>
    <w:rsid w:val="008560AC"/>
    <w:rsid w:val="008560E7"/>
    <w:rsid w:val="008560F7"/>
    <w:rsid w:val="00856314"/>
    <w:rsid w:val="0085632D"/>
    <w:rsid w:val="0085660E"/>
    <w:rsid w:val="008567E8"/>
    <w:rsid w:val="00856934"/>
    <w:rsid w:val="00856AAE"/>
    <w:rsid w:val="00856C3B"/>
    <w:rsid w:val="00856D42"/>
    <w:rsid w:val="00856D95"/>
    <w:rsid w:val="00856E82"/>
    <w:rsid w:val="00856FDA"/>
    <w:rsid w:val="008570FA"/>
    <w:rsid w:val="00857302"/>
    <w:rsid w:val="00857434"/>
    <w:rsid w:val="00857559"/>
    <w:rsid w:val="00857B6B"/>
    <w:rsid w:val="00857D7C"/>
    <w:rsid w:val="00860084"/>
    <w:rsid w:val="00860238"/>
    <w:rsid w:val="0086047F"/>
    <w:rsid w:val="00861385"/>
    <w:rsid w:val="0086155A"/>
    <w:rsid w:val="0086159D"/>
    <w:rsid w:val="00861710"/>
    <w:rsid w:val="00861889"/>
    <w:rsid w:val="00861893"/>
    <w:rsid w:val="0086199D"/>
    <w:rsid w:val="00861AB2"/>
    <w:rsid w:val="00861B10"/>
    <w:rsid w:val="00861CA3"/>
    <w:rsid w:val="00861F2A"/>
    <w:rsid w:val="0086214D"/>
    <w:rsid w:val="00862C4E"/>
    <w:rsid w:val="008632A4"/>
    <w:rsid w:val="008636B3"/>
    <w:rsid w:val="00863819"/>
    <w:rsid w:val="00863B29"/>
    <w:rsid w:val="00863C6B"/>
    <w:rsid w:val="00863E0A"/>
    <w:rsid w:val="008644BE"/>
    <w:rsid w:val="00864727"/>
    <w:rsid w:val="00864A11"/>
    <w:rsid w:val="00864B78"/>
    <w:rsid w:val="0086509B"/>
    <w:rsid w:val="00865169"/>
    <w:rsid w:val="00865228"/>
    <w:rsid w:val="00865302"/>
    <w:rsid w:val="008658D8"/>
    <w:rsid w:val="00865920"/>
    <w:rsid w:val="00865AED"/>
    <w:rsid w:val="00865C57"/>
    <w:rsid w:val="00865D75"/>
    <w:rsid w:val="00865F0A"/>
    <w:rsid w:val="0086610B"/>
    <w:rsid w:val="00866165"/>
    <w:rsid w:val="008661D2"/>
    <w:rsid w:val="00866400"/>
    <w:rsid w:val="0086662D"/>
    <w:rsid w:val="008667C1"/>
    <w:rsid w:val="00866B69"/>
    <w:rsid w:val="00866C38"/>
    <w:rsid w:val="00866D2D"/>
    <w:rsid w:val="00866D54"/>
    <w:rsid w:val="00866FAC"/>
    <w:rsid w:val="0086707B"/>
    <w:rsid w:val="0086715D"/>
    <w:rsid w:val="00867287"/>
    <w:rsid w:val="0086735B"/>
    <w:rsid w:val="008675B5"/>
    <w:rsid w:val="008675FB"/>
    <w:rsid w:val="008678EC"/>
    <w:rsid w:val="008679B6"/>
    <w:rsid w:val="00867F91"/>
    <w:rsid w:val="00870044"/>
    <w:rsid w:val="008700E1"/>
    <w:rsid w:val="008702F4"/>
    <w:rsid w:val="008705A0"/>
    <w:rsid w:val="00870975"/>
    <w:rsid w:val="00870B39"/>
    <w:rsid w:val="00870B49"/>
    <w:rsid w:val="00870D13"/>
    <w:rsid w:val="00870FCC"/>
    <w:rsid w:val="0087157B"/>
    <w:rsid w:val="00871B3E"/>
    <w:rsid w:val="00871E01"/>
    <w:rsid w:val="00871EB1"/>
    <w:rsid w:val="00871F64"/>
    <w:rsid w:val="00872B03"/>
    <w:rsid w:val="00872C5E"/>
    <w:rsid w:val="00872E79"/>
    <w:rsid w:val="008732CE"/>
    <w:rsid w:val="00873C18"/>
    <w:rsid w:val="00873EE5"/>
    <w:rsid w:val="00874182"/>
    <w:rsid w:val="00874191"/>
    <w:rsid w:val="00874321"/>
    <w:rsid w:val="00874481"/>
    <w:rsid w:val="0087452A"/>
    <w:rsid w:val="00874652"/>
    <w:rsid w:val="00874B5D"/>
    <w:rsid w:val="00874C6A"/>
    <w:rsid w:val="008752B1"/>
    <w:rsid w:val="00875470"/>
    <w:rsid w:val="00875C09"/>
    <w:rsid w:val="00875DB9"/>
    <w:rsid w:val="008760BF"/>
    <w:rsid w:val="008760D4"/>
    <w:rsid w:val="008762BB"/>
    <w:rsid w:val="00876540"/>
    <w:rsid w:val="00876670"/>
    <w:rsid w:val="00876C08"/>
    <w:rsid w:val="00876DF3"/>
    <w:rsid w:val="00876F49"/>
    <w:rsid w:val="00877190"/>
    <w:rsid w:val="0087721B"/>
    <w:rsid w:val="008776B8"/>
    <w:rsid w:val="0087795E"/>
    <w:rsid w:val="00877B22"/>
    <w:rsid w:val="00877BB5"/>
    <w:rsid w:val="00877E43"/>
    <w:rsid w:val="008800F4"/>
    <w:rsid w:val="00880410"/>
    <w:rsid w:val="0088068B"/>
    <w:rsid w:val="00880BD2"/>
    <w:rsid w:val="00880CCB"/>
    <w:rsid w:val="00881186"/>
    <w:rsid w:val="00881511"/>
    <w:rsid w:val="00881767"/>
    <w:rsid w:val="00881A1E"/>
    <w:rsid w:val="00881ECF"/>
    <w:rsid w:val="00881FB4"/>
    <w:rsid w:val="00881FD3"/>
    <w:rsid w:val="00882097"/>
    <w:rsid w:val="0088233C"/>
    <w:rsid w:val="00882E1C"/>
    <w:rsid w:val="008831A7"/>
    <w:rsid w:val="00883423"/>
    <w:rsid w:val="00883829"/>
    <w:rsid w:val="008839FA"/>
    <w:rsid w:val="00883B73"/>
    <w:rsid w:val="00884691"/>
    <w:rsid w:val="0088491E"/>
    <w:rsid w:val="008849D2"/>
    <w:rsid w:val="00884E6E"/>
    <w:rsid w:val="008851DE"/>
    <w:rsid w:val="0088564A"/>
    <w:rsid w:val="00885769"/>
    <w:rsid w:val="0088613C"/>
    <w:rsid w:val="0088615D"/>
    <w:rsid w:val="00886BAE"/>
    <w:rsid w:val="00886CD2"/>
    <w:rsid w:val="00886DEE"/>
    <w:rsid w:val="00886E71"/>
    <w:rsid w:val="00886F94"/>
    <w:rsid w:val="00886FE3"/>
    <w:rsid w:val="00887261"/>
    <w:rsid w:val="00887635"/>
    <w:rsid w:val="00887890"/>
    <w:rsid w:val="008879D2"/>
    <w:rsid w:val="00887A77"/>
    <w:rsid w:val="00887CDF"/>
    <w:rsid w:val="00887EAB"/>
    <w:rsid w:val="0089004D"/>
    <w:rsid w:val="008900DA"/>
    <w:rsid w:val="0089021E"/>
    <w:rsid w:val="008902EC"/>
    <w:rsid w:val="00890365"/>
    <w:rsid w:val="0089052A"/>
    <w:rsid w:val="0089062A"/>
    <w:rsid w:val="008907DA"/>
    <w:rsid w:val="00890ACA"/>
    <w:rsid w:val="00890DB3"/>
    <w:rsid w:val="00891333"/>
    <w:rsid w:val="008915B1"/>
    <w:rsid w:val="00891AE0"/>
    <w:rsid w:val="00891B9D"/>
    <w:rsid w:val="0089211B"/>
    <w:rsid w:val="008923BB"/>
    <w:rsid w:val="008928A6"/>
    <w:rsid w:val="00892C35"/>
    <w:rsid w:val="00892E1E"/>
    <w:rsid w:val="00892EC0"/>
    <w:rsid w:val="008935E6"/>
    <w:rsid w:val="00893896"/>
    <w:rsid w:val="00893914"/>
    <w:rsid w:val="00893B16"/>
    <w:rsid w:val="00893DAA"/>
    <w:rsid w:val="00893DBF"/>
    <w:rsid w:val="0089429C"/>
    <w:rsid w:val="0089432C"/>
    <w:rsid w:val="00894759"/>
    <w:rsid w:val="00894769"/>
    <w:rsid w:val="00894BCF"/>
    <w:rsid w:val="00894E23"/>
    <w:rsid w:val="008955BE"/>
    <w:rsid w:val="008956FC"/>
    <w:rsid w:val="008959F6"/>
    <w:rsid w:val="00895AC6"/>
    <w:rsid w:val="00895F8C"/>
    <w:rsid w:val="00896023"/>
    <w:rsid w:val="0089604F"/>
    <w:rsid w:val="0089647B"/>
    <w:rsid w:val="008964E9"/>
    <w:rsid w:val="008967A6"/>
    <w:rsid w:val="00896BF9"/>
    <w:rsid w:val="00896CA0"/>
    <w:rsid w:val="00896D37"/>
    <w:rsid w:val="00897228"/>
    <w:rsid w:val="00897585"/>
    <w:rsid w:val="008978D0"/>
    <w:rsid w:val="008979A3"/>
    <w:rsid w:val="00897A28"/>
    <w:rsid w:val="00897D6F"/>
    <w:rsid w:val="00897F7E"/>
    <w:rsid w:val="008A0507"/>
    <w:rsid w:val="008A0664"/>
    <w:rsid w:val="008A0A21"/>
    <w:rsid w:val="008A0E83"/>
    <w:rsid w:val="008A1078"/>
    <w:rsid w:val="008A124F"/>
    <w:rsid w:val="008A1334"/>
    <w:rsid w:val="008A1802"/>
    <w:rsid w:val="008A1A3F"/>
    <w:rsid w:val="008A220C"/>
    <w:rsid w:val="008A2227"/>
    <w:rsid w:val="008A22A6"/>
    <w:rsid w:val="008A278E"/>
    <w:rsid w:val="008A2A72"/>
    <w:rsid w:val="008A2F83"/>
    <w:rsid w:val="008A30FA"/>
    <w:rsid w:val="008A322B"/>
    <w:rsid w:val="008A34CD"/>
    <w:rsid w:val="008A3518"/>
    <w:rsid w:val="008A3729"/>
    <w:rsid w:val="008A376A"/>
    <w:rsid w:val="008A3904"/>
    <w:rsid w:val="008A3BC9"/>
    <w:rsid w:val="008A3BCB"/>
    <w:rsid w:val="008A4134"/>
    <w:rsid w:val="008A438A"/>
    <w:rsid w:val="008A4692"/>
    <w:rsid w:val="008A4A9B"/>
    <w:rsid w:val="008A4BAE"/>
    <w:rsid w:val="008A4FEA"/>
    <w:rsid w:val="008A50A7"/>
    <w:rsid w:val="008A50C0"/>
    <w:rsid w:val="008A5612"/>
    <w:rsid w:val="008A567E"/>
    <w:rsid w:val="008A56D9"/>
    <w:rsid w:val="008A5834"/>
    <w:rsid w:val="008A58CB"/>
    <w:rsid w:val="008A60D0"/>
    <w:rsid w:val="008A62C6"/>
    <w:rsid w:val="008A666D"/>
    <w:rsid w:val="008A6927"/>
    <w:rsid w:val="008A6BC7"/>
    <w:rsid w:val="008A6D66"/>
    <w:rsid w:val="008A7129"/>
    <w:rsid w:val="008A75A9"/>
    <w:rsid w:val="008A77FA"/>
    <w:rsid w:val="008A7814"/>
    <w:rsid w:val="008A78B7"/>
    <w:rsid w:val="008A79EF"/>
    <w:rsid w:val="008A7C60"/>
    <w:rsid w:val="008A7D34"/>
    <w:rsid w:val="008B01BE"/>
    <w:rsid w:val="008B0421"/>
    <w:rsid w:val="008B06D0"/>
    <w:rsid w:val="008B0D23"/>
    <w:rsid w:val="008B10B6"/>
    <w:rsid w:val="008B114C"/>
    <w:rsid w:val="008B158B"/>
    <w:rsid w:val="008B1C8A"/>
    <w:rsid w:val="008B1F09"/>
    <w:rsid w:val="008B21B6"/>
    <w:rsid w:val="008B23A6"/>
    <w:rsid w:val="008B2653"/>
    <w:rsid w:val="008B28A3"/>
    <w:rsid w:val="008B2CFC"/>
    <w:rsid w:val="008B2D2A"/>
    <w:rsid w:val="008B339E"/>
    <w:rsid w:val="008B3816"/>
    <w:rsid w:val="008B3AEF"/>
    <w:rsid w:val="008B3AFE"/>
    <w:rsid w:val="008B3DEE"/>
    <w:rsid w:val="008B3F9A"/>
    <w:rsid w:val="008B4024"/>
    <w:rsid w:val="008B40E5"/>
    <w:rsid w:val="008B415E"/>
    <w:rsid w:val="008B467E"/>
    <w:rsid w:val="008B4781"/>
    <w:rsid w:val="008B4A75"/>
    <w:rsid w:val="008B4B0D"/>
    <w:rsid w:val="008B4BEF"/>
    <w:rsid w:val="008B4FED"/>
    <w:rsid w:val="008B5489"/>
    <w:rsid w:val="008B54CC"/>
    <w:rsid w:val="008B567B"/>
    <w:rsid w:val="008B57AE"/>
    <w:rsid w:val="008B58C4"/>
    <w:rsid w:val="008B5E5E"/>
    <w:rsid w:val="008B6296"/>
    <w:rsid w:val="008B65B5"/>
    <w:rsid w:val="008B6662"/>
    <w:rsid w:val="008B687B"/>
    <w:rsid w:val="008B69F8"/>
    <w:rsid w:val="008B719F"/>
    <w:rsid w:val="008B7A12"/>
    <w:rsid w:val="008B7CC3"/>
    <w:rsid w:val="008C00C7"/>
    <w:rsid w:val="008C0218"/>
    <w:rsid w:val="008C065D"/>
    <w:rsid w:val="008C07EF"/>
    <w:rsid w:val="008C08AB"/>
    <w:rsid w:val="008C0ECD"/>
    <w:rsid w:val="008C101C"/>
    <w:rsid w:val="008C12F2"/>
    <w:rsid w:val="008C1340"/>
    <w:rsid w:val="008C13AB"/>
    <w:rsid w:val="008C148F"/>
    <w:rsid w:val="008C1CEA"/>
    <w:rsid w:val="008C1F73"/>
    <w:rsid w:val="008C2583"/>
    <w:rsid w:val="008C266F"/>
    <w:rsid w:val="008C2A16"/>
    <w:rsid w:val="008C2BD5"/>
    <w:rsid w:val="008C2C79"/>
    <w:rsid w:val="008C32DC"/>
    <w:rsid w:val="008C350A"/>
    <w:rsid w:val="008C3B72"/>
    <w:rsid w:val="008C3BD5"/>
    <w:rsid w:val="008C3DA7"/>
    <w:rsid w:val="008C4082"/>
    <w:rsid w:val="008C40AA"/>
    <w:rsid w:val="008C4144"/>
    <w:rsid w:val="008C42D9"/>
    <w:rsid w:val="008C450F"/>
    <w:rsid w:val="008C47E6"/>
    <w:rsid w:val="008C4AB9"/>
    <w:rsid w:val="008C5413"/>
    <w:rsid w:val="008C5596"/>
    <w:rsid w:val="008C55B3"/>
    <w:rsid w:val="008C55D9"/>
    <w:rsid w:val="008C57CC"/>
    <w:rsid w:val="008C5934"/>
    <w:rsid w:val="008C5B91"/>
    <w:rsid w:val="008C5F4F"/>
    <w:rsid w:val="008C6479"/>
    <w:rsid w:val="008C64E8"/>
    <w:rsid w:val="008C6574"/>
    <w:rsid w:val="008C6920"/>
    <w:rsid w:val="008C6E2D"/>
    <w:rsid w:val="008C6ECD"/>
    <w:rsid w:val="008C6F3A"/>
    <w:rsid w:val="008C7292"/>
    <w:rsid w:val="008C731A"/>
    <w:rsid w:val="008C746E"/>
    <w:rsid w:val="008C7BA3"/>
    <w:rsid w:val="008C7DED"/>
    <w:rsid w:val="008C7F85"/>
    <w:rsid w:val="008D0563"/>
    <w:rsid w:val="008D0649"/>
    <w:rsid w:val="008D07EF"/>
    <w:rsid w:val="008D0AE9"/>
    <w:rsid w:val="008D100F"/>
    <w:rsid w:val="008D119F"/>
    <w:rsid w:val="008D1338"/>
    <w:rsid w:val="008D173F"/>
    <w:rsid w:val="008D1811"/>
    <w:rsid w:val="008D18A5"/>
    <w:rsid w:val="008D1B53"/>
    <w:rsid w:val="008D1C83"/>
    <w:rsid w:val="008D1D0F"/>
    <w:rsid w:val="008D1D93"/>
    <w:rsid w:val="008D1DC7"/>
    <w:rsid w:val="008D22C7"/>
    <w:rsid w:val="008D29F7"/>
    <w:rsid w:val="008D2A77"/>
    <w:rsid w:val="008D2B18"/>
    <w:rsid w:val="008D2B7A"/>
    <w:rsid w:val="008D2E44"/>
    <w:rsid w:val="008D3087"/>
    <w:rsid w:val="008D30EC"/>
    <w:rsid w:val="008D30F9"/>
    <w:rsid w:val="008D3398"/>
    <w:rsid w:val="008D366F"/>
    <w:rsid w:val="008D3E6F"/>
    <w:rsid w:val="008D4088"/>
    <w:rsid w:val="008D48CB"/>
    <w:rsid w:val="008D4965"/>
    <w:rsid w:val="008D4B50"/>
    <w:rsid w:val="008D4BDD"/>
    <w:rsid w:val="008D4C97"/>
    <w:rsid w:val="008D4F21"/>
    <w:rsid w:val="008D53E1"/>
    <w:rsid w:val="008D5437"/>
    <w:rsid w:val="008D5780"/>
    <w:rsid w:val="008D59A3"/>
    <w:rsid w:val="008D5C16"/>
    <w:rsid w:val="008D5CE3"/>
    <w:rsid w:val="008D5DD3"/>
    <w:rsid w:val="008D5E84"/>
    <w:rsid w:val="008D5EF7"/>
    <w:rsid w:val="008D63AC"/>
    <w:rsid w:val="008D64FB"/>
    <w:rsid w:val="008D66E5"/>
    <w:rsid w:val="008D6CC8"/>
    <w:rsid w:val="008D6D94"/>
    <w:rsid w:val="008D6F30"/>
    <w:rsid w:val="008D7012"/>
    <w:rsid w:val="008D70F7"/>
    <w:rsid w:val="008D72F2"/>
    <w:rsid w:val="008D73DE"/>
    <w:rsid w:val="008D752A"/>
    <w:rsid w:val="008D7BDA"/>
    <w:rsid w:val="008D7D43"/>
    <w:rsid w:val="008D7DC4"/>
    <w:rsid w:val="008D7E2C"/>
    <w:rsid w:val="008E0041"/>
    <w:rsid w:val="008E0216"/>
    <w:rsid w:val="008E0535"/>
    <w:rsid w:val="008E0A3F"/>
    <w:rsid w:val="008E0E01"/>
    <w:rsid w:val="008E11CD"/>
    <w:rsid w:val="008E13E2"/>
    <w:rsid w:val="008E1555"/>
    <w:rsid w:val="008E1595"/>
    <w:rsid w:val="008E160A"/>
    <w:rsid w:val="008E163D"/>
    <w:rsid w:val="008E172C"/>
    <w:rsid w:val="008E1751"/>
    <w:rsid w:val="008E1B91"/>
    <w:rsid w:val="008E1F26"/>
    <w:rsid w:val="008E213F"/>
    <w:rsid w:val="008E214F"/>
    <w:rsid w:val="008E23A2"/>
    <w:rsid w:val="008E2510"/>
    <w:rsid w:val="008E27DF"/>
    <w:rsid w:val="008E2907"/>
    <w:rsid w:val="008E2B40"/>
    <w:rsid w:val="008E30A3"/>
    <w:rsid w:val="008E30CA"/>
    <w:rsid w:val="008E3110"/>
    <w:rsid w:val="008E35A4"/>
    <w:rsid w:val="008E35EE"/>
    <w:rsid w:val="008E36C0"/>
    <w:rsid w:val="008E3914"/>
    <w:rsid w:val="008E3D64"/>
    <w:rsid w:val="008E3EDF"/>
    <w:rsid w:val="008E408C"/>
    <w:rsid w:val="008E4A2D"/>
    <w:rsid w:val="008E4E0B"/>
    <w:rsid w:val="008E4E8F"/>
    <w:rsid w:val="008E51F3"/>
    <w:rsid w:val="008E5A59"/>
    <w:rsid w:val="008E5B8B"/>
    <w:rsid w:val="008E5E3C"/>
    <w:rsid w:val="008E5EA2"/>
    <w:rsid w:val="008E5F67"/>
    <w:rsid w:val="008E6093"/>
    <w:rsid w:val="008E612D"/>
    <w:rsid w:val="008E63FD"/>
    <w:rsid w:val="008E6571"/>
    <w:rsid w:val="008E65E7"/>
    <w:rsid w:val="008E6E8D"/>
    <w:rsid w:val="008E6F50"/>
    <w:rsid w:val="008E79A1"/>
    <w:rsid w:val="008E7BCA"/>
    <w:rsid w:val="008E7C5B"/>
    <w:rsid w:val="008E7DA9"/>
    <w:rsid w:val="008F00A8"/>
    <w:rsid w:val="008F0482"/>
    <w:rsid w:val="008F060D"/>
    <w:rsid w:val="008F09AF"/>
    <w:rsid w:val="008F0B49"/>
    <w:rsid w:val="008F0EAD"/>
    <w:rsid w:val="008F0FC4"/>
    <w:rsid w:val="008F126C"/>
    <w:rsid w:val="008F13E4"/>
    <w:rsid w:val="008F13ED"/>
    <w:rsid w:val="008F14E1"/>
    <w:rsid w:val="008F158D"/>
    <w:rsid w:val="008F164F"/>
    <w:rsid w:val="008F1A33"/>
    <w:rsid w:val="008F1A37"/>
    <w:rsid w:val="008F1E15"/>
    <w:rsid w:val="008F20BC"/>
    <w:rsid w:val="008F27AE"/>
    <w:rsid w:val="008F29DA"/>
    <w:rsid w:val="008F2F2E"/>
    <w:rsid w:val="008F2F36"/>
    <w:rsid w:val="008F316B"/>
    <w:rsid w:val="008F3187"/>
    <w:rsid w:val="008F366C"/>
    <w:rsid w:val="008F368B"/>
    <w:rsid w:val="008F37CB"/>
    <w:rsid w:val="008F38ED"/>
    <w:rsid w:val="008F3BED"/>
    <w:rsid w:val="008F3F57"/>
    <w:rsid w:val="008F4297"/>
    <w:rsid w:val="008F491D"/>
    <w:rsid w:val="008F4C4C"/>
    <w:rsid w:val="008F4D05"/>
    <w:rsid w:val="008F553F"/>
    <w:rsid w:val="008F5782"/>
    <w:rsid w:val="008F5AD5"/>
    <w:rsid w:val="008F5D47"/>
    <w:rsid w:val="008F5DC8"/>
    <w:rsid w:val="008F5FEB"/>
    <w:rsid w:val="008F63DD"/>
    <w:rsid w:val="008F69AC"/>
    <w:rsid w:val="008F6C79"/>
    <w:rsid w:val="008F72E1"/>
    <w:rsid w:val="008F742C"/>
    <w:rsid w:val="008F7536"/>
    <w:rsid w:val="008F7837"/>
    <w:rsid w:val="008F7873"/>
    <w:rsid w:val="008F7B77"/>
    <w:rsid w:val="008F7B8D"/>
    <w:rsid w:val="008F7BBF"/>
    <w:rsid w:val="008F7D9F"/>
    <w:rsid w:val="008F7DD4"/>
    <w:rsid w:val="008F7DFA"/>
    <w:rsid w:val="008F7E6A"/>
    <w:rsid w:val="008F7F93"/>
    <w:rsid w:val="00900264"/>
    <w:rsid w:val="00900341"/>
    <w:rsid w:val="00900350"/>
    <w:rsid w:val="009008F1"/>
    <w:rsid w:val="00901264"/>
    <w:rsid w:val="009014E6"/>
    <w:rsid w:val="009015CF"/>
    <w:rsid w:val="009016E1"/>
    <w:rsid w:val="009016F3"/>
    <w:rsid w:val="00901B66"/>
    <w:rsid w:val="009022F4"/>
    <w:rsid w:val="00902446"/>
    <w:rsid w:val="009024EB"/>
    <w:rsid w:val="00902808"/>
    <w:rsid w:val="00902873"/>
    <w:rsid w:val="00902CC0"/>
    <w:rsid w:val="00902CF6"/>
    <w:rsid w:val="00902E91"/>
    <w:rsid w:val="00902EB3"/>
    <w:rsid w:val="00902F76"/>
    <w:rsid w:val="009034AD"/>
    <w:rsid w:val="00903782"/>
    <w:rsid w:val="00903AE9"/>
    <w:rsid w:val="00903FEC"/>
    <w:rsid w:val="00903FFE"/>
    <w:rsid w:val="00904087"/>
    <w:rsid w:val="009047B7"/>
    <w:rsid w:val="00904806"/>
    <w:rsid w:val="009048D7"/>
    <w:rsid w:val="00904F21"/>
    <w:rsid w:val="00905076"/>
    <w:rsid w:val="00905246"/>
    <w:rsid w:val="00905483"/>
    <w:rsid w:val="00905671"/>
    <w:rsid w:val="009058E2"/>
    <w:rsid w:val="00905AA7"/>
    <w:rsid w:val="00905D86"/>
    <w:rsid w:val="00905F58"/>
    <w:rsid w:val="0090602D"/>
    <w:rsid w:val="00906157"/>
    <w:rsid w:val="009061F1"/>
    <w:rsid w:val="00906241"/>
    <w:rsid w:val="009065C4"/>
    <w:rsid w:val="00906635"/>
    <w:rsid w:val="009066B0"/>
    <w:rsid w:val="009068F2"/>
    <w:rsid w:val="00906A4C"/>
    <w:rsid w:val="00906A86"/>
    <w:rsid w:val="00906C37"/>
    <w:rsid w:val="00906D6E"/>
    <w:rsid w:val="00906FB7"/>
    <w:rsid w:val="0090721E"/>
    <w:rsid w:val="00907577"/>
    <w:rsid w:val="00907A0E"/>
    <w:rsid w:val="00907AAC"/>
    <w:rsid w:val="00907E9F"/>
    <w:rsid w:val="00910008"/>
    <w:rsid w:val="009101F0"/>
    <w:rsid w:val="00910B36"/>
    <w:rsid w:val="00910E6E"/>
    <w:rsid w:val="00911009"/>
    <w:rsid w:val="009110D6"/>
    <w:rsid w:val="00911830"/>
    <w:rsid w:val="00911CB6"/>
    <w:rsid w:val="0091239E"/>
    <w:rsid w:val="0091290D"/>
    <w:rsid w:val="00912937"/>
    <w:rsid w:val="009129E1"/>
    <w:rsid w:val="00912B6F"/>
    <w:rsid w:val="00912DC1"/>
    <w:rsid w:val="00913013"/>
    <w:rsid w:val="00913670"/>
    <w:rsid w:val="00913A9C"/>
    <w:rsid w:val="00913D7F"/>
    <w:rsid w:val="00913DAC"/>
    <w:rsid w:val="00913F71"/>
    <w:rsid w:val="0091453F"/>
    <w:rsid w:val="009147CA"/>
    <w:rsid w:val="00914971"/>
    <w:rsid w:val="00914C91"/>
    <w:rsid w:val="009150E4"/>
    <w:rsid w:val="009150E7"/>
    <w:rsid w:val="009151DA"/>
    <w:rsid w:val="00915220"/>
    <w:rsid w:val="00915241"/>
    <w:rsid w:val="009153AE"/>
    <w:rsid w:val="00915429"/>
    <w:rsid w:val="00915A50"/>
    <w:rsid w:val="00915C0D"/>
    <w:rsid w:val="00915D2A"/>
    <w:rsid w:val="00916255"/>
    <w:rsid w:val="0091665E"/>
    <w:rsid w:val="00916676"/>
    <w:rsid w:val="00916A5C"/>
    <w:rsid w:val="00916D15"/>
    <w:rsid w:val="00916DD2"/>
    <w:rsid w:val="00917663"/>
    <w:rsid w:val="00917849"/>
    <w:rsid w:val="0091791F"/>
    <w:rsid w:val="0092000B"/>
    <w:rsid w:val="00920573"/>
    <w:rsid w:val="00920F99"/>
    <w:rsid w:val="009212BB"/>
    <w:rsid w:val="009213E6"/>
    <w:rsid w:val="009214F8"/>
    <w:rsid w:val="00921AFC"/>
    <w:rsid w:val="00921B71"/>
    <w:rsid w:val="00921C2B"/>
    <w:rsid w:val="00921D13"/>
    <w:rsid w:val="00921D79"/>
    <w:rsid w:val="00921EAD"/>
    <w:rsid w:val="00921F38"/>
    <w:rsid w:val="009227CA"/>
    <w:rsid w:val="0092294B"/>
    <w:rsid w:val="009229DA"/>
    <w:rsid w:val="00922BB1"/>
    <w:rsid w:val="00922D42"/>
    <w:rsid w:val="0092325B"/>
    <w:rsid w:val="00923312"/>
    <w:rsid w:val="00923990"/>
    <w:rsid w:val="00924447"/>
    <w:rsid w:val="009245AD"/>
    <w:rsid w:val="009246A5"/>
    <w:rsid w:val="0092480D"/>
    <w:rsid w:val="009248CA"/>
    <w:rsid w:val="00924AD8"/>
    <w:rsid w:val="00924E8D"/>
    <w:rsid w:val="0092512E"/>
    <w:rsid w:val="009251C3"/>
    <w:rsid w:val="009252D0"/>
    <w:rsid w:val="0092560E"/>
    <w:rsid w:val="009257E6"/>
    <w:rsid w:val="0092595B"/>
    <w:rsid w:val="00926560"/>
    <w:rsid w:val="009266C9"/>
    <w:rsid w:val="009266E3"/>
    <w:rsid w:val="00926903"/>
    <w:rsid w:val="00926945"/>
    <w:rsid w:val="00926A95"/>
    <w:rsid w:val="00926F60"/>
    <w:rsid w:val="009273AE"/>
    <w:rsid w:val="0092744E"/>
    <w:rsid w:val="00927698"/>
    <w:rsid w:val="009276B6"/>
    <w:rsid w:val="00927FDF"/>
    <w:rsid w:val="00930037"/>
    <w:rsid w:val="009303C4"/>
    <w:rsid w:val="009307BB"/>
    <w:rsid w:val="00930F17"/>
    <w:rsid w:val="00931082"/>
    <w:rsid w:val="00931697"/>
    <w:rsid w:val="00931932"/>
    <w:rsid w:val="00931A12"/>
    <w:rsid w:val="00931B25"/>
    <w:rsid w:val="009320F7"/>
    <w:rsid w:val="0093242D"/>
    <w:rsid w:val="009324C4"/>
    <w:rsid w:val="009327E8"/>
    <w:rsid w:val="00932C02"/>
    <w:rsid w:val="00932E29"/>
    <w:rsid w:val="00932E8C"/>
    <w:rsid w:val="00932F15"/>
    <w:rsid w:val="009331D5"/>
    <w:rsid w:val="009335DB"/>
    <w:rsid w:val="00933652"/>
    <w:rsid w:val="0093379C"/>
    <w:rsid w:val="00933855"/>
    <w:rsid w:val="0093396E"/>
    <w:rsid w:val="00933B8D"/>
    <w:rsid w:val="00933BED"/>
    <w:rsid w:val="009343D5"/>
    <w:rsid w:val="0093479D"/>
    <w:rsid w:val="00934969"/>
    <w:rsid w:val="00934B2C"/>
    <w:rsid w:val="00934DC7"/>
    <w:rsid w:val="009351D7"/>
    <w:rsid w:val="00935507"/>
    <w:rsid w:val="00935669"/>
    <w:rsid w:val="00935A9C"/>
    <w:rsid w:val="00935C61"/>
    <w:rsid w:val="00935D43"/>
    <w:rsid w:val="00935F63"/>
    <w:rsid w:val="00936130"/>
    <w:rsid w:val="0093626A"/>
    <w:rsid w:val="009365D2"/>
    <w:rsid w:val="00936647"/>
    <w:rsid w:val="0093697E"/>
    <w:rsid w:val="00936B7D"/>
    <w:rsid w:val="00937773"/>
    <w:rsid w:val="009379B6"/>
    <w:rsid w:val="00937C14"/>
    <w:rsid w:val="00937C8D"/>
    <w:rsid w:val="00937E6D"/>
    <w:rsid w:val="0094006C"/>
    <w:rsid w:val="00940767"/>
    <w:rsid w:val="00940B40"/>
    <w:rsid w:val="00940C5E"/>
    <w:rsid w:val="00940C71"/>
    <w:rsid w:val="00940D2F"/>
    <w:rsid w:val="009410BE"/>
    <w:rsid w:val="009411C2"/>
    <w:rsid w:val="0094141B"/>
    <w:rsid w:val="0094176D"/>
    <w:rsid w:val="00941DA9"/>
    <w:rsid w:val="00941DCB"/>
    <w:rsid w:val="00942185"/>
    <w:rsid w:val="009423A6"/>
    <w:rsid w:val="009423B0"/>
    <w:rsid w:val="00942406"/>
    <w:rsid w:val="0094245C"/>
    <w:rsid w:val="0094248C"/>
    <w:rsid w:val="00942717"/>
    <w:rsid w:val="0094272E"/>
    <w:rsid w:val="00942971"/>
    <w:rsid w:val="00942FD9"/>
    <w:rsid w:val="009431A6"/>
    <w:rsid w:val="009431AD"/>
    <w:rsid w:val="00943440"/>
    <w:rsid w:val="00943B92"/>
    <w:rsid w:val="00943C1E"/>
    <w:rsid w:val="00943E26"/>
    <w:rsid w:val="009440AE"/>
    <w:rsid w:val="009441F2"/>
    <w:rsid w:val="0094438B"/>
    <w:rsid w:val="009443AA"/>
    <w:rsid w:val="009443B8"/>
    <w:rsid w:val="009445B1"/>
    <w:rsid w:val="009446EA"/>
    <w:rsid w:val="00944EC3"/>
    <w:rsid w:val="009450A3"/>
    <w:rsid w:val="009454D3"/>
    <w:rsid w:val="00945500"/>
    <w:rsid w:val="009455FF"/>
    <w:rsid w:val="00945954"/>
    <w:rsid w:val="00945B9D"/>
    <w:rsid w:val="00945BC2"/>
    <w:rsid w:val="00945F3F"/>
    <w:rsid w:val="0094608C"/>
    <w:rsid w:val="00946626"/>
    <w:rsid w:val="0094679B"/>
    <w:rsid w:val="00946DF6"/>
    <w:rsid w:val="00947194"/>
    <w:rsid w:val="00947227"/>
    <w:rsid w:val="0094770E"/>
    <w:rsid w:val="00947A18"/>
    <w:rsid w:val="00947DEB"/>
    <w:rsid w:val="0095005C"/>
    <w:rsid w:val="00950184"/>
    <w:rsid w:val="009502AE"/>
    <w:rsid w:val="009502BE"/>
    <w:rsid w:val="00950438"/>
    <w:rsid w:val="00950518"/>
    <w:rsid w:val="00950DC6"/>
    <w:rsid w:val="00951997"/>
    <w:rsid w:val="00951E6C"/>
    <w:rsid w:val="00952201"/>
    <w:rsid w:val="009526E0"/>
    <w:rsid w:val="009526E4"/>
    <w:rsid w:val="00952811"/>
    <w:rsid w:val="009528B6"/>
    <w:rsid w:val="00952E9A"/>
    <w:rsid w:val="0095330D"/>
    <w:rsid w:val="009534C1"/>
    <w:rsid w:val="009536F8"/>
    <w:rsid w:val="0095377C"/>
    <w:rsid w:val="0095389D"/>
    <w:rsid w:val="00954486"/>
    <w:rsid w:val="00954504"/>
    <w:rsid w:val="009545E3"/>
    <w:rsid w:val="0095468F"/>
    <w:rsid w:val="00954A5C"/>
    <w:rsid w:val="00954EF5"/>
    <w:rsid w:val="00955157"/>
    <w:rsid w:val="009556B5"/>
    <w:rsid w:val="0095595B"/>
    <w:rsid w:val="00955A94"/>
    <w:rsid w:val="00955FD8"/>
    <w:rsid w:val="00956643"/>
    <w:rsid w:val="00956CA8"/>
    <w:rsid w:val="009571BB"/>
    <w:rsid w:val="0095725D"/>
    <w:rsid w:val="0095743C"/>
    <w:rsid w:val="0095743E"/>
    <w:rsid w:val="0095768A"/>
    <w:rsid w:val="00957EBB"/>
    <w:rsid w:val="009603DD"/>
    <w:rsid w:val="009606A7"/>
    <w:rsid w:val="00960CFA"/>
    <w:rsid w:val="00960D92"/>
    <w:rsid w:val="00960ECB"/>
    <w:rsid w:val="009614E6"/>
    <w:rsid w:val="009615DC"/>
    <w:rsid w:val="00961794"/>
    <w:rsid w:val="009617D9"/>
    <w:rsid w:val="00961AD6"/>
    <w:rsid w:val="00961B39"/>
    <w:rsid w:val="00961C0A"/>
    <w:rsid w:val="00961CB5"/>
    <w:rsid w:val="009626FB"/>
    <w:rsid w:val="0096284D"/>
    <w:rsid w:val="00963093"/>
    <w:rsid w:val="00963658"/>
    <w:rsid w:val="009636EE"/>
    <w:rsid w:val="00963A37"/>
    <w:rsid w:val="00963A49"/>
    <w:rsid w:val="00963B8A"/>
    <w:rsid w:val="00963C60"/>
    <w:rsid w:val="009643E5"/>
    <w:rsid w:val="00964CB9"/>
    <w:rsid w:val="00964D09"/>
    <w:rsid w:val="0096506E"/>
    <w:rsid w:val="0096536C"/>
    <w:rsid w:val="00965388"/>
    <w:rsid w:val="009656C6"/>
    <w:rsid w:val="00965788"/>
    <w:rsid w:val="00965BA4"/>
    <w:rsid w:val="00965D7C"/>
    <w:rsid w:val="00965DDF"/>
    <w:rsid w:val="00966079"/>
    <w:rsid w:val="00966371"/>
    <w:rsid w:val="009664A3"/>
    <w:rsid w:val="00966668"/>
    <w:rsid w:val="00966E7A"/>
    <w:rsid w:val="00967326"/>
    <w:rsid w:val="00967CF3"/>
    <w:rsid w:val="009702FA"/>
    <w:rsid w:val="00970338"/>
    <w:rsid w:val="009704BF"/>
    <w:rsid w:val="00970582"/>
    <w:rsid w:val="00970682"/>
    <w:rsid w:val="00970872"/>
    <w:rsid w:val="00970DE9"/>
    <w:rsid w:val="00970FF7"/>
    <w:rsid w:val="00971091"/>
    <w:rsid w:val="00971187"/>
    <w:rsid w:val="0097143D"/>
    <w:rsid w:val="00971653"/>
    <w:rsid w:val="00971801"/>
    <w:rsid w:val="00971E01"/>
    <w:rsid w:val="00972025"/>
    <w:rsid w:val="009722D6"/>
    <w:rsid w:val="00972412"/>
    <w:rsid w:val="00972446"/>
    <w:rsid w:val="0097244A"/>
    <w:rsid w:val="009724A1"/>
    <w:rsid w:val="00972636"/>
    <w:rsid w:val="0097291D"/>
    <w:rsid w:val="009729E5"/>
    <w:rsid w:val="00972A9B"/>
    <w:rsid w:val="00972ADB"/>
    <w:rsid w:val="00972BC7"/>
    <w:rsid w:val="00972D0B"/>
    <w:rsid w:val="009730D8"/>
    <w:rsid w:val="0097310D"/>
    <w:rsid w:val="00973119"/>
    <w:rsid w:val="009733AD"/>
    <w:rsid w:val="00973BD1"/>
    <w:rsid w:val="00973D68"/>
    <w:rsid w:val="00974169"/>
    <w:rsid w:val="0097420D"/>
    <w:rsid w:val="0097479E"/>
    <w:rsid w:val="009747C1"/>
    <w:rsid w:val="00974863"/>
    <w:rsid w:val="00974C23"/>
    <w:rsid w:val="00974D12"/>
    <w:rsid w:val="00974EE3"/>
    <w:rsid w:val="009750BD"/>
    <w:rsid w:val="00975A10"/>
    <w:rsid w:val="0097612B"/>
    <w:rsid w:val="009763B7"/>
    <w:rsid w:val="009768AA"/>
    <w:rsid w:val="009768C2"/>
    <w:rsid w:val="00976A4D"/>
    <w:rsid w:val="009772B1"/>
    <w:rsid w:val="00977996"/>
    <w:rsid w:val="00980077"/>
    <w:rsid w:val="00980098"/>
    <w:rsid w:val="00980136"/>
    <w:rsid w:val="00980385"/>
    <w:rsid w:val="009803CF"/>
    <w:rsid w:val="00980A35"/>
    <w:rsid w:val="00980E33"/>
    <w:rsid w:val="00980F4A"/>
    <w:rsid w:val="009810B4"/>
    <w:rsid w:val="009811E9"/>
    <w:rsid w:val="00981289"/>
    <w:rsid w:val="0098176E"/>
    <w:rsid w:val="00981858"/>
    <w:rsid w:val="00981925"/>
    <w:rsid w:val="00981AFC"/>
    <w:rsid w:val="00981E0A"/>
    <w:rsid w:val="00982612"/>
    <w:rsid w:val="00982A0D"/>
    <w:rsid w:val="00982BDD"/>
    <w:rsid w:val="00982D7C"/>
    <w:rsid w:val="00983346"/>
    <w:rsid w:val="00983512"/>
    <w:rsid w:val="00983D9C"/>
    <w:rsid w:val="00983E7A"/>
    <w:rsid w:val="00983EFB"/>
    <w:rsid w:val="00983F00"/>
    <w:rsid w:val="009842E5"/>
    <w:rsid w:val="00984333"/>
    <w:rsid w:val="00984576"/>
    <w:rsid w:val="00984637"/>
    <w:rsid w:val="0098468C"/>
    <w:rsid w:val="009846BC"/>
    <w:rsid w:val="00984EC3"/>
    <w:rsid w:val="009851A7"/>
    <w:rsid w:val="009851FE"/>
    <w:rsid w:val="00985725"/>
    <w:rsid w:val="00985BFF"/>
    <w:rsid w:val="00985E47"/>
    <w:rsid w:val="009867E8"/>
    <w:rsid w:val="0098688D"/>
    <w:rsid w:val="0098695C"/>
    <w:rsid w:val="00986A0D"/>
    <w:rsid w:val="00986C55"/>
    <w:rsid w:val="00986E54"/>
    <w:rsid w:val="00986FC4"/>
    <w:rsid w:val="00987BB5"/>
    <w:rsid w:val="00987CF0"/>
    <w:rsid w:val="00987D6C"/>
    <w:rsid w:val="00987EB0"/>
    <w:rsid w:val="00990450"/>
    <w:rsid w:val="0099064A"/>
    <w:rsid w:val="009907AB"/>
    <w:rsid w:val="00990C4B"/>
    <w:rsid w:val="00990D17"/>
    <w:rsid w:val="00990EB4"/>
    <w:rsid w:val="00991012"/>
    <w:rsid w:val="0099107C"/>
    <w:rsid w:val="009913D5"/>
    <w:rsid w:val="009915C2"/>
    <w:rsid w:val="00992178"/>
    <w:rsid w:val="009925EA"/>
    <w:rsid w:val="00992606"/>
    <w:rsid w:val="009927F0"/>
    <w:rsid w:val="00992A24"/>
    <w:rsid w:val="00992A80"/>
    <w:rsid w:val="00993D88"/>
    <w:rsid w:val="00993F12"/>
    <w:rsid w:val="00994124"/>
    <w:rsid w:val="009944AF"/>
    <w:rsid w:val="009945D4"/>
    <w:rsid w:val="0099482A"/>
    <w:rsid w:val="00994B16"/>
    <w:rsid w:val="00994CEF"/>
    <w:rsid w:val="00994F0B"/>
    <w:rsid w:val="009955D8"/>
    <w:rsid w:val="009956A1"/>
    <w:rsid w:val="009956C7"/>
    <w:rsid w:val="00995BBA"/>
    <w:rsid w:val="00995C8E"/>
    <w:rsid w:val="00995E57"/>
    <w:rsid w:val="009961B5"/>
    <w:rsid w:val="0099621A"/>
    <w:rsid w:val="00996ED5"/>
    <w:rsid w:val="00996F0F"/>
    <w:rsid w:val="00997799"/>
    <w:rsid w:val="00997AB2"/>
    <w:rsid w:val="00997C1A"/>
    <w:rsid w:val="009A0091"/>
    <w:rsid w:val="009A0264"/>
    <w:rsid w:val="009A074B"/>
    <w:rsid w:val="009A08D6"/>
    <w:rsid w:val="009A08EB"/>
    <w:rsid w:val="009A0B78"/>
    <w:rsid w:val="009A0DBF"/>
    <w:rsid w:val="009A0E68"/>
    <w:rsid w:val="009A1190"/>
    <w:rsid w:val="009A13A3"/>
    <w:rsid w:val="009A15C2"/>
    <w:rsid w:val="009A165C"/>
    <w:rsid w:val="009A176A"/>
    <w:rsid w:val="009A17C9"/>
    <w:rsid w:val="009A1EF8"/>
    <w:rsid w:val="009A2015"/>
    <w:rsid w:val="009A236C"/>
    <w:rsid w:val="009A2370"/>
    <w:rsid w:val="009A290F"/>
    <w:rsid w:val="009A2A42"/>
    <w:rsid w:val="009A2D08"/>
    <w:rsid w:val="009A334D"/>
    <w:rsid w:val="009A3E66"/>
    <w:rsid w:val="009A40D6"/>
    <w:rsid w:val="009A41DE"/>
    <w:rsid w:val="009A43BE"/>
    <w:rsid w:val="009A49F9"/>
    <w:rsid w:val="009A4A35"/>
    <w:rsid w:val="009A4F56"/>
    <w:rsid w:val="009A4FAF"/>
    <w:rsid w:val="009A517A"/>
    <w:rsid w:val="009A5572"/>
    <w:rsid w:val="009A5752"/>
    <w:rsid w:val="009A5AEE"/>
    <w:rsid w:val="009A5C8E"/>
    <w:rsid w:val="009A5EA8"/>
    <w:rsid w:val="009A609D"/>
    <w:rsid w:val="009A68D7"/>
    <w:rsid w:val="009A6BF6"/>
    <w:rsid w:val="009A6DA1"/>
    <w:rsid w:val="009A73C1"/>
    <w:rsid w:val="009A74D4"/>
    <w:rsid w:val="009A7C17"/>
    <w:rsid w:val="009B0832"/>
    <w:rsid w:val="009B0A2C"/>
    <w:rsid w:val="009B0B4F"/>
    <w:rsid w:val="009B0C81"/>
    <w:rsid w:val="009B11A5"/>
    <w:rsid w:val="009B125D"/>
    <w:rsid w:val="009B14F3"/>
    <w:rsid w:val="009B1669"/>
    <w:rsid w:val="009B1B84"/>
    <w:rsid w:val="009B23F2"/>
    <w:rsid w:val="009B2835"/>
    <w:rsid w:val="009B2895"/>
    <w:rsid w:val="009B2DBF"/>
    <w:rsid w:val="009B2FEF"/>
    <w:rsid w:val="009B3072"/>
    <w:rsid w:val="009B307C"/>
    <w:rsid w:val="009B319F"/>
    <w:rsid w:val="009B32EF"/>
    <w:rsid w:val="009B359F"/>
    <w:rsid w:val="009B36C0"/>
    <w:rsid w:val="009B392D"/>
    <w:rsid w:val="009B3E6D"/>
    <w:rsid w:val="009B4132"/>
    <w:rsid w:val="009B42F5"/>
    <w:rsid w:val="009B454E"/>
    <w:rsid w:val="009B49D9"/>
    <w:rsid w:val="009B4D71"/>
    <w:rsid w:val="009B4E32"/>
    <w:rsid w:val="009B4E4D"/>
    <w:rsid w:val="009B4E5D"/>
    <w:rsid w:val="009B5005"/>
    <w:rsid w:val="009B530C"/>
    <w:rsid w:val="009B5340"/>
    <w:rsid w:val="009B53BE"/>
    <w:rsid w:val="009B5C51"/>
    <w:rsid w:val="009B5EB3"/>
    <w:rsid w:val="009B5FCF"/>
    <w:rsid w:val="009B60FE"/>
    <w:rsid w:val="009B6363"/>
    <w:rsid w:val="009B643D"/>
    <w:rsid w:val="009B6617"/>
    <w:rsid w:val="009B66A4"/>
    <w:rsid w:val="009B68C9"/>
    <w:rsid w:val="009B6BDD"/>
    <w:rsid w:val="009B6C51"/>
    <w:rsid w:val="009B70D2"/>
    <w:rsid w:val="009B7432"/>
    <w:rsid w:val="009B7456"/>
    <w:rsid w:val="009B76BC"/>
    <w:rsid w:val="009B779B"/>
    <w:rsid w:val="009B78AF"/>
    <w:rsid w:val="009B7920"/>
    <w:rsid w:val="009B7C79"/>
    <w:rsid w:val="009B7C84"/>
    <w:rsid w:val="009B7E07"/>
    <w:rsid w:val="009C02FE"/>
    <w:rsid w:val="009C03BD"/>
    <w:rsid w:val="009C064E"/>
    <w:rsid w:val="009C0A9D"/>
    <w:rsid w:val="009C0EB2"/>
    <w:rsid w:val="009C1574"/>
    <w:rsid w:val="009C2002"/>
    <w:rsid w:val="009C20DF"/>
    <w:rsid w:val="009C21D8"/>
    <w:rsid w:val="009C2557"/>
    <w:rsid w:val="009C258F"/>
    <w:rsid w:val="009C259A"/>
    <w:rsid w:val="009C278D"/>
    <w:rsid w:val="009C2D01"/>
    <w:rsid w:val="009C386D"/>
    <w:rsid w:val="009C38B5"/>
    <w:rsid w:val="009C3995"/>
    <w:rsid w:val="009C39F8"/>
    <w:rsid w:val="009C3B12"/>
    <w:rsid w:val="009C3B8A"/>
    <w:rsid w:val="009C3BAC"/>
    <w:rsid w:val="009C3C93"/>
    <w:rsid w:val="009C3D96"/>
    <w:rsid w:val="009C3F98"/>
    <w:rsid w:val="009C45C5"/>
    <w:rsid w:val="009C4CDD"/>
    <w:rsid w:val="009C50C5"/>
    <w:rsid w:val="009C52E8"/>
    <w:rsid w:val="009C560F"/>
    <w:rsid w:val="009C568F"/>
    <w:rsid w:val="009C578C"/>
    <w:rsid w:val="009C57A7"/>
    <w:rsid w:val="009C5851"/>
    <w:rsid w:val="009C59E7"/>
    <w:rsid w:val="009C5C0C"/>
    <w:rsid w:val="009C5E1F"/>
    <w:rsid w:val="009C5F60"/>
    <w:rsid w:val="009C60DF"/>
    <w:rsid w:val="009C60FC"/>
    <w:rsid w:val="009C6502"/>
    <w:rsid w:val="009C6543"/>
    <w:rsid w:val="009C726A"/>
    <w:rsid w:val="009C72FE"/>
    <w:rsid w:val="009C7426"/>
    <w:rsid w:val="009C773B"/>
    <w:rsid w:val="009C786B"/>
    <w:rsid w:val="009C79F6"/>
    <w:rsid w:val="009C7A8A"/>
    <w:rsid w:val="009C7E89"/>
    <w:rsid w:val="009D0159"/>
    <w:rsid w:val="009D0404"/>
    <w:rsid w:val="009D0483"/>
    <w:rsid w:val="009D0538"/>
    <w:rsid w:val="009D08C2"/>
    <w:rsid w:val="009D0CE3"/>
    <w:rsid w:val="009D0CF7"/>
    <w:rsid w:val="009D0D87"/>
    <w:rsid w:val="009D0F7A"/>
    <w:rsid w:val="009D108A"/>
    <w:rsid w:val="009D19C5"/>
    <w:rsid w:val="009D1A79"/>
    <w:rsid w:val="009D1C96"/>
    <w:rsid w:val="009D1E3F"/>
    <w:rsid w:val="009D20BF"/>
    <w:rsid w:val="009D23F6"/>
    <w:rsid w:val="009D248F"/>
    <w:rsid w:val="009D2522"/>
    <w:rsid w:val="009D26D5"/>
    <w:rsid w:val="009D2705"/>
    <w:rsid w:val="009D29CF"/>
    <w:rsid w:val="009D2C2E"/>
    <w:rsid w:val="009D2EC8"/>
    <w:rsid w:val="009D33EC"/>
    <w:rsid w:val="009D3609"/>
    <w:rsid w:val="009D38E2"/>
    <w:rsid w:val="009D3CA5"/>
    <w:rsid w:val="009D4676"/>
    <w:rsid w:val="009D48AA"/>
    <w:rsid w:val="009D4B0F"/>
    <w:rsid w:val="009D4C31"/>
    <w:rsid w:val="009D4CB3"/>
    <w:rsid w:val="009D525B"/>
    <w:rsid w:val="009D5538"/>
    <w:rsid w:val="009D57C2"/>
    <w:rsid w:val="009D5872"/>
    <w:rsid w:val="009D5960"/>
    <w:rsid w:val="009D5E02"/>
    <w:rsid w:val="009D5F6D"/>
    <w:rsid w:val="009D659B"/>
    <w:rsid w:val="009D6610"/>
    <w:rsid w:val="009D6DA9"/>
    <w:rsid w:val="009D6F2F"/>
    <w:rsid w:val="009D701A"/>
    <w:rsid w:val="009D719C"/>
    <w:rsid w:val="009D72AB"/>
    <w:rsid w:val="009D73B6"/>
    <w:rsid w:val="009D7763"/>
    <w:rsid w:val="009D779F"/>
    <w:rsid w:val="009D7F26"/>
    <w:rsid w:val="009D7F55"/>
    <w:rsid w:val="009E0502"/>
    <w:rsid w:val="009E0AD9"/>
    <w:rsid w:val="009E1023"/>
    <w:rsid w:val="009E107D"/>
    <w:rsid w:val="009E113E"/>
    <w:rsid w:val="009E11C8"/>
    <w:rsid w:val="009E133D"/>
    <w:rsid w:val="009E135E"/>
    <w:rsid w:val="009E17F7"/>
    <w:rsid w:val="009E1892"/>
    <w:rsid w:val="009E1EFC"/>
    <w:rsid w:val="009E1F3B"/>
    <w:rsid w:val="009E2208"/>
    <w:rsid w:val="009E29AB"/>
    <w:rsid w:val="009E308D"/>
    <w:rsid w:val="009E32D2"/>
    <w:rsid w:val="009E3FDA"/>
    <w:rsid w:val="009E4005"/>
    <w:rsid w:val="009E4196"/>
    <w:rsid w:val="009E46F0"/>
    <w:rsid w:val="009E490C"/>
    <w:rsid w:val="009E493D"/>
    <w:rsid w:val="009E4D8C"/>
    <w:rsid w:val="009E5559"/>
    <w:rsid w:val="009E5750"/>
    <w:rsid w:val="009E590D"/>
    <w:rsid w:val="009E5947"/>
    <w:rsid w:val="009E5ABC"/>
    <w:rsid w:val="009E6019"/>
    <w:rsid w:val="009E6050"/>
    <w:rsid w:val="009E6468"/>
    <w:rsid w:val="009E6584"/>
    <w:rsid w:val="009E6995"/>
    <w:rsid w:val="009E7513"/>
    <w:rsid w:val="009E753D"/>
    <w:rsid w:val="009F00FB"/>
    <w:rsid w:val="009F020B"/>
    <w:rsid w:val="009F0673"/>
    <w:rsid w:val="009F07F6"/>
    <w:rsid w:val="009F0980"/>
    <w:rsid w:val="009F0CB2"/>
    <w:rsid w:val="009F111A"/>
    <w:rsid w:val="009F14E1"/>
    <w:rsid w:val="009F1831"/>
    <w:rsid w:val="009F1945"/>
    <w:rsid w:val="009F1E67"/>
    <w:rsid w:val="009F2336"/>
    <w:rsid w:val="009F2484"/>
    <w:rsid w:val="009F2658"/>
    <w:rsid w:val="009F2B4D"/>
    <w:rsid w:val="009F2B9A"/>
    <w:rsid w:val="009F2C0A"/>
    <w:rsid w:val="009F313D"/>
    <w:rsid w:val="009F3226"/>
    <w:rsid w:val="009F374C"/>
    <w:rsid w:val="009F3833"/>
    <w:rsid w:val="009F398C"/>
    <w:rsid w:val="009F39BC"/>
    <w:rsid w:val="009F3C07"/>
    <w:rsid w:val="009F3D60"/>
    <w:rsid w:val="009F3DBD"/>
    <w:rsid w:val="009F40CA"/>
    <w:rsid w:val="009F4180"/>
    <w:rsid w:val="009F477E"/>
    <w:rsid w:val="009F47F1"/>
    <w:rsid w:val="009F4945"/>
    <w:rsid w:val="009F520F"/>
    <w:rsid w:val="009F5634"/>
    <w:rsid w:val="009F56CA"/>
    <w:rsid w:val="009F5709"/>
    <w:rsid w:val="009F58B6"/>
    <w:rsid w:val="009F5A3F"/>
    <w:rsid w:val="009F5B88"/>
    <w:rsid w:val="009F5FE3"/>
    <w:rsid w:val="009F6033"/>
    <w:rsid w:val="009F61F1"/>
    <w:rsid w:val="009F6467"/>
    <w:rsid w:val="009F6490"/>
    <w:rsid w:val="009F66FA"/>
    <w:rsid w:val="009F68EF"/>
    <w:rsid w:val="009F74E7"/>
    <w:rsid w:val="009F79E9"/>
    <w:rsid w:val="009F7FA9"/>
    <w:rsid w:val="00A001ED"/>
    <w:rsid w:val="00A00676"/>
    <w:rsid w:val="00A0074A"/>
    <w:rsid w:val="00A00BCF"/>
    <w:rsid w:val="00A01168"/>
    <w:rsid w:val="00A02122"/>
    <w:rsid w:val="00A024AC"/>
    <w:rsid w:val="00A024FB"/>
    <w:rsid w:val="00A02B1D"/>
    <w:rsid w:val="00A02D6C"/>
    <w:rsid w:val="00A02EA4"/>
    <w:rsid w:val="00A030AF"/>
    <w:rsid w:val="00A033E7"/>
    <w:rsid w:val="00A034B6"/>
    <w:rsid w:val="00A03CCD"/>
    <w:rsid w:val="00A03DCB"/>
    <w:rsid w:val="00A03E41"/>
    <w:rsid w:val="00A0401F"/>
    <w:rsid w:val="00A0461B"/>
    <w:rsid w:val="00A0469D"/>
    <w:rsid w:val="00A046A8"/>
    <w:rsid w:val="00A046DB"/>
    <w:rsid w:val="00A0492A"/>
    <w:rsid w:val="00A05140"/>
    <w:rsid w:val="00A05BE3"/>
    <w:rsid w:val="00A05D75"/>
    <w:rsid w:val="00A06147"/>
    <w:rsid w:val="00A063CA"/>
    <w:rsid w:val="00A06710"/>
    <w:rsid w:val="00A06D2F"/>
    <w:rsid w:val="00A06E89"/>
    <w:rsid w:val="00A06F20"/>
    <w:rsid w:val="00A072DD"/>
    <w:rsid w:val="00A07635"/>
    <w:rsid w:val="00A07A3A"/>
    <w:rsid w:val="00A07A6A"/>
    <w:rsid w:val="00A100AD"/>
    <w:rsid w:val="00A101E2"/>
    <w:rsid w:val="00A1027E"/>
    <w:rsid w:val="00A10596"/>
    <w:rsid w:val="00A10726"/>
    <w:rsid w:val="00A10B38"/>
    <w:rsid w:val="00A11078"/>
    <w:rsid w:val="00A11449"/>
    <w:rsid w:val="00A1148F"/>
    <w:rsid w:val="00A116BC"/>
    <w:rsid w:val="00A1170B"/>
    <w:rsid w:val="00A1188D"/>
    <w:rsid w:val="00A11AF4"/>
    <w:rsid w:val="00A11DD1"/>
    <w:rsid w:val="00A120B3"/>
    <w:rsid w:val="00A122FA"/>
    <w:rsid w:val="00A123A8"/>
    <w:rsid w:val="00A12B98"/>
    <w:rsid w:val="00A1322A"/>
    <w:rsid w:val="00A13462"/>
    <w:rsid w:val="00A13BBE"/>
    <w:rsid w:val="00A13CA2"/>
    <w:rsid w:val="00A14561"/>
    <w:rsid w:val="00A14670"/>
    <w:rsid w:val="00A1487C"/>
    <w:rsid w:val="00A149EF"/>
    <w:rsid w:val="00A14A8A"/>
    <w:rsid w:val="00A14C3F"/>
    <w:rsid w:val="00A14CBB"/>
    <w:rsid w:val="00A14F08"/>
    <w:rsid w:val="00A14F6E"/>
    <w:rsid w:val="00A14FD2"/>
    <w:rsid w:val="00A153D2"/>
    <w:rsid w:val="00A15468"/>
    <w:rsid w:val="00A15620"/>
    <w:rsid w:val="00A15661"/>
    <w:rsid w:val="00A15686"/>
    <w:rsid w:val="00A156CF"/>
    <w:rsid w:val="00A16254"/>
    <w:rsid w:val="00A163AF"/>
    <w:rsid w:val="00A16443"/>
    <w:rsid w:val="00A16611"/>
    <w:rsid w:val="00A1687F"/>
    <w:rsid w:val="00A16ABF"/>
    <w:rsid w:val="00A16B9D"/>
    <w:rsid w:val="00A1748D"/>
    <w:rsid w:val="00A17D36"/>
    <w:rsid w:val="00A17EED"/>
    <w:rsid w:val="00A17F7A"/>
    <w:rsid w:val="00A17FCE"/>
    <w:rsid w:val="00A2021B"/>
    <w:rsid w:val="00A202B9"/>
    <w:rsid w:val="00A204DA"/>
    <w:rsid w:val="00A20A84"/>
    <w:rsid w:val="00A20B1E"/>
    <w:rsid w:val="00A20BEF"/>
    <w:rsid w:val="00A21051"/>
    <w:rsid w:val="00A212F2"/>
    <w:rsid w:val="00A215EE"/>
    <w:rsid w:val="00A21CD8"/>
    <w:rsid w:val="00A21E5A"/>
    <w:rsid w:val="00A2207A"/>
    <w:rsid w:val="00A22119"/>
    <w:rsid w:val="00A2237C"/>
    <w:rsid w:val="00A22512"/>
    <w:rsid w:val="00A22552"/>
    <w:rsid w:val="00A22AF6"/>
    <w:rsid w:val="00A22BB3"/>
    <w:rsid w:val="00A22F17"/>
    <w:rsid w:val="00A22F3A"/>
    <w:rsid w:val="00A23302"/>
    <w:rsid w:val="00A237A5"/>
    <w:rsid w:val="00A23B4C"/>
    <w:rsid w:val="00A23CC3"/>
    <w:rsid w:val="00A243CA"/>
    <w:rsid w:val="00A244DB"/>
    <w:rsid w:val="00A24516"/>
    <w:rsid w:val="00A24A31"/>
    <w:rsid w:val="00A24AC4"/>
    <w:rsid w:val="00A24CB7"/>
    <w:rsid w:val="00A24DB2"/>
    <w:rsid w:val="00A24E85"/>
    <w:rsid w:val="00A2526B"/>
    <w:rsid w:val="00A25462"/>
    <w:rsid w:val="00A25B4D"/>
    <w:rsid w:val="00A25C6C"/>
    <w:rsid w:val="00A25EA1"/>
    <w:rsid w:val="00A2612D"/>
    <w:rsid w:val="00A263F3"/>
    <w:rsid w:val="00A26A98"/>
    <w:rsid w:val="00A26B0D"/>
    <w:rsid w:val="00A26FC2"/>
    <w:rsid w:val="00A2701E"/>
    <w:rsid w:val="00A2731F"/>
    <w:rsid w:val="00A27545"/>
    <w:rsid w:val="00A27623"/>
    <w:rsid w:val="00A2763C"/>
    <w:rsid w:val="00A27A8C"/>
    <w:rsid w:val="00A27B91"/>
    <w:rsid w:val="00A27CE6"/>
    <w:rsid w:val="00A27D4D"/>
    <w:rsid w:val="00A3006E"/>
    <w:rsid w:val="00A304F0"/>
    <w:rsid w:val="00A3058D"/>
    <w:rsid w:val="00A306CB"/>
    <w:rsid w:val="00A307B9"/>
    <w:rsid w:val="00A30805"/>
    <w:rsid w:val="00A30991"/>
    <w:rsid w:val="00A30F43"/>
    <w:rsid w:val="00A312ED"/>
    <w:rsid w:val="00A317DE"/>
    <w:rsid w:val="00A31D33"/>
    <w:rsid w:val="00A31E01"/>
    <w:rsid w:val="00A322EF"/>
    <w:rsid w:val="00A32BEC"/>
    <w:rsid w:val="00A32CE0"/>
    <w:rsid w:val="00A32D42"/>
    <w:rsid w:val="00A334F9"/>
    <w:rsid w:val="00A33689"/>
    <w:rsid w:val="00A33763"/>
    <w:rsid w:val="00A33B07"/>
    <w:rsid w:val="00A33C61"/>
    <w:rsid w:val="00A33D7D"/>
    <w:rsid w:val="00A34352"/>
    <w:rsid w:val="00A34572"/>
    <w:rsid w:val="00A346F5"/>
    <w:rsid w:val="00A34887"/>
    <w:rsid w:val="00A34CE6"/>
    <w:rsid w:val="00A35554"/>
    <w:rsid w:val="00A359CC"/>
    <w:rsid w:val="00A35BB2"/>
    <w:rsid w:val="00A35D45"/>
    <w:rsid w:val="00A35F16"/>
    <w:rsid w:val="00A36114"/>
    <w:rsid w:val="00A36456"/>
    <w:rsid w:val="00A3651D"/>
    <w:rsid w:val="00A3671D"/>
    <w:rsid w:val="00A36AFF"/>
    <w:rsid w:val="00A36CD5"/>
    <w:rsid w:val="00A36E8B"/>
    <w:rsid w:val="00A3741E"/>
    <w:rsid w:val="00A375D6"/>
    <w:rsid w:val="00A37648"/>
    <w:rsid w:val="00A3766A"/>
    <w:rsid w:val="00A37F2D"/>
    <w:rsid w:val="00A37FFD"/>
    <w:rsid w:val="00A4002B"/>
    <w:rsid w:val="00A4022C"/>
    <w:rsid w:val="00A4038E"/>
    <w:rsid w:val="00A403AD"/>
    <w:rsid w:val="00A40920"/>
    <w:rsid w:val="00A409C4"/>
    <w:rsid w:val="00A40B26"/>
    <w:rsid w:val="00A40DC7"/>
    <w:rsid w:val="00A40E65"/>
    <w:rsid w:val="00A4105A"/>
    <w:rsid w:val="00A41343"/>
    <w:rsid w:val="00A4146A"/>
    <w:rsid w:val="00A41638"/>
    <w:rsid w:val="00A416A8"/>
    <w:rsid w:val="00A416F1"/>
    <w:rsid w:val="00A416F7"/>
    <w:rsid w:val="00A4196B"/>
    <w:rsid w:val="00A41B0B"/>
    <w:rsid w:val="00A41BB5"/>
    <w:rsid w:val="00A41BE2"/>
    <w:rsid w:val="00A4237F"/>
    <w:rsid w:val="00A42479"/>
    <w:rsid w:val="00A424CA"/>
    <w:rsid w:val="00A427F8"/>
    <w:rsid w:val="00A42A1F"/>
    <w:rsid w:val="00A42DEC"/>
    <w:rsid w:val="00A432B7"/>
    <w:rsid w:val="00A4380F"/>
    <w:rsid w:val="00A4405D"/>
    <w:rsid w:val="00A44322"/>
    <w:rsid w:val="00A44439"/>
    <w:rsid w:val="00A44696"/>
    <w:rsid w:val="00A4490D"/>
    <w:rsid w:val="00A44D87"/>
    <w:rsid w:val="00A44DFB"/>
    <w:rsid w:val="00A45008"/>
    <w:rsid w:val="00A450E2"/>
    <w:rsid w:val="00A4520F"/>
    <w:rsid w:val="00A4538D"/>
    <w:rsid w:val="00A453F0"/>
    <w:rsid w:val="00A45B54"/>
    <w:rsid w:val="00A460D4"/>
    <w:rsid w:val="00A46293"/>
    <w:rsid w:val="00A463BA"/>
    <w:rsid w:val="00A46C10"/>
    <w:rsid w:val="00A4776D"/>
    <w:rsid w:val="00A47F6A"/>
    <w:rsid w:val="00A501EC"/>
    <w:rsid w:val="00A5029A"/>
    <w:rsid w:val="00A50C03"/>
    <w:rsid w:val="00A50F37"/>
    <w:rsid w:val="00A50FA2"/>
    <w:rsid w:val="00A51021"/>
    <w:rsid w:val="00A510DA"/>
    <w:rsid w:val="00A51449"/>
    <w:rsid w:val="00A5148D"/>
    <w:rsid w:val="00A51537"/>
    <w:rsid w:val="00A51842"/>
    <w:rsid w:val="00A51BD8"/>
    <w:rsid w:val="00A51C35"/>
    <w:rsid w:val="00A51EC4"/>
    <w:rsid w:val="00A51F73"/>
    <w:rsid w:val="00A5255A"/>
    <w:rsid w:val="00A52804"/>
    <w:rsid w:val="00A52864"/>
    <w:rsid w:val="00A52DD5"/>
    <w:rsid w:val="00A52DD6"/>
    <w:rsid w:val="00A52E5F"/>
    <w:rsid w:val="00A53145"/>
    <w:rsid w:val="00A53184"/>
    <w:rsid w:val="00A5348F"/>
    <w:rsid w:val="00A53771"/>
    <w:rsid w:val="00A5395C"/>
    <w:rsid w:val="00A53ACA"/>
    <w:rsid w:val="00A53DCC"/>
    <w:rsid w:val="00A5402F"/>
    <w:rsid w:val="00A54298"/>
    <w:rsid w:val="00A54300"/>
    <w:rsid w:val="00A5474C"/>
    <w:rsid w:val="00A54CD6"/>
    <w:rsid w:val="00A5509C"/>
    <w:rsid w:val="00A55576"/>
    <w:rsid w:val="00A559A6"/>
    <w:rsid w:val="00A55CAE"/>
    <w:rsid w:val="00A55CCD"/>
    <w:rsid w:val="00A55E82"/>
    <w:rsid w:val="00A55F46"/>
    <w:rsid w:val="00A55F76"/>
    <w:rsid w:val="00A56223"/>
    <w:rsid w:val="00A5629D"/>
    <w:rsid w:val="00A56500"/>
    <w:rsid w:val="00A5650E"/>
    <w:rsid w:val="00A56E76"/>
    <w:rsid w:val="00A575D9"/>
    <w:rsid w:val="00A579DD"/>
    <w:rsid w:val="00A57CF5"/>
    <w:rsid w:val="00A601B1"/>
    <w:rsid w:val="00A609F9"/>
    <w:rsid w:val="00A60BD7"/>
    <w:rsid w:val="00A60ED0"/>
    <w:rsid w:val="00A61097"/>
    <w:rsid w:val="00A61591"/>
    <w:rsid w:val="00A615A4"/>
    <w:rsid w:val="00A61652"/>
    <w:rsid w:val="00A61877"/>
    <w:rsid w:val="00A61939"/>
    <w:rsid w:val="00A61A97"/>
    <w:rsid w:val="00A61AB3"/>
    <w:rsid w:val="00A620AE"/>
    <w:rsid w:val="00A62441"/>
    <w:rsid w:val="00A6295F"/>
    <w:rsid w:val="00A62F6D"/>
    <w:rsid w:val="00A632C7"/>
    <w:rsid w:val="00A6398F"/>
    <w:rsid w:val="00A63C18"/>
    <w:rsid w:val="00A63C26"/>
    <w:rsid w:val="00A63E7E"/>
    <w:rsid w:val="00A6400E"/>
    <w:rsid w:val="00A6411D"/>
    <w:rsid w:val="00A6415F"/>
    <w:rsid w:val="00A64200"/>
    <w:rsid w:val="00A642B9"/>
    <w:rsid w:val="00A6479B"/>
    <w:rsid w:val="00A64C24"/>
    <w:rsid w:val="00A65032"/>
    <w:rsid w:val="00A650C7"/>
    <w:rsid w:val="00A65974"/>
    <w:rsid w:val="00A6601C"/>
    <w:rsid w:val="00A665E4"/>
    <w:rsid w:val="00A666A9"/>
    <w:rsid w:val="00A66740"/>
    <w:rsid w:val="00A67159"/>
    <w:rsid w:val="00A67343"/>
    <w:rsid w:val="00A673B6"/>
    <w:rsid w:val="00A675A9"/>
    <w:rsid w:val="00A67616"/>
    <w:rsid w:val="00A67806"/>
    <w:rsid w:val="00A67826"/>
    <w:rsid w:val="00A678FE"/>
    <w:rsid w:val="00A67FAF"/>
    <w:rsid w:val="00A700AA"/>
    <w:rsid w:val="00A701B2"/>
    <w:rsid w:val="00A703C6"/>
    <w:rsid w:val="00A70E4F"/>
    <w:rsid w:val="00A71228"/>
    <w:rsid w:val="00A712C7"/>
    <w:rsid w:val="00A719F4"/>
    <w:rsid w:val="00A71D1F"/>
    <w:rsid w:val="00A71DB3"/>
    <w:rsid w:val="00A722BF"/>
    <w:rsid w:val="00A7248A"/>
    <w:rsid w:val="00A725D6"/>
    <w:rsid w:val="00A726DE"/>
    <w:rsid w:val="00A727A2"/>
    <w:rsid w:val="00A72BC4"/>
    <w:rsid w:val="00A72E01"/>
    <w:rsid w:val="00A737B8"/>
    <w:rsid w:val="00A73858"/>
    <w:rsid w:val="00A73C59"/>
    <w:rsid w:val="00A7402E"/>
    <w:rsid w:val="00A744D7"/>
    <w:rsid w:val="00A74A10"/>
    <w:rsid w:val="00A74AEB"/>
    <w:rsid w:val="00A7512B"/>
    <w:rsid w:val="00A7545E"/>
    <w:rsid w:val="00A75639"/>
    <w:rsid w:val="00A75A80"/>
    <w:rsid w:val="00A75D31"/>
    <w:rsid w:val="00A75F00"/>
    <w:rsid w:val="00A761C7"/>
    <w:rsid w:val="00A76220"/>
    <w:rsid w:val="00A7677C"/>
    <w:rsid w:val="00A76A5A"/>
    <w:rsid w:val="00A76D0A"/>
    <w:rsid w:val="00A76FB2"/>
    <w:rsid w:val="00A777C9"/>
    <w:rsid w:val="00A77B01"/>
    <w:rsid w:val="00A77D30"/>
    <w:rsid w:val="00A8041A"/>
    <w:rsid w:val="00A80A90"/>
    <w:rsid w:val="00A80C26"/>
    <w:rsid w:val="00A813C3"/>
    <w:rsid w:val="00A8192A"/>
    <w:rsid w:val="00A81C53"/>
    <w:rsid w:val="00A8286E"/>
    <w:rsid w:val="00A829F5"/>
    <w:rsid w:val="00A82D78"/>
    <w:rsid w:val="00A82E66"/>
    <w:rsid w:val="00A83185"/>
    <w:rsid w:val="00A8321F"/>
    <w:rsid w:val="00A8392D"/>
    <w:rsid w:val="00A83AD5"/>
    <w:rsid w:val="00A83C4C"/>
    <w:rsid w:val="00A83ED1"/>
    <w:rsid w:val="00A83EDE"/>
    <w:rsid w:val="00A83F0C"/>
    <w:rsid w:val="00A846BB"/>
    <w:rsid w:val="00A8472F"/>
    <w:rsid w:val="00A84957"/>
    <w:rsid w:val="00A849F1"/>
    <w:rsid w:val="00A856CA"/>
    <w:rsid w:val="00A859B8"/>
    <w:rsid w:val="00A85E8D"/>
    <w:rsid w:val="00A863F4"/>
    <w:rsid w:val="00A865A3"/>
    <w:rsid w:val="00A86A31"/>
    <w:rsid w:val="00A8726C"/>
    <w:rsid w:val="00A872FB"/>
    <w:rsid w:val="00A87644"/>
    <w:rsid w:val="00A87700"/>
    <w:rsid w:val="00A8788C"/>
    <w:rsid w:val="00A87C3D"/>
    <w:rsid w:val="00A87CCB"/>
    <w:rsid w:val="00A87E62"/>
    <w:rsid w:val="00A87E67"/>
    <w:rsid w:val="00A87EC7"/>
    <w:rsid w:val="00A903E3"/>
    <w:rsid w:val="00A90DD1"/>
    <w:rsid w:val="00A91021"/>
    <w:rsid w:val="00A91057"/>
    <w:rsid w:val="00A911E1"/>
    <w:rsid w:val="00A915D5"/>
    <w:rsid w:val="00A91EC1"/>
    <w:rsid w:val="00A92239"/>
    <w:rsid w:val="00A928A0"/>
    <w:rsid w:val="00A92973"/>
    <w:rsid w:val="00A92B7C"/>
    <w:rsid w:val="00A92C06"/>
    <w:rsid w:val="00A92E69"/>
    <w:rsid w:val="00A92EB8"/>
    <w:rsid w:val="00A9301C"/>
    <w:rsid w:val="00A93108"/>
    <w:rsid w:val="00A9321F"/>
    <w:rsid w:val="00A93355"/>
    <w:rsid w:val="00A93773"/>
    <w:rsid w:val="00A93876"/>
    <w:rsid w:val="00A93C33"/>
    <w:rsid w:val="00A93CF7"/>
    <w:rsid w:val="00A93D50"/>
    <w:rsid w:val="00A93EF7"/>
    <w:rsid w:val="00A94105"/>
    <w:rsid w:val="00A941BF"/>
    <w:rsid w:val="00A94457"/>
    <w:rsid w:val="00A94511"/>
    <w:rsid w:val="00A9461A"/>
    <w:rsid w:val="00A94EF4"/>
    <w:rsid w:val="00A94F11"/>
    <w:rsid w:val="00A94FA5"/>
    <w:rsid w:val="00A952A3"/>
    <w:rsid w:val="00A954D9"/>
    <w:rsid w:val="00A9586D"/>
    <w:rsid w:val="00A958D5"/>
    <w:rsid w:val="00A9591C"/>
    <w:rsid w:val="00A95926"/>
    <w:rsid w:val="00A95D58"/>
    <w:rsid w:val="00A95F27"/>
    <w:rsid w:val="00A9635F"/>
    <w:rsid w:val="00A965FE"/>
    <w:rsid w:val="00A9697D"/>
    <w:rsid w:val="00A96989"/>
    <w:rsid w:val="00A96C25"/>
    <w:rsid w:val="00A96E2B"/>
    <w:rsid w:val="00A96FEC"/>
    <w:rsid w:val="00A970D8"/>
    <w:rsid w:val="00A97375"/>
    <w:rsid w:val="00A97429"/>
    <w:rsid w:val="00A97590"/>
    <w:rsid w:val="00AA02E2"/>
    <w:rsid w:val="00AA0326"/>
    <w:rsid w:val="00AA0551"/>
    <w:rsid w:val="00AA0CB2"/>
    <w:rsid w:val="00AA0D06"/>
    <w:rsid w:val="00AA1523"/>
    <w:rsid w:val="00AA1578"/>
    <w:rsid w:val="00AA1726"/>
    <w:rsid w:val="00AA21D5"/>
    <w:rsid w:val="00AA236C"/>
    <w:rsid w:val="00AA23A9"/>
    <w:rsid w:val="00AA2539"/>
    <w:rsid w:val="00AA3498"/>
    <w:rsid w:val="00AA3D9B"/>
    <w:rsid w:val="00AA3EE9"/>
    <w:rsid w:val="00AA48F5"/>
    <w:rsid w:val="00AA4C30"/>
    <w:rsid w:val="00AA4C5C"/>
    <w:rsid w:val="00AA4EE7"/>
    <w:rsid w:val="00AA50BD"/>
    <w:rsid w:val="00AA57FA"/>
    <w:rsid w:val="00AA58ED"/>
    <w:rsid w:val="00AA597F"/>
    <w:rsid w:val="00AA5AA2"/>
    <w:rsid w:val="00AA5EB8"/>
    <w:rsid w:val="00AA6119"/>
    <w:rsid w:val="00AA64E4"/>
    <w:rsid w:val="00AA674E"/>
    <w:rsid w:val="00AA6814"/>
    <w:rsid w:val="00AA6A69"/>
    <w:rsid w:val="00AA6B97"/>
    <w:rsid w:val="00AA707C"/>
    <w:rsid w:val="00AA7223"/>
    <w:rsid w:val="00AA7239"/>
    <w:rsid w:val="00AA7339"/>
    <w:rsid w:val="00AA7659"/>
    <w:rsid w:val="00AA79F9"/>
    <w:rsid w:val="00AA7EFB"/>
    <w:rsid w:val="00AB037B"/>
    <w:rsid w:val="00AB03B4"/>
    <w:rsid w:val="00AB056B"/>
    <w:rsid w:val="00AB06C5"/>
    <w:rsid w:val="00AB08C5"/>
    <w:rsid w:val="00AB098E"/>
    <w:rsid w:val="00AB0BAB"/>
    <w:rsid w:val="00AB0E80"/>
    <w:rsid w:val="00AB12FC"/>
    <w:rsid w:val="00AB16DC"/>
    <w:rsid w:val="00AB1736"/>
    <w:rsid w:val="00AB1841"/>
    <w:rsid w:val="00AB18FB"/>
    <w:rsid w:val="00AB1B18"/>
    <w:rsid w:val="00AB2635"/>
    <w:rsid w:val="00AB27CA"/>
    <w:rsid w:val="00AB2910"/>
    <w:rsid w:val="00AB2A75"/>
    <w:rsid w:val="00AB2AFA"/>
    <w:rsid w:val="00AB2C01"/>
    <w:rsid w:val="00AB2D35"/>
    <w:rsid w:val="00AB2D71"/>
    <w:rsid w:val="00AB2EF3"/>
    <w:rsid w:val="00AB2F3B"/>
    <w:rsid w:val="00AB2FFF"/>
    <w:rsid w:val="00AB3189"/>
    <w:rsid w:val="00AB326D"/>
    <w:rsid w:val="00AB3598"/>
    <w:rsid w:val="00AB3679"/>
    <w:rsid w:val="00AB3A7A"/>
    <w:rsid w:val="00AB3B4D"/>
    <w:rsid w:val="00AB3BD2"/>
    <w:rsid w:val="00AB3FE1"/>
    <w:rsid w:val="00AB437E"/>
    <w:rsid w:val="00AB44F2"/>
    <w:rsid w:val="00AB48D5"/>
    <w:rsid w:val="00AB4E9B"/>
    <w:rsid w:val="00AB5026"/>
    <w:rsid w:val="00AB508B"/>
    <w:rsid w:val="00AB5C60"/>
    <w:rsid w:val="00AB5CED"/>
    <w:rsid w:val="00AB5E99"/>
    <w:rsid w:val="00AB6093"/>
    <w:rsid w:val="00AB6657"/>
    <w:rsid w:val="00AB665C"/>
    <w:rsid w:val="00AB6902"/>
    <w:rsid w:val="00AB69E4"/>
    <w:rsid w:val="00AB6A8A"/>
    <w:rsid w:val="00AB6B17"/>
    <w:rsid w:val="00AB6B1C"/>
    <w:rsid w:val="00AB6C12"/>
    <w:rsid w:val="00AB6F4B"/>
    <w:rsid w:val="00AB71B8"/>
    <w:rsid w:val="00AB7362"/>
    <w:rsid w:val="00AB74EA"/>
    <w:rsid w:val="00AB7602"/>
    <w:rsid w:val="00AB777D"/>
    <w:rsid w:val="00AB7A5F"/>
    <w:rsid w:val="00AB7B88"/>
    <w:rsid w:val="00AB7C99"/>
    <w:rsid w:val="00AB7E86"/>
    <w:rsid w:val="00AC03B2"/>
    <w:rsid w:val="00AC04BA"/>
    <w:rsid w:val="00AC0BE5"/>
    <w:rsid w:val="00AC0D68"/>
    <w:rsid w:val="00AC0E28"/>
    <w:rsid w:val="00AC10E8"/>
    <w:rsid w:val="00AC1625"/>
    <w:rsid w:val="00AC1BD1"/>
    <w:rsid w:val="00AC1C75"/>
    <w:rsid w:val="00AC1E8A"/>
    <w:rsid w:val="00AC207B"/>
    <w:rsid w:val="00AC20F5"/>
    <w:rsid w:val="00AC26C9"/>
    <w:rsid w:val="00AC2936"/>
    <w:rsid w:val="00AC2B12"/>
    <w:rsid w:val="00AC2CF6"/>
    <w:rsid w:val="00AC2EE1"/>
    <w:rsid w:val="00AC2F58"/>
    <w:rsid w:val="00AC3321"/>
    <w:rsid w:val="00AC3680"/>
    <w:rsid w:val="00AC3B60"/>
    <w:rsid w:val="00AC41C2"/>
    <w:rsid w:val="00AC42C5"/>
    <w:rsid w:val="00AC42FA"/>
    <w:rsid w:val="00AC4A60"/>
    <w:rsid w:val="00AC4CB1"/>
    <w:rsid w:val="00AC5227"/>
    <w:rsid w:val="00AC5283"/>
    <w:rsid w:val="00AC55B4"/>
    <w:rsid w:val="00AC5761"/>
    <w:rsid w:val="00AC592F"/>
    <w:rsid w:val="00AC5B68"/>
    <w:rsid w:val="00AC5E2B"/>
    <w:rsid w:val="00AC5F52"/>
    <w:rsid w:val="00AC5F95"/>
    <w:rsid w:val="00AC65BD"/>
    <w:rsid w:val="00AC681A"/>
    <w:rsid w:val="00AC7234"/>
    <w:rsid w:val="00AC7507"/>
    <w:rsid w:val="00AC7827"/>
    <w:rsid w:val="00AC78B5"/>
    <w:rsid w:val="00AC7A3F"/>
    <w:rsid w:val="00AC7E4E"/>
    <w:rsid w:val="00AC7EF9"/>
    <w:rsid w:val="00AD02AC"/>
    <w:rsid w:val="00AD0339"/>
    <w:rsid w:val="00AD03EE"/>
    <w:rsid w:val="00AD06C2"/>
    <w:rsid w:val="00AD0BED"/>
    <w:rsid w:val="00AD12E6"/>
    <w:rsid w:val="00AD137D"/>
    <w:rsid w:val="00AD1556"/>
    <w:rsid w:val="00AD1919"/>
    <w:rsid w:val="00AD1923"/>
    <w:rsid w:val="00AD1976"/>
    <w:rsid w:val="00AD19E0"/>
    <w:rsid w:val="00AD246A"/>
    <w:rsid w:val="00AD28E1"/>
    <w:rsid w:val="00AD29B9"/>
    <w:rsid w:val="00AD34CB"/>
    <w:rsid w:val="00AD3B63"/>
    <w:rsid w:val="00AD3C7C"/>
    <w:rsid w:val="00AD3D17"/>
    <w:rsid w:val="00AD41D3"/>
    <w:rsid w:val="00AD4283"/>
    <w:rsid w:val="00AD4894"/>
    <w:rsid w:val="00AD48C9"/>
    <w:rsid w:val="00AD4AFC"/>
    <w:rsid w:val="00AD4D09"/>
    <w:rsid w:val="00AD4F1C"/>
    <w:rsid w:val="00AD508F"/>
    <w:rsid w:val="00AD5529"/>
    <w:rsid w:val="00AD594A"/>
    <w:rsid w:val="00AD59DE"/>
    <w:rsid w:val="00AD5B65"/>
    <w:rsid w:val="00AD5BE8"/>
    <w:rsid w:val="00AD6403"/>
    <w:rsid w:val="00AD6612"/>
    <w:rsid w:val="00AD6684"/>
    <w:rsid w:val="00AD679A"/>
    <w:rsid w:val="00AD6823"/>
    <w:rsid w:val="00AD69F8"/>
    <w:rsid w:val="00AD7420"/>
    <w:rsid w:val="00AD7782"/>
    <w:rsid w:val="00AD7D10"/>
    <w:rsid w:val="00AD7DA6"/>
    <w:rsid w:val="00AE0073"/>
    <w:rsid w:val="00AE00FE"/>
    <w:rsid w:val="00AE0186"/>
    <w:rsid w:val="00AE0AC4"/>
    <w:rsid w:val="00AE0C34"/>
    <w:rsid w:val="00AE0CD9"/>
    <w:rsid w:val="00AE0D36"/>
    <w:rsid w:val="00AE18E6"/>
    <w:rsid w:val="00AE1BE5"/>
    <w:rsid w:val="00AE1DE6"/>
    <w:rsid w:val="00AE1EFC"/>
    <w:rsid w:val="00AE22F7"/>
    <w:rsid w:val="00AE2439"/>
    <w:rsid w:val="00AE250B"/>
    <w:rsid w:val="00AE26CC"/>
    <w:rsid w:val="00AE2909"/>
    <w:rsid w:val="00AE2944"/>
    <w:rsid w:val="00AE2FB3"/>
    <w:rsid w:val="00AE342B"/>
    <w:rsid w:val="00AE351F"/>
    <w:rsid w:val="00AE3818"/>
    <w:rsid w:val="00AE382D"/>
    <w:rsid w:val="00AE39EE"/>
    <w:rsid w:val="00AE3B91"/>
    <w:rsid w:val="00AE4157"/>
    <w:rsid w:val="00AE42F6"/>
    <w:rsid w:val="00AE43DD"/>
    <w:rsid w:val="00AE4529"/>
    <w:rsid w:val="00AE46AE"/>
    <w:rsid w:val="00AE4C1A"/>
    <w:rsid w:val="00AE4DBF"/>
    <w:rsid w:val="00AE4F2D"/>
    <w:rsid w:val="00AE50B4"/>
    <w:rsid w:val="00AE51FC"/>
    <w:rsid w:val="00AE5274"/>
    <w:rsid w:val="00AE5A10"/>
    <w:rsid w:val="00AE5A9B"/>
    <w:rsid w:val="00AE5B3E"/>
    <w:rsid w:val="00AE627E"/>
    <w:rsid w:val="00AE637F"/>
    <w:rsid w:val="00AE67B2"/>
    <w:rsid w:val="00AE6AB7"/>
    <w:rsid w:val="00AE6C5D"/>
    <w:rsid w:val="00AE6E0C"/>
    <w:rsid w:val="00AE6F4C"/>
    <w:rsid w:val="00AE74B1"/>
    <w:rsid w:val="00AE754B"/>
    <w:rsid w:val="00AE76D7"/>
    <w:rsid w:val="00AE7707"/>
    <w:rsid w:val="00AE7C0A"/>
    <w:rsid w:val="00AF02FA"/>
    <w:rsid w:val="00AF0508"/>
    <w:rsid w:val="00AF052E"/>
    <w:rsid w:val="00AF0A3F"/>
    <w:rsid w:val="00AF12F5"/>
    <w:rsid w:val="00AF1373"/>
    <w:rsid w:val="00AF140F"/>
    <w:rsid w:val="00AF162D"/>
    <w:rsid w:val="00AF1682"/>
    <w:rsid w:val="00AF17F7"/>
    <w:rsid w:val="00AF1955"/>
    <w:rsid w:val="00AF1C1B"/>
    <w:rsid w:val="00AF1D3B"/>
    <w:rsid w:val="00AF1EAB"/>
    <w:rsid w:val="00AF2577"/>
    <w:rsid w:val="00AF28E9"/>
    <w:rsid w:val="00AF2BDC"/>
    <w:rsid w:val="00AF2F81"/>
    <w:rsid w:val="00AF3B36"/>
    <w:rsid w:val="00AF3C61"/>
    <w:rsid w:val="00AF3D2E"/>
    <w:rsid w:val="00AF3FEB"/>
    <w:rsid w:val="00AF42E9"/>
    <w:rsid w:val="00AF4899"/>
    <w:rsid w:val="00AF4AAA"/>
    <w:rsid w:val="00AF4DB0"/>
    <w:rsid w:val="00AF5370"/>
    <w:rsid w:val="00AF53A5"/>
    <w:rsid w:val="00AF53AE"/>
    <w:rsid w:val="00AF541E"/>
    <w:rsid w:val="00AF5671"/>
    <w:rsid w:val="00AF588F"/>
    <w:rsid w:val="00AF58C7"/>
    <w:rsid w:val="00AF5A46"/>
    <w:rsid w:val="00AF5B5B"/>
    <w:rsid w:val="00AF6550"/>
    <w:rsid w:val="00AF6801"/>
    <w:rsid w:val="00AF682B"/>
    <w:rsid w:val="00AF6843"/>
    <w:rsid w:val="00AF7065"/>
    <w:rsid w:val="00AF72E5"/>
    <w:rsid w:val="00AF7620"/>
    <w:rsid w:val="00AF7750"/>
    <w:rsid w:val="00AF7BC3"/>
    <w:rsid w:val="00B00D90"/>
    <w:rsid w:val="00B00E45"/>
    <w:rsid w:val="00B00FFE"/>
    <w:rsid w:val="00B0131F"/>
    <w:rsid w:val="00B016EE"/>
    <w:rsid w:val="00B0184B"/>
    <w:rsid w:val="00B0197D"/>
    <w:rsid w:val="00B01D7D"/>
    <w:rsid w:val="00B02107"/>
    <w:rsid w:val="00B023F6"/>
    <w:rsid w:val="00B025B9"/>
    <w:rsid w:val="00B0323E"/>
    <w:rsid w:val="00B03FE3"/>
    <w:rsid w:val="00B0405D"/>
    <w:rsid w:val="00B0418C"/>
    <w:rsid w:val="00B041A6"/>
    <w:rsid w:val="00B04206"/>
    <w:rsid w:val="00B0442A"/>
    <w:rsid w:val="00B045F2"/>
    <w:rsid w:val="00B04B13"/>
    <w:rsid w:val="00B04FC4"/>
    <w:rsid w:val="00B0533F"/>
    <w:rsid w:val="00B05D9D"/>
    <w:rsid w:val="00B06053"/>
    <w:rsid w:val="00B062D6"/>
    <w:rsid w:val="00B062F9"/>
    <w:rsid w:val="00B063B2"/>
    <w:rsid w:val="00B066BE"/>
    <w:rsid w:val="00B068AA"/>
    <w:rsid w:val="00B068C0"/>
    <w:rsid w:val="00B06AF2"/>
    <w:rsid w:val="00B06B2C"/>
    <w:rsid w:val="00B06B3F"/>
    <w:rsid w:val="00B07166"/>
    <w:rsid w:val="00B072A0"/>
    <w:rsid w:val="00B1000A"/>
    <w:rsid w:val="00B10533"/>
    <w:rsid w:val="00B10644"/>
    <w:rsid w:val="00B10812"/>
    <w:rsid w:val="00B10CC3"/>
    <w:rsid w:val="00B10E52"/>
    <w:rsid w:val="00B10FB6"/>
    <w:rsid w:val="00B112B4"/>
    <w:rsid w:val="00B112CB"/>
    <w:rsid w:val="00B11440"/>
    <w:rsid w:val="00B11834"/>
    <w:rsid w:val="00B11A2D"/>
    <w:rsid w:val="00B11C45"/>
    <w:rsid w:val="00B11D96"/>
    <w:rsid w:val="00B11DC6"/>
    <w:rsid w:val="00B11DD3"/>
    <w:rsid w:val="00B121E1"/>
    <w:rsid w:val="00B1225B"/>
    <w:rsid w:val="00B1250D"/>
    <w:rsid w:val="00B12C74"/>
    <w:rsid w:val="00B12E7F"/>
    <w:rsid w:val="00B12F27"/>
    <w:rsid w:val="00B1308A"/>
    <w:rsid w:val="00B130E9"/>
    <w:rsid w:val="00B13198"/>
    <w:rsid w:val="00B13247"/>
    <w:rsid w:val="00B13255"/>
    <w:rsid w:val="00B133CB"/>
    <w:rsid w:val="00B13567"/>
    <w:rsid w:val="00B139B9"/>
    <w:rsid w:val="00B13B7E"/>
    <w:rsid w:val="00B1404D"/>
    <w:rsid w:val="00B142A6"/>
    <w:rsid w:val="00B14470"/>
    <w:rsid w:val="00B146E3"/>
    <w:rsid w:val="00B14766"/>
    <w:rsid w:val="00B147D8"/>
    <w:rsid w:val="00B14B29"/>
    <w:rsid w:val="00B152B7"/>
    <w:rsid w:val="00B1568C"/>
    <w:rsid w:val="00B15799"/>
    <w:rsid w:val="00B16385"/>
    <w:rsid w:val="00B16694"/>
    <w:rsid w:val="00B166C4"/>
    <w:rsid w:val="00B167D4"/>
    <w:rsid w:val="00B16876"/>
    <w:rsid w:val="00B16ADB"/>
    <w:rsid w:val="00B16B27"/>
    <w:rsid w:val="00B16BAE"/>
    <w:rsid w:val="00B170D5"/>
    <w:rsid w:val="00B170DA"/>
    <w:rsid w:val="00B176CF"/>
    <w:rsid w:val="00B17733"/>
    <w:rsid w:val="00B1775E"/>
    <w:rsid w:val="00B177C6"/>
    <w:rsid w:val="00B17D04"/>
    <w:rsid w:val="00B17D64"/>
    <w:rsid w:val="00B200E6"/>
    <w:rsid w:val="00B2059C"/>
    <w:rsid w:val="00B20601"/>
    <w:rsid w:val="00B20673"/>
    <w:rsid w:val="00B206C6"/>
    <w:rsid w:val="00B207D8"/>
    <w:rsid w:val="00B20AD5"/>
    <w:rsid w:val="00B20BC8"/>
    <w:rsid w:val="00B20E06"/>
    <w:rsid w:val="00B21261"/>
    <w:rsid w:val="00B21438"/>
    <w:rsid w:val="00B21620"/>
    <w:rsid w:val="00B21CFD"/>
    <w:rsid w:val="00B21E62"/>
    <w:rsid w:val="00B22166"/>
    <w:rsid w:val="00B224C5"/>
    <w:rsid w:val="00B22979"/>
    <w:rsid w:val="00B22D71"/>
    <w:rsid w:val="00B2311A"/>
    <w:rsid w:val="00B23239"/>
    <w:rsid w:val="00B233FD"/>
    <w:rsid w:val="00B2380F"/>
    <w:rsid w:val="00B23BA8"/>
    <w:rsid w:val="00B23EBC"/>
    <w:rsid w:val="00B2400F"/>
    <w:rsid w:val="00B241B2"/>
    <w:rsid w:val="00B242D3"/>
    <w:rsid w:val="00B243AB"/>
    <w:rsid w:val="00B24463"/>
    <w:rsid w:val="00B2462B"/>
    <w:rsid w:val="00B2462E"/>
    <w:rsid w:val="00B2487C"/>
    <w:rsid w:val="00B24C23"/>
    <w:rsid w:val="00B24E3C"/>
    <w:rsid w:val="00B24FA5"/>
    <w:rsid w:val="00B250D0"/>
    <w:rsid w:val="00B253EA"/>
    <w:rsid w:val="00B26300"/>
    <w:rsid w:val="00B26C6C"/>
    <w:rsid w:val="00B27328"/>
    <w:rsid w:val="00B27CB2"/>
    <w:rsid w:val="00B27CCB"/>
    <w:rsid w:val="00B27CF1"/>
    <w:rsid w:val="00B27D2A"/>
    <w:rsid w:val="00B27D4D"/>
    <w:rsid w:val="00B27DD0"/>
    <w:rsid w:val="00B27E2A"/>
    <w:rsid w:val="00B27ECE"/>
    <w:rsid w:val="00B30177"/>
    <w:rsid w:val="00B3059B"/>
    <w:rsid w:val="00B308F2"/>
    <w:rsid w:val="00B30A29"/>
    <w:rsid w:val="00B30ACE"/>
    <w:rsid w:val="00B30B48"/>
    <w:rsid w:val="00B31046"/>
    <w:rsid w:val="00B310ED"/>
    <w:rsid w:val="00B31274"/>
    <w:rsid w:val="00B31792"/>
    <w:rsid w:val="00B328A8"/>
    <w:rsid w:val="00B32A52"/>
    <w:rsid w:val="00B32A7D"/>
    <w:rsid w:val="00B32ADC"/>
    <w:rsid w:val="00B332A6"/>
    <w:rsid w:val="00B3332B"/>
    <w:rsid w:val="00B337B4"/>
    <w:rsid w:val="00B337EC"/>
    <w:rsid w:val="00B338D2"/>
    <w:rsid w:val="00B33B00"/>
    <w:rsid w:val="00B33D24"/>
    <w:rsid w:val="00B3420A"/>
    <w:rsid w:val="00B34591"/>
    <w:rsid w:val="00B34A77"/>
    <w:rsid w:val="00B34CF3"/>
    <w:rsid w:val="00B34FF5"/>
    <w:rsid w:val="00B35734"/>
    <w:rsid w:val="00B359B0"/>
    <w:rsid w:val="00B35BD7"/>
    <w:rsid w:val="00B35CC0"/>
    <w:rsid w:val="00B35D50"/>
    <w:rsid w:val="00B35E0D"/>
    <w:rsid w:val="00B36731"/>
    <w:rsid w:val="00B36A64"/>
    <w:rsid w:val="00B36CBA"/>
    <w:rsid w:val="00B36D2A"/>
    <w:rsid w:val="00B36F17"/>
    <w:rsid w:val="00B3723E"/>
    <w:rsid w:val="00B372C4"/>
    <w:rsid w:val="00B37BEA"/>
    <w:rsid w:val="00B37D7C"/>
    <w:rsid w:val="00B4004B"/>
    <w:rsid w:val="00B400AC"/>
    <w:rsid w:val="00B4015F"/>
    <w:rsid w:val="00B4047A"/>
    <w:rsid w:val="00B404E5"/>
    <w:rsid w:val="00B40774"/>
    <w:rsid w:val="00B40A4C"/>
    <w:rsid w:val="00B40B41"/>
    <w:rsid w:val="00B40E74"/>
    <w:rsid w:val="00B4126C"/>
    <w:rsid w:val="00B413B2"/>
    <w:rsid w:val="00B41415"/>
    <w:rsid w:val="00B41845"/>
    <w:rsid w:val="00B41A9C"/>
    <w:rsid w:val="00B41C2E"/>
    <w:rsid w:val="00B42327"/>
    <w:rsid w:val="00B42462"/>
    <w:rsid w:val="00B4254E"/>
    <w:rsid w:val="00B42701"/>
    <w:rsid w:val="00B42A08"/>
    <w:rsid w:val="00B42CCD"/>
    <w:rsid w:val="00B42DBE"/>
    <w:rsid w:val="00B42E2F"/>
    <w:rsid w:val="00B43071"/>
    <w:rsid w:val="00B430FE"/>
    <w:rsid w:val="00B435F1"/>
    <w:rsid w:val="00B43692"/>
    <w:rsid w:val="00B43A67"/>
    <w:rsid w:val="00B44006"/>
    <w:rsid w:val="00B44947"/>
    <w:rsid w:val="00B44953"/>
    <w:rsid w:val="00B449A0"/>
    <w:rsid w:val="00B44C58"/>
    <w:rsid w:val="00B44F39"/>
    <w:rsid w:val="00B450BF"/>
    <w:rsid w:val="00B45149"/>
    <w:rsid w:val="00B45154"/>
    <w:rsid w:val="00B45C21"/>
    <w:rsid w:val="00B45D6F"/>
    <w:rsid w:val="00B4622E"/>
    <w:rsid w:val="00B462F6"/>
    <w:rsid w:val="00B465D0"/>
    <w:rsid w:val="00B46A55"/>
    <w:rsid w:val="00B46B03"/>
    <w:rsid w:val="00B46C13"/>
    <w:rsid w:val="00B46C29"/>
    <w:rsid w:val="00B46C3E"/>
    <w:rsid w:val="00B46C50"/>
    <w:rsid w:val="00B46C83"/>
    <w:rsid w:val="00B4761A"/>
    <w:rsid w:val="00B476F1"/>
    <w:rsid w:val="00B478B9"/>
    <w:rsid w:val="00B47936"/>
    <w:rsid w:val="00B47B4D"/>
    <w:rsid w:val="00B47E63"/>
    <w:rsid w:val="00B47F8E"/>
    <w:rsid w:val="00B50037"/>
    <w:rsid w:val="00B50563"/>
    <w:rsid w:val="00B50617"/>
    <w:rsid w:val="00B50719"/>
    <w:rsid w:val="00B50A2B"/>
    <w:rsid w:val="00B50CF7"/>
    <w:rsid w:val="00B51306"/>
    <w:rsid w:val="00B515B1"/>
    <w:rsid w:val="00B51EF4"/>
    <w:rsid w:val="00B522BF"/>
    <w:rsid w:val="00B522F0"/>
    <w:rsid w:val="00B524C2"/>
    <w:rsid w:val="00B5326C"/>
    <w:rsid w:val="00B532B2"/>
    <w:rsid w:val="00B53C04"/>
    <w:rsid w:val="00B53C26"/>
    <w:rsid w:val="00B53C3C"/>
    <w:rsid w:val="00B53D86"/>
    <w:rsid w:val="00B53E82"/>
    <w:rsid w:val="00B53ED0"/>
    <w:rsid w:val="00B54015"/>
    <w:rsid w:val="00B54047"/>
    <w:rsid w:val="00B54228"/>
    <w:rsid w:val="00B546A1"/>
    <w:rsid w:val="00B54A90"/>
    <w:rsid w:val="00B54AA6"/>
    <w:rsid w:val="00B54D27"/>
    <w:rsid w:val="00B55326"/>
    <w:rsid w:val="00B559F7"/>
    <w:rsid w:val="00B55DEE"/>
    <w:rsid w:val="00B55EBF"/>
    <w:rsid w:val="00B5620A"/>
    <w:rsid w:val="00B56A05"/>
    <w:rsid w:val="00B56FB3"/>
    <w:rsid w:val="00B5719D"/>
    <w:rsid w:val="00B5730D"/>
    <w:rsid w:val="00B57957"/>
    <w:rsid w:val="00B57A12"/>
    <w:rsid w:val="00B57ADC"/>
    <w:rsid w:val="00B57EF6"/>
    <w:rsid w:val="00B57F5A"/>
    <w:rsid w:val="00B57FB6"/>
    <w:rsid w:val="00B6027D"/>
    <w:rsid w:val="00B602C8"/>
    <w:rsid w:val="00B603E0"/>
    <w:rsid w:val="00B60507"/>
    <w:rsid w:val="00B60679"/>
    <w:rsid w:val="00B606BE"/>
    <w:rsid w:val="00B608C5"/>
    <w:rsid w:val="00B60C81"/>
    <w:rsid w:val="00B61056"/>
    <w:rsid w:val="00B6110D"/>
    <w:rsid w:val="00B613C0"/>
    <w:rsid w:val="00B6188A"/>
    <w:rsid w:val="00B61B24"/>
    <w:rsid w:val="00B61C18"/>
    <w:rsid w:val="00B61E09"/>
    <w:rsid w:val="00B61EE9"/>
    <w:rsid w:val="00B6224B"/>
    <w:rsid w:val="00B6239B"/>
    <w:rsid w:val="00B62468"/>
    <w:rsid w:val="00B626F9"/>
    <w:rsid w:val="00B62878"/>
    <w:rsid w:val="00B62931"/>
    <w:rsid w:val="00B62D56"/>
    <w:rsid w:val="00B631AB"/>
    <w:rsid w:val="00B63252"/>
    <w:rsid w:val="00B63681"/>
    <w:rsid w:val="00B636D3"/>
    <w:rsid w:val="00B63706"/>
    <w:rsid w:val="00B638BF"/>
    <w:rsid w:val="00B639A3"/>
    <w:rsid w:val="00B63ABD"/>
    <w:rsid w:val="00B63ACA"/>
    <w:rsid w:val="00B63EA9"/>
    <w:rsid w:val="00B64180"/>
    <w:rsid w:val="00B64400"/>
    <w:rsid w:val="00B64BED"/>
    <w:rsid w:val="00B64F04"/>
    <w:rsid w:val="00B64F3B"/>
    <w:rsid w:val="00B65966"/>
    <w:rsid w:val="00B65E78"/>
    <w:rsid w:val="00B65FB8"/>
    <w:rsid w:val="00B66105"/>
    <w:rsid w:val="00B66A68"/>
    <w:rsid w:val="00B66D51"/>
    <w:rsid w:val="00B67C7E"/>
    <w:rsid w:val="00B67DE7"/>
    <w:rsid w:val="00B701F4"/>
    <w:rsid w:val="00B702BC"/>
    <w:rsid w:val="00B70333"/>
    <w:rsid w:val="00B70398"/>
    <w:rsid w:val="00B705A1"/>
    <w:rsid w:val="00B70962"/>
    <w:rsid w:val="00B70E76"/>
    <w:rsid w:val="00B7125A"/>
    <w:rsid w:val="00B71304"/>
    <w:rsid w:val="00B713AF"/>
    <w:rsid w:val="00B71639"/>
    <w:rsid w:val="00B71B93"/>
    <w:rsid w:val="00B71BEF"/>
    <w:rsid w:val="00B71CE8"/>
    <w:rsid w:val="00B72109"/>
    <w:rsid w:val="00B72ADF"/>
    <w:rsid w:val="00B72F20"/>
    <w:rsid w:val="00B73367"/>
    <w:rsid w:val="00B743FD"/>
    <w:rsid w:val="00B74402"/>
    <w:rsid w:val="00B744A4"/>
    <w:rsid w:val="00B7468C"/>
    <w:rsid w:val="00B74847"/>
    <w:rsid w:val="00B75296"/>
    <w:rsid w:val="00B75342"/>
    <w:rsid w:val="00B757F4"/>
    <w:rsid w:val="00B75A26"/>
    <w:rsid w:val="00B7613E"/>
    <w:rsid w:val="00B7646C"/>
    <w:rsid w:val="00B765D1"/>
    <w:rsid w:val="00B76636"/>
    <w:rsid w:val="00B767CE"/>
    <w:rsid w:val="00B76C34"/>
    <w:rsid w:val="00B76C49"/>
    <w:rsid w:val="00B76D57"/>
    <w:rsid w:val="00B76F68"/>
    <w:rsid w:val="00B771A5"/>
    <w:rsid w:val="00B77304"/>
    <w:rsid w:val="00B773D1"/>
    <w:rsid w:val="00B774E9"/>
    <w:rsid w:val="00B77544"/>
    <w:rsid w:val="00B77675"/>
    <w:rsid w:val="00B777AE"/>
    <w:rsid w:val="00B77A12"/>
    <w:rsid w:val="00B80378"/>
    <w:rsid w:val="00B8043C"/>
    <w:rsid w:val="00B804A9"/>
    <w:rsid w:val="00B804F6"/>
    <w:rsid w:val="00B80596"/>
    <w:rsid w:val="00B805E7"/>
    <w:rsid w:val="00B80E81"/>
    <w:rsid w:val="00B80F21"/>
    <w:rsid w:val="00B80FEA"/>
    <w:rsid w:val="00B80FFB"/>
    <w:rsid w:val="00B811DA"/>
    <w:rsid w:val="00B81209"/>
    <w:rsid w:val="00B81542"/>
    <w:rsid w:val="00B81699"/>
    <w:rsid w:val="00B8175C"/>
    <w:rsid w:val="00B81787"/>
    <w:rsid w:val="00B817A2"/>
    <w:rsid w:val="00B81DCA"/>
    <w:rsid w:val="00B823CA"/>
    <w:rsid w:val="00B828B4"/>
    <w:rsid w:val="00B82A01"/>
    <w:rsid w:val="00B83123"/>
    <w:rsid w:val="00B84266"/>
    <w:rsid w:val="00B843EB"/>
    <w:rsid w:val="00B8440D"/>
    <w:rsid w:val="00B844DF"/>
    <w:rsid w:val="00B84641"/>
    <w:rsid w:val="00B847C2"/>
    <w:rsid w:val="00B85017"/>
    <w:rsid w:val="00B850D7"/>
    <w:rsid w:val="00B854C1"/>
    <w:rsid w:val="00B85649"/>
    <w:rsid w:val="00B858B7"/>
    <w:rsid w:val="00B859C6"/>
    <w:rsid w:val="00B86162"/>
    <w:rsid w:val="00B865B5"/>
    <w:rsid w:val="00B86659"/>
    <w:rsid w:val="00B86800"/>
    <w:rsid w:val="00B86C8D"/>
    <w:rsid w:val="00B86D28"/>
    <w:rsid w:val="00B86D9E"/>
    <w:rsid w:val="00B86DB6"/>
    <w:rsid w:val="00B86DDA"/>
    <w:rsid w:val="00B8734D"/>
    <w:rsid w:val="00B877F8"/>
    <w:rsid w:val="00B87805"/>
    <w:rsid w:val="00B87C1C"/>
    <w:rsid w:val="00B901EC"/>
    <w:rsid w:val="00B909BB"/>
    <w:rsid w:val="00B90D85"/>
    <w:rsid w:val="00B90EA0"/>
    <w:rsid w:val="00B90F71"/>
    <w:rsid w:val="00B918F2"/>
    <w:rsid w:val="00B91BA0"/>
    <w:rsid w:val="00B92117"/>
    <w:rsid w:val="00B9229A"/>
    <w:rsid w:val="00B92AAA"/>
    <w:rsid w:val="00B92C2C"/>
    <w:rsid w:val="00B93024"/>
    <w:rsid w:val="00B9310A"/>
    <w:rsid w:val="00B9311B"/>
    <w:rsid w:val="00B931B7"/>
    <w:rsid w:val="00B93202"/>
    <w:rsid w:val="00B9332E"/>
    <w:rsid w:val="00B93373"/>
    <w:rsid w:val="00B93443"/>
    <w:rsid w:val="00B934EF"/>
    <w:rsid w:val="00B935B4"/>
    <w:rsid w:val="00B938E4"/>
    <w:rsid w:val="00B94383"/>
    <w:rsid w:val="00B945C8"/>
    <w:rsid w:val="00B94A58"/>
    <w:rsid w:val="00B94AF3"/>
    <w:rsid w:val="00B94C65"/>
    <w:rsid w:val="00B94E0C"/>
    <w:rsid w:val="00B9545A"/>
    <w:rsid w:val="00B95FF5"/>
    <w:rsid w:val="00B96126"/>
    <w:rsid w:val="00B962AE"/>
    <w:rsid w:val="00B96925"/>
    <w:rsid w:val="00B96B40"/>
    <w:rsid w:val="00B96C3C"/>
    <w:rsid w:val="00B96E1A"/>
    <w:rsid w:val="00B972A5"/>
    <w:rsid w:val="00B975D8"/>
    <w:rsid w:val="00B977DE"/>
    <w:rsid w:val="00B97821"/>
    <w:rsid w:val="00B97B73"/>
    <w:rsid w:val="00BA00D1"/>
    <w:rsid w:val="00BA0299"/>
    <w:rsid w:val="00BA0438"/>
    <w:rsid w:val="00BA04EA"/>
    <w:rsid w:val="00BA0685"/>
    <w:rsid w:val="00BA0903"/>
    <w:rsid w:val="00BA095E"/>
    <w:rsid w:val="00BA09AA"/>
    <w:rsid w:val="00BA09BB"/>
    <w:rsid w:val="00BA0CD3"/>
    <w:rsid w:val="00BA0D10"/>
    <w:rsid w:val="00BA0EFA"/>
    <w:rsid w:val="00BA116B"/>
    <w:rsid w:val="00BA158E"/>
    <w:rsid w:val="00BA1692"/>
    <w:rsid w:val="00BA188B"/>
    <w:rsid w:val="00BA18BA"/>
    <w:rsid w:val="00BA18BD"/>
    <w:rsid w:val="00BA1A7E"/>
    <w:rsid w:val="00BA1C07"/>
    <w:rsid w:val="00BA1CA7"/>
    <w:rsid w:val="00BA1FA7"/>
    <w:rsid w:val="00BA2128"/>
    <w:rsid w:val="00BA22DF"/>
    <w:rsid w:val="00BA241C"/>
    <w:rsid w:val="00BA265D"/>
    <w:rsid w:val="00BA26A5"/>
    <w:rsid w:val="00BA2C2B"/>
    <w:rsid w:val="00BA2D23"/>
    <w:rsid w:val="00BA3411"/>
    <w:rsid w:val="00BA37C3"/>
    <w:rsid w:val="00BA3809"/>
    <w:rsid w:val="00BA3BB6"/>
    <w:rsid w:val="00BA3D19"/>
    <w:rsid w:val="00BA3FA2"/>
    <w:rsid w:val="00BA4649"/>
    <w:rsid w:val="00BA4858"/>
    <w:rsid w:val="00BA4EA4"/>
    <w:rsid w:val="00BA4FDC"/>
    <w:rsid w:val="00BA54E4"/>
    <w:rsid w:val="00BA5655"/>
    <w:rsid w:val="00BA575A"/>
    <w:rsid w:val="00BA589D"/>
    <w:rsid w:val="00BA5DF2"/>
    <w:rsid w:val="00BA5F0C"/>
    <w:rsid w:val="00BA625B"/>
    <w:rsid w:val="00BA6483"/>
    <w:rsid w:val="00BA6581"/>
    <w:rsid w:val="00BA6597"/>
    <w:rsid w:val="00BA6902"/>
    <w:rsid w:val="00BA6C0F"/>
    <w:rsid w:val="00BA6CA2"/>
    <w:rsid w:val="00BA6E6D"/>
    <w:rsid w:val="00BA70B6"/>
    <w:rsid w:val="00BA7E28"/>
    <w:rsid w:val="00BA7EEB"/>
    <w:rsid w:val="00BB03CF"/>
    <w:rsid w:val="00BB0456"/>
    <w:rsid w:val="00BB064D"/>
    <w:rsid w:val="00BB0B0F"/>
    <w:rsid w:val="00BB0F72"/>
    <w:rsid w:val="00BB100E"/>
    <w:rsid w:val="00BB12FF"/>
    <w:rsid w:val="00BB16D7"/>
    <w:rsid w:val="00BB16DB"/>
    <w:rsid w:val="00BB174E"/>
    <w:rsid w:val="00BB182B"/>
    <w:rsid w:val="00BB1DE3"/>
    <w:rsid w:val="00BB2115"/>
    <w:rsid w:val="00BB221E"/>
    <w:rsid w:val="00BB2235"/>
    <w:rsid w:val="00BB2455"/>
    <w:rsid w:val="00BB2C1F"/>
    <w:rsid w:val="00BB2E3D"/>
    <w:rsid w:val="00BB30B5"/>
    <w:rsid w:val="00BB3287"/>
    <w:rsid w:val="00BB34D4"/>
    <w:rsid w:val="00BB369D"/>
    <w:rsid w:val="00BB38EC"/>
    <w:rsid w:val="00BB3AD8"/>
    <w:rsid w:val="00BB3FB4"/>
    <w:rsid w:val="00BB450B"/>
    <w:rsid w:val="00BB52E4"/>
    <w:rsid w:val="00BB54DC"/>
    <w:rsid w:val="00BB54FC"/>
    <w:rsid w:val="00BB5568"/>
    <w:rsid w:val="00BB557B"/>
    <w:rsid w:val="00BB55BD"/>
    <w:rsid w:val="00BB5C70"/>
    <w:rsid w:val="00BB609B"/>
    <w:rsid w:val="00BB62BB"/>
    <w:rsid w:val="00BB6347"/>
    <w:rsid w:val="00BB67E9"/>
    <w:rsid w:val="00BB6B7F"/>
    <w:rsid w:val="00BB6E87"/>
    <w:rsid w:val="00BB7499"/>
    <w:rsid w:val="00BB7F98"/>
    <w:rsid w:val="00BC0016"/>
    <w:rsid w:val="00BC0115"/>
    <w:rsid w:val="00BC038A"/>
    <w:rsid w:val="00BC0519"/>
    <w:rsid w:val="00BC0670"/>
    <w:rsid w:val="00BC0D20"/>
    <w:rsid w:val="00BC0E4F"/>
    <w:rsid w:val="00BC0EE8"/>
    <w:rsid w:val="00BC0EEA"/>
    <w:rsid w:val="00BC11C2"/>
    <w:rsid w:val="00BC1242"/>
    <w:rsid w:val="00BC12B1"/>
    <w:rsid w:val="00BC13C5"/>
    <w:rsid w:val="00BC1485"/>
    <w:rsid w:val="00BC1C55"/>
    <w:rsid w:val="00BC1EB7"/>
    <w:rsid w:val="00BC21D8"/>
    <w:rsid w:val="00BC224D"/>
    <w:rsid w:val="00BC22E1"/>
    <w:rsid w:val="00BC22EE"/>
    <w:rsid w:val="00BC2444"/>
    <w:rsid w:val="00BC2D3F"/>
    <w:rsid w:val="00BC3818"/>
    <w:rsid w:val="00BC39D2"/>
    <w:rsid w:val="00BC3D52"/>
    <w:rsid w:val="00BC3DAF"/>
    <w:rsid w:val="00BC415E"/>
    <w:rsid w:val="00BC45A7"/>
    <w:rsid w:val="00BC470E"/>
    <w:rsid w:val="00BC47F2"/>
    <w:rsid w:val="00BC4843"/>
    <w:rsid w:val="00BC4891"/>
    <w:rsid w:val="00BC501F"/>
    <w:rsid w:val="00BC575E"/>
    <w:rsid w:val="00BC58E8"/>
    <w:rsid w:val="00BC5C3C"/>
    <w:rsid w:val="00BC643C"/>
    <w:rsid w:val="00BC6552"/>
    <w:rsid w:val="00BC672A"/>
    <w:rsid w:val="00BC6985"/>
    <w:rsid w:val="00BC699A"/>
    <w:rsid w:val="00BC6B5D"/>
    <w:rsid w:val="00BC6B85"/>
    <w:rsid w:val="00BC6BB6"/>
    <w:rsid w:val="00BC6D18"/>
    <w:rsid w:val="00BC71B6"/>
    <w:rsid w:val="00BC7651"/>
    <w:rsid w:val="00BC7EE8"/>
    <w:rsid w:val="00BD0063"/>
    <w:rsid w:val="00BD00DC"/>
    <w:rsid w:val="00BD0523"/>
    <w:rsid w:val="00BD0532"/>
    <w:rsid w:val="00BD07A0"/>
    <w:rsid w:val="00BD0DFF"/>
    <w:rsid w:val="00BD0E29"/>
    <w:rsid w:val="00BD1085"/>
    <w:rsid w:val="00BD1235"/>
    <w:rsid w:val="00BD12B9"/>
    <w:rsid w:val="00BD13AE"/>
    <w:rsid w:val="00BD1997"/>
    <w:rsid w:val="00BD1D7C"/>
    <w:rsid w:val="00BD1EC0"/>
    <w:rsid w:val="00BD2095"/>
    <w:rsid w:val="00BD23E5"/>
    <w:rsid w:val="00BD23EC"/>
    <w:rsid w:val="00BD27B8"/>
    <w:rsid w:val="00BD29E8"/>
    <w:rsid w:val="00BD2A56"/>
    <w:rsid w:val="00BD2D74"/>
    <w:rsid w:val="00BD315E"/>
    <w:rsid w:val="00BD316C"/>
    <w:rsid w:val="00BD3805"/>
    <w:rsid w:val="00BD3C5F"/>
    <w:rsid w:val="00BD3D2B"/>
    <w:rsid w:val="00BD3E2A"/>
    <w:rsid w:val="00BD462C"/>
    <w:rsid w:val="00BD4B2F"/>
    <w:rsid w:val="00BD4F90"/>
    <w:rsid w:val="00BD506B"/>
    <w:rsid w:val="00BD55F8"/>
    <w:rsid w:val="00BD5707"/>
    <w:rsid w:val="00BD5C1A"/>
    <w:rsid w:val="00BD60A4"/>
    <w:rsid w:val="00BD630C"/>
    <w:rsid w:val="00BD653A"/>
    <w:rsid w:val="00BD68BF"/>
    <w:rsid w:val="00BD6B97"/>
    <w:rsid w:val="00BD6BD6"/>
    <w:rsid w:val="00BD6BFD"/>
    <w:rsid w:val="00BD6C8E"/>
    <w:rsid w:val="00BD6ECA"/>
    <w:rsid w:val="00BD700E"/>
    <w:rsid w:val="00BD709A"/>
    <w:rsid w:val="00BD7299"/>
    <w:rsid w:val="00BD76F7"/>
    <w:rsid w:val="00BD796A"/>
    <w:rsid w:val="00BD7CB4"/>
    <w:rsid w:val="00BD7F2B"/>
    <w:rsid w:val="00BE01A1"/>
    <w:rsid w:val="00BE0433"/>
    <w:rsid w:val="00BE0918"/>
    <w:rsid w:val="00BE0C98"/>
    <w:rsid w:val="00BE12F2"/>
    <w:rsid w:val="00BE132B"/>
    <w:rsid w:val="00BE24F4"/>
    <w:rsid w:val="00BE2A51"/>
    <w:rsid w:val="00BE2ABD"/>
    <w:rsid w:val="00BE2B91"/>
    <w:rsid w:val="00BE3242"/>
    <w:rsid w:val="00BE32C9"/>
    <w:rsid w:val="00BE360E"/>
    <w:rsid w:val="00BE3A1E"/>
    <w:rsid w:val="00BE3A44"/>
    <w:rsid w:val="00BE3ECD"/>
    <w:rsid w:val="00BE410A"/>
    <w:rsid w:val="00BE4444"/>
    <w:rsid w:val="00BE4790"/>
    <w:rsid w:val="00BE4E4D"/>
    <w:rsid w:val="00BE4F40"/>
    <w:rsid w:val="00BE5151"/>
    <w:rsid w:val="00BE587F"/>
    <w:rsid w:val="00BE5908"/>
    <w:rsid w:val="00BE5F99"/>
    <w:rsid w:val="00BE5FC9"/>
    <w:rsid w:val="00BE63B5"/>
    <w:rsid w:val="00BE66F7"/>
    <w:rsid w:val="00BE6724"/>
    <w:rsid w:val="00BE6D0E"/>
    <w:rsid w:val="00BE71CE"/>
    <w:rsid w:val="00BE738E"/>
    <w:rsid w:val="00BE74B0"/>
    <w:rsid w:val="00BE7A0A"/>
    <w:rsid w:val="00BE7A41"/>
    <w:rsid w:val="00BE7CF4"/>
    <w:rsid w:val="00BF0244"/>
    <w:rsid w:val="00BF0402"/>
    <w:rsid w:val="00BF04A4"/>
    <w:rsid w:val="00BF056C"/>
    <w:rsid w:val="00BF0858"/>
    <w:rsid w:val="00BF0EE2"/>
    <w:rsid w:val="00BF0F5E"/>
    <w:rsid w:val="00BF1016"/>
    <w:rsid w:val="00BF102E"/>
    <w:rsid w:val="00BF10A4"/>
    <w:rsid w:val="00BF16EA"/>
    <w:rsid w:val="00BF17F0"/>
    <w:rsid w:val="00BF18F4"/>
    <w:rsid w:val="00BF1B26"/>
    <w:rsid w:val="00BF1FFB"/>
    <w:rsid w:val="00BF2553"/>
    <w:rsid w:val="00BF2642"/>
    <w:rsid w:val="00BF2727"/>
    <w:rsid w:val="00BF281A"/>
    <w:rsid w:val="00BF29E0"/>
    <w:rsid w:val="00BF2CE8"/>
    <w:rsid w:val="00BF2E33"/>
    <w:rsid w:val="00BF2F0F"/>
    <w:rsid w:val="00BF3BAA"/>
    <w:rsid w:val="00BF3C68"/>
    <w:rsid w:val="00BF3EC7"/>
    <w:rsid w:val="00BF3F54"/>
    <w:rsid w:val="00BF4067"/>
    <w:rsid w:val="00BF4089"/>
    <w:rsid w:val="00BF4316"/>
    <w:rsid w:val="00BF4813"/>
    <w:rsid w:val="00BF49FB"/>
    <w:rsid w:val="00BF4BB1"/>
    <w:rsid w:val="00BF4C08"/>
    <w:rsid w:val="00BF4C39"/>
    <w:rsid w:val="00BF59E9"/>
    <w:rsid w:val="00BF5C31"/>
    <w:rsid w:val="00BF5CAF"/>
    <w:rsid w:val="00BF5CEB"/>
    <w:rsid w:val="00BF5E27"/>
    <w:rsid w:val="00BF6353"/>
    <w:rsid w:val="00BF69E2"/>
    <w:rsid w:val="00BF6E84"/>
    <w:rsid w:val="00BF745F"/>
    <w:rsid w:val="00BF7AA9"/>
    <w:rsid w:val="00BF7BF4"/>
    <w:rsid w:val="00C00122"/>
    <w:rsid w:val="00C006F2"/>
    <w:rsid w:val="00C009A4"/>
    <w:rsid w:val="00C00B8A"/>
    <w:rsid w:val="00C00C03"/>
    <w:rsid w:val="00C00EB7"/>
    <w:rsid w:val="00C01935"/>
    <w:rsid w:val="00C01B9C"/>
    <w:rsid w:val="00C01CDA"/>
    <w:rsid w:val="00C01D97"/>
    <w:rsid w:val="00C02077"/>
    <w:rsid w:val="00C02541"/>
    <w:rsid w:val="00C028C5"/>
    <w:rsid w:val="00C02B17"/>
    <w:rsid w:val="00C02C61"/>
    <w:rsid w:val="00C03276"/>
    <w:rsid w:val="00C03503"/>
    <w:rsid w:val="00C039F0"/>
    <w:rsid w:val="00C03AD9"/>
    <w:rsid w:val="00C0405B"/>
    <w:rsid w:val="00C04432"/>
    <w:rsid w:val="00C04939"/>
    <w:rsid w:val="00C04F97"/>
    <w:rsid w:val="00C0545F"/>
    <w:rsid w:val="00C056FE"/>
    <w:rsid w:val="00C05B05"/>
    <w:rsid w:val="00C05D64"/>
    <w:rsid w:val="00C06211"/>
    <w:rsid w:val="00C07062"/>
    <w:rsid w:val="00C077C7"/>
    <w:rsid w:val="00C07CCA"/>
    <w:rsid w:val="00C1007A"/>
    <w:rsid w:val="00C10360"/>
    <w:rsid w:val="00C103E0"/>
    <w:rsid w:val="00C1087B"/>
    <w:rsid w:val="00C1090B"/>
    <w:rsid w:val="00C1130E"/>
    <w:rsid w:val="00C11DF4"/>
    <w:rsid w:val="00C11E8C"/>
    <w:rsid w:val="00C129B3"/>
    <w:rsid w:val="00C12D56"/>
    <w:rsid w:val="00C12DA5"/>
    <w:rsid w:val="00C12DAC"/>
    <w:rsid w:val="00C12FB2"/>
    <w:rsid w:val="00C13054"/>
    <w:rsid w:val="00C13128"/>
    <w:rsid w:val="00C1352D"/>
    <w:rsid w:val="00C1360D"/>
    <w:rsid w:val="00C136A5"/>
    <w:rsid w:val="00C13756"/>
    <w:rsid w:val="00C137BD"/>
    <w:rsid w:val="00C13956"/>
    <w:rsid w:val="00C139BA"/>
    <w:rsid w:val="00C13F26"/>
    <w:rsid w:val="00C13FAA"/>
    <w:rsid w:val="00C141CA"/>
    <w:rsid w:val="00C1482B"/>
    <w:rsid w:val="00C14AEC"/>
    <w:rsid w:val="00C14B54"/>
    <w:rsid w:val="00C14CF6"/>
    <w:rsid w:val="00C14F8F"/>
    <w:rsid w:val="00C1545E"/>
    <w:rsid w:val="00C154DE"/>
    <w:rsid w:val="00C157DC"/>
    <w:rsid w:val="00C1589F"/>
    <w:rsid w:val="00C1593B"/>
    <w:rsid w:val="00C1599A"/>
    <w:rsid w:val="00C159D8"/>
    <w:rsid w:val="00C15E56"/>
    <w:rsid w:val="00C15FBB"/>
    <w:rsid w:val="00C1609F"/>
    <w:rsid w:val="00C16120"/>
    <w:rsid w:val="00C1625B"/>
    <w:rsid w:val="00C16794"/>
    <w:rsid w:val="00C1685D"/>
    <w:rsid w:val="00C16CED"/>
    <w:rsid w:val="00C16D16"/>
    <w:rsid w:val="00C16D50"/>
    <w:rsid w:val="00C16F42"/>
    <w:rsid w:val="00C16FC2"/>
    <w:rsid w:val="00C16FF7"/>
    <w:rsid w:val="00C17021"/>
    <w:rsid w:val="00C17272"/>
    <w:rsid w:val="00C17569"/>
    <w:rsid w:val="00C175A6"/>
    <w:rsid w:val="00C17AEF"/>
    <w:rsid w:val="00C17DB4"/>
    <w:rsid w:val="00C202FD"/>
    <w:rsid w:val="00C20349"/>
    <w:rsid w:val="00C205A2"/>
    <w:rsid w:val="00C20D34"/>
    <w:rsid w:val="00C21009"/>
    <w:rsid w:val="00C21030"/>
    <w:rsid w:val="00C2159C"/>
    <w:rsid w:val="00C21D65"/>
    <w:rsid w:val="00C21F91"/>
    <w:rsid w:val="00C21FD6"/>
    <w:rsid w:val="00C21FD7"/>
    <w:rsid w:val="00C224E9"/>
    <w:rsid w:val="00C225A8"/>
    <w:rsid w:val="00C22628"/>
    <w:rsid w:val="00C22633"/>
    <w:rsid w:val="00C22749"/>
    <w:rsid w:val="00C22CE0"/>
    <w:rsid w:val="00C23337"/>
    <w:rsid w:val="00C233AE"/>
    <w:rsid w:val="00C2344A"/>
    <w:rsid w:val="00C2372E"/>
    <w:rsid w:val="00C23733"/>
    <w:rsid w:val="00C23850"/>
    <w:rsid w:val="00C23892"/>
    <w:rsid w:val="00C23A0B"/>
    <w:rsid w:val="00C23B76"/>
    <w:rsid w:val="00C240B2"/>
    <w:rsid w:val="00C241D8"/>
    <w:rsid w:val="00C2447E"/>
    <w:rsid w:val="00C24696"/>
    <w:rsid w:val="00C248D0"/>
    <w:rsid w:val="00C24ADA"/>
    <w:rsid w:val="00C24B7D"/>
    <w:rsid w:val="00C24C7B"/>
    <w:rsid w:val="00C24E9E"/>
    <w:rsid w:val="00C25488"/>
    <w:rsid w:val="00C25AC7"/>
    <w:rsid w:val="00C25C19"/>
    <w:rsid w:val="00C25EF3"/>
    <w:rsid w:val="00C25F72"/>
    <w:rsid w:val="00C2619D"/>
    <w:rsid w:val="00C26311"/>
    <w:rsid w:val="00C26322"/>
    <w:rsid w:val="00C263AE"/>
    <w:rsid w:val="00C263E8"/>
    <w:rsid w:val="00C265E0"/>
    <w:rsid w:val="00C26A1E"/>
    <w:rsid w:val="00C26B95"/>
    <w:rsid w:val="00C279BC"/>
    <w:rsid w:val="00C27D75"/>
    <w:rsid w:val="00C27EE9"/>
    <w:rsid w:val="00C306F2"/>
    <w:rsid w:val="00C3081A"/>
    <w:rsid w:val="00C31362"/>
    <w:rsid w:val="00C31442"/>
    <w:rsid w:val="00C31691"/>
    <w:rsid w:val="00C31BD7"/>
    <w:rsid w:val="00C32186"/>
    <w:rsid w:val="00C32241"/>
    <w:rsid w:val="00C322C7"/>
    <w:rsid w:val="00C32C94"/>
    <w:rsid w:val="00C333A5"/>
    <w:rsid w:val="00C3346B"/>
    <w:rsid w:val="00C33497"/>
    <w:rsid w:val="00C337C0"/>
    <w:rsid w:val="00C33C92"/>
    <w:rsid w:val="00C33E2D"/>
    <w:rsid w:val="00C33F1A"/>
    <w:rsid w:val="00C3406F"/>
    <w:rsid w:val="00C340FC"/>
    <w:rsid w:val="00C345C2"/>
    <w:rsid w:val="00C346AF"/>
    <w:rsid w:val="00C347EF"/>
    <w:rsid w:val="00C34841"/>
    <w:rsid w:val="00C348A0"/>
    <w:rsid w:val="00C34D00"/>
    <w:rsid w:val="00C34D3E"/>
    <w:rsid w:val="00C350B5"/>
    <w:rsid w:val="00C350C1"/>
    <w:rsid w:val="00C3522E"/>
    <w:rsid w:val="00C35551"/>
    <w:rsid w:val="00C35812"/>
    <w:rsid w:val="00C358AB"/>
    <w:rsid w:val="00C358D3"/>
    <w:rsid w:val="00C35B46"/>
    <w:rsid w:val="00C35B52"/>
    <w:rsid w:val="00C35BC2"/>
    <w:rsid w:val="00C35C2B"/>
    <w:rsid w:val="00C35CA3"/>
    <w:rsid w:val="00C35CC9"/>
    <w:rsid w:val="00C35D16"/>
    <w:rsid w:val="00C35E68"/>
    <w:rsid w:val="00C361B5"/>
    <w:rsid w:val="00C36211"/>
    <w:rsid w:val="00C36748"/>
    <w:rsid w:val="00C367F4"/>
    <w:rsid w:val="00C369BE"/>
    <w:rsid w:val="00C36A0A"/>
    <w:rsid w:val="00C36B34"/>
    <w:rsid w:val="00C36BE6"/>
    <w:rsid w:val="00C36C65"/>
    <w:rsid w:val="00C36E92"/>
    <w:rsid w:val="00C37512"/>
    <w:rsid w:val="00C37B77"/>
    <w:rsid w:val="00C37F42"/>
    <w:rsid w:val="00C40095"/>
    <w:rsid w:val="00C40149"/>
    <w:rsid w:val="00C407B0"/>
    <w:rsid w:val="00C408B4"/>
    <w:rsid w:val="00C408F9"/>
    <w:rsid w:val="00C410EF"/>
    <w:rsid w:val="00C4154F"/>
    <w:rsid w:val="00C415F2"/>
    <w:rsid w:val="00C417A7"/>
    <w:rsid w:val="00C419E1"/>
    <w:rsid w:val="00C41AD1"/>
    <w:rsid w:val="00C41BB6"/>
    <w:rsid w:val="00C41CFA"/>
    <w:rsid w:val="00C41F2D"/>
    <w:rsid w:val="00C41F4A"/>
    <w:rsid w:val="00C41F5E"/>
    <w:rsid w:val="00C420DA"/>
    <w:rsid w:val="00C4215B"/>
    <w:rsid w:val="00C42322"/>
    <w:rsid w:val="00C42608"/>
    <w:rsid w:val="00C42637"/>
    <w:rsid w:val="00C426B2"/>
    <w:rsid w:val="00C4278F"/>
    <w:rsid w:val="00C4289C"/>
    <w:rsid w:val="00C43180"/>
    <w:rsid w:val="00C431EE"/>
    <w:rsid w:val="00C4343D"/>
    <w:rsid w:val="00C4373F"/>
    <w:rsid w:val="00C43B2C"/>
    <w:rsid w:val="00C43B78"/>
    <w:rsid w:val="00C43EF2"/>
    <w:rsid w:val="00C43FE9"/>
    <w:rsid w:val="00C4405F"/>
    <w:rsid w:val="00C44165"/>
    <w:rsid w:val="00C443ED"/>
    <w:rsid w:val="00C4474C"/>
    <w:rsid w:val="00C44A72"/>
    <w:rsid w:val="00C44F85"/>
    <w:rsid w:val="00C4549D"/>
    <w:rsid w:val="00C458EA"/>
    <w:rsid w:val="00C45955"/>
    <w:rsid w:val="00C45AE3"/>
    <w:rsid w:val="00C46630"/>
    <w:rsid w:val="00C46829"/>
    <w:rsid w:val="00C468EF"/>
    <w:rsid w:val="00C46B9E"/>
    <w:rsid w:val="00C46E83"/>
    <w:rsid w:val="00C46EF3"/>
    <w:rsid w:val="00C47031"/>
    <w:rsid w:val="00C4727B"/>
    <w:rsid w:val="00C47A54"/>
    <w:rsid w:val="00C47FCE"/>
    <w:rsid w:val="00C5004C"/>
    <w:rsid w:val="00C50278"/>
    <w:rsid w:val="00C50449"/>
    <w:rsid w:val="00C506B4"/>
    <w:rsid w:val="00C5078B"/>
    <w:rsid w:val="00C509C1"/>
    <w:rsid w:val="00C50A7A"/>
    <w:rsid w:val="00C50C3D"/>
    <w:rsid w:val="00C50D93"/>
    <w:rsid w:val="00C50FAB"/>
    <w:rsid w:val="00C50FB0"/>
    <w:rsid w:val="00C51301"/>
    <w:rsid w:val="00C51312"/>
    <w:rsid w:val="00C51453"/>
    <w:rsid w:val="00C51D51"/>
    <w:rsid w:val="00C52215"/>
    <w:rsid w:val="00C524D1"/>
    <w:rsid w:val="00C52519"/>
    <w:rsid w:val="00C52635"/>
    <w:rsid w:val="00C52766"/>
    <w:rsid w:val="00C527CB"/>
    <w:rsid w:val="00C5287B"/>
    <w:rsid w:val="00C52A7F"/>
    <w:rsid w:val="00C52BFA"/>
    <w:rsid w:val="00C52C0F"/>
    <w:rsid w:val="00C52DAC"/>
    <w:rsid w:val="00C52F65"/>
    <w:rsid w:val="00C5354A"/>
    <w:rsid w:val="00C537AC"/>
    <w:rsid w:val="00C53849"/>
    <w:rsid w:val="00C53A79"/>
    <w:rsid w:val="00C5417A"/>
    <w:rsid w:val="00C5453D"/>
    <w:rsid w:val="00C54641"/>
    <w:rsid w:val="00C547ED"/>
    <w:rsid w:val="00C54A01"/>
    <w:rsid w:val="00C54BCD"/>
    <w:rsid w:val="00C54FC6"/>
    <w:rsid w:val="00C55032"/>
    <w:rsid w:val="00C553DA"/>
    <w:rsid w:val="00C5549D"/>
    <w:rsid w:val="00C55BFB"/>
    <w:rsid w:val="00C55F50"/>
    <w:rsid w:val="00C55FE0"/>
    <w:rsid w:val="00C563DD"/>
    <w:rsid w:val="00C56473"/>
    <w:rsid w:val="00C56E50"/>
    <w:rsid w:val="00C56ECA"/>
    <w:rsid w:val="00C57519"/>
    <w:rsid w:val="00C57581"/>
    <w:rsid w:val="00C57645"/>
    <w:rsid w:val="00C578B9"/>
    <w:rsid w:val="00C600B4"/>
    <w:rsid w:val="00C602CF"/>
    <w:rsid w:val="00C602E4"/>
    <w:rsid w:val="00C6030F"/>
    <w:rsid w:val="00C60CEF"/>
    <w:rsid w:val="00C60E66"/>
    <w:rsid w:val="00C617D7"/>
    <w:rsid w:val="00C61CDD"/>
    <w:rsid w:val="00C621D2"/>
    <w:rsid w:val="00C624F4"/>
    <w:rsid w:val="00C625A6"/>
    <w:rsid w:val="00C62722"/>
    <w:rsid w:val="00C6275C"/>
    <w:rsid w:val="00C62AF0"/>
    <w:rsid w:val="00C62DA9"/>
    <w:rsid w:val="00C62F51"/>
    <w:rsid w:val="00C62FFF"/>
    <w:rsid w:val="00C6301E"/>
    <w:rsid w:val="00C6334D"/>
    <w:rsid w:val="00C6355B"/>
    <w:rsid w:val="00C63929"/>
    <w:rsid w:val="00C63BD9"/>
    <w:rsid w:val="00C63D81"/>
    <w:rsid w:val="00C63E29"/>
    <w:rsid w:val="00C6427E"/>
    <w:rsid w:val="00C64352"/>
    <w:rsid w:val="00C645C1"/>
    <w:rsid w:val="00C64637"/>
    <w:rsid w:val="00C649BE"/>
    <w:rsid w:val="00C64E8B"/>
    <w:rsid w:val="00C6548E"/>
    <w:rsid w:val="00C654D0"/>
    <w:rsid w:val="00C655E0"/>
    <w:rsid w:val="00C6581D"/>
    <w:rsid w:val="00C658F5"/>
    <w:rsid w:val="00C65BBF"/>
    <w:rsid w:val="00C65CE7"/>
    <w:rsid w:val="00C65D05"/>
    <w:rsid w:val="00C6637C"/>
    <w:rsid w:val="00C6637F"/>
    <w:rsid w:val="00C663EA"/>
    <w:rsid w:val="00C6693E"/>
    <w:rsid w:val="00C6696E"/>
    <w:rsid w:val="00C66BEF"/>
    <w:rsid w:val="00C66D6F"/>
    <w:rsid w:val="00C67392"/>
    <w:rsid w:val="00C674AB"/>
    <w:rsid w:val="00C67574"/>
    <w:rsid w:val="00C676E9"/>
    <w:rsid w:val="00C67A6A"/>
    <w:rsid w:val="00C67EEC"/>
    <w:rsid w:val="00C7011A"/>
    <w:rsid w:val="00C702C7"/>
    <w:rsid w:val="00C703F7"/>
    <w:rsid w:val="00C705C1"/>
    <w:rsid w:val="00C70604"/>
    <w:rsid w:val="00C70614"/>
    <w:rsid w:val="00C70791"/>
    <w:rsid w:val="00C70792"/>
    <w:rsid w:val="00C70B93"/>
    <w:rsid w:val="00C70D7B"/>
    <w:rsid w:val="00C71076"/>
    <w:rsid w:val="00C71A0F"/>
    <w:rsid w:val="00C71A45"/>
    <w:rsid w:val="00C71E47"/>
    <w:rsid w:val="00C71F63"/>
    <w:rsid w:val="00C720F0"/>
    <w:rsid w:val="00C72101"/>
    <w:rsid w:val="00C721E7"/>
    <w:rsid w:val="00C7246C"/>
    <w:rsid w:val="00C72D85"/>
    <w:rsid w:val="00C72F75"/>
    <w:rsid w:val="00C735F3"/>
    <w:rsid w:val="00C73944"/>
    <w:rsid w:val="00C73956"/>
    <w:rsid w:val="00C73A8B"/>
    <w:rsid w:val="00C73B01"/>
    <w:rsid w:val="00C744CC"/>
    <w:rsid w:val="00C745AE"/>
    <w:rsid w:val="00C7479E"/>
    <w:rsid w:val="00C748EC"/>
    <w:rsid w:val="00C74DF5"/>
    <w:rsid w:val="00C74E54"/>
    <w:rsid w:val="00C75958"/>
    <w:rsid w:val="00C75A2F"/>
    <w:rsid w:val="00C75B98"/>
    <w:rsid w:val="00C76019"/>
    <w:rsid w:val="00C76062"/>
    <w:rsid w:val="00C76325"/>
    <w:rsid w:val="00C76622"/>
    <w:rsid w:val="00C768AE"/>
    <w:rsid w:val="00C768E6"/>
    <w:rsid w:val="00C76A87"/>
    <w:rsid w:val="00C76AE1"/>
    <w:rsid w:val="00C7756C"/>
    <w:rsid w:val="00C777AD"/>
    <w:rsid w:val="00C77B12"/>
    <w:rsid w:val="00C77B4A"/>
    <w:rsid w:val="00C77EE8"/>
    <w:rsid w:val="00C8000B"/>
    <w:rsid w:val="00C804F6"/>
    <w:rsid w:val="00C806DA"/>
    <w:rsid w:val="00C80F7E"/>
    <w:rsid w:val="00C8113D"/>
    <w:rsid w:val="00C81277"/>
    <w:rsid w:val="00C81397"/>
    <w:rsid w:val="00C81574"/>
    <w:rsid w:val="00C81B10"/>
    <w:rsid w:val="00C81EAD"/>
    <w:rsid w:val="00C82AD4"/>
    <w:rsid w:val="00C82B15"/>
    <w:rsid w:val="00C82F79"/>
    <w:rsid w:val="00C83340"/>
    <w:rsid w:val="00C83A85"/>
    <w:rsid w:val="00C83AE5"/>
    <w:rsid w:val="00C83C6E"/>
    <w:rsid w:val="00C8415D"/>
    <w:rsid w:val="00C8477D"/>
    <w:rsid w:val="00C8481E"/>
    <w:rsid w:val="00C8492A"/>
    <w:rsid w:val="00C8493B"/>
    <w:rsid w:val="00C850F0"/>
    <w:rsid w:val="00C85226"/>
    <w:rsid w:val="00C85280"/>
    <w:rsid w:val="00C85608"/>
    <w:rsid w:val="00C858A0"/>
    <w:rsid w:val="00C858E9"/>
    <w:rsid w:val="00C8594D"/>
    <w:rsid w:val="00C86156"/>
    <w:rsid w:val="00C86836"/>
    <w:rsid w:val="00C86C56"/>
    <w:rsid w:val="00C86E4D"/>
    <w:rsid w:val="00C87190"/>
    <w:rsid w:val="00C87289"/>
    <w:rsid w:val="00C872D6"/>
    <w:rsid w:val="00C87632"/>
    <w:rsid w:val="00C878DA"/>
    <w:rsid w:val="00C87CD8"/>
    <w:rsid w:val="00C87E52"/>
    <w:rsid w:val="00C90005"/>
    <w:rsid w:val="00C90237"/>
    <w:rsid w:val="00C903F9"/>
    <w:rsid w:val="00C90962"/>
    <w:rsid w:val="00C90A3E"/>
    <w:rsid w:val="00C91031"/>
    <w:rsid w:val="00C9133D"/>
    <w:rsid w:val="00C914D6"/>
    <w:rsid w:val="00C91505"/>
    <w:rsid w:val="00C915F4"/>
    <w:rsid w:val="00C91AEC"/>
    <w:rsid w:val="00C91DEB"/>
    <w:rsid w:val="00C9255B"/>
    <w:rsid w:val="00C927D3"/>
    <w:rsid w:val="00C92965"/>
    <w:rsid w:val="00C92E97"/>
    <w:rsid w:val="00C933B4"/>
    <w:rsid w:val="00C93542"/>
    <w:rsid w:val="00C93789"/>
    <w:rsid w:val="00C93CE0"/>
    <w:rsid w:val="00C93F65"/>
    <w:rsid w:val="00C93FB4"/>
    <w:rsid w:val="00C94052"/>
    <w:rsid w:val="00C940C7"/>
    <w:rsid w:val="00C945E0"/>
    <w:rsid w:val="00C94745"/>
    <w:rsid w:val="00C947E6"/>
    <w:rsid w:val="00C94809"/>
    <w:rsid w:val="00C94917"/>
    <w:rsid w:val="00C94B97"/>
    <w:rsid w:val="00C94DE1"/>
    <w:rsid w:val="00C94E16"/>
    <w:rsid w:val="00C951CA"/>
    <w:rsid w:val="00C95304"/>
    <w:rsid w:val="00C9530A"/>
    <w:rsid w:val="00C96119"/>
    <w:rsid w:val="00C96A2C"/>
    <w:rsid w:val="00C96E6A"/>
    <w:rsid w:val="00C96F92"/>
    <w:rsid w:val="00C970A9"/>
    <w:rsid w:val="00C971C7"/>
    <w:rsid w:val="00C9721D"/>
    <w:rsid w:val="00C972F8"/>
    <w:rsid w:val="00C97307"/>
    <w:rsid w:val="00C973A1"/>
    <w:rsid w:val="00C979D5"/>
    <w:rsid w:val="00C979E4"/>
    <w:rsid w:val="00C97B30"/>
    <w:rsid w:val="00C97B34"/>
    <w:rsid w:val="00C97F01"/>
    <w:rsid w:val="00CA0153"/>
    <w:rsid w:val="00CA0439"/>
    <w:rsid w:val="00CA0576"/>
    <w:rsid w:val="00CA065A"/>
    <w:rsid w:val="00CA06E9"/>
    <w:rsid w:val="00CA0891"/>
    <w:rsid w:val="00CA0A7E"/>
    <w:rsid w:val="00CA0AC7"/>
    <w:rsid w:val="00CA0AFD"/>
    <w:rsid w:val="00CA116A"/>
    <w:rsid w:val="00CA1936"/>
    <w:rsid w:val="00CA1DB9"/>
    <w:rsid w:val="00CA24A2"/>
    <w:rsid w:val="00CA26D5"/>
    <w:rsid w:val="00CA27B9"/>
    <w:rsid w:val="00CA27E9"/>
    <w:rsid w:val="00CA285F"/>
    <w:rsid w:val="00CA2C72"/>
    <w:rsid w:val="00CA2E0B"/>
    <w:rsid w:val="00CA328F"/>
    <w:rsid w:val="00CA3444"/>
    <w:rsid w:val="00CA36A0"/>
    <w:rsid w:val="00CA37D8"/>
    <w:rsid w:val="00CA3922"/>
    <w:rsid w:val="00CA3C53"/>
    <w:rsid w:val="00CA412D"/>
    <w:rsid w:val="00CA4230"/>
    <w:rsid w:val="00CA4267"/>
    <w:rsid w:val="00CA4427"/>
    <w:rsid w:val="00CA4BEC"/>
    <w:rsid w:val="00CA4C6C"/>
    <w:rsid w:val="00CA4DB9"/>
    <w:rsid w:val="00CA4E03"/>
    <w:rsid w:val="00CA540C"/>
    <w:rsid w:val="00CA56E9"/>
    <w:rsid w:val="00CA570C"/>
    <w:rsid w:val="00CA5775"/>
    <w:rsid w:val="00CA5894"/>
    <w:rsid w:val="00CA5DEC"/>
    <w:rsid w:val="00CA5ED2"/>
    <w:rsid w:val="00CA5FEA"/>
    <w:rsid w:val="00CA5FF4"/>
    <w:rsid w:val="00CA62CC"/>
    <w:rsid w:val="00CA68D9"/>
    <w:rsid w:val="00CA6A19"/>
    <w:rsid w:val="00CA7074"/>
    <w:rsid w:val="00CA7282"/>
    <w:rsid w:val="00CA7DE4"/>
    <w:rsid w:val="00CA7F27"/>
    <w:rsid w:val="00CB0336"/>
    <w:rsid w:val="00CB06D8"/>
    <w:rsid w:val="00CB085B"/>
    <w:rsid w:val="00CB08B2"/>
    <w:rsid w:val="00CB09A8"/>
    <w:rsid w:val="00CB1158"/>
    <w:rsid w:val="00CB15F7"/>
    <w:rsid w:val="00CB1E40"/>
    <w:rsid w:val="00CB2287"/>
    <w:rsid w:val="00CB2BB2"/>
    <w:rsid w:val="00CB2C92"/>
    <w:rsid w:val="00CB3321"/>
    <w:rsid w:val="00CB3981"/>
    <w:rsid w:val="00CB4066"/>
    <w:rsid w:val="00CB4168"/>
    <w:rsid w:val="00CB4330"/>
    <w:rsid w:val="00CB44C3"/>
    <w:rsid w:val="00CB46CD"/>
    <w:rsid w:val="00CB4735"/>
    <w:rsid w:val="00CB4997"/>
    <w:rsid w:val="00CB4B3B"/>
    <w:rsid w:val="00CB4E81"/>
    <w:rsid w:val="00CB4F32"/>
    <w:rsid w:val="00CB4FF1"/>
    <w:rsid w:val="00CB52AA"/>
    <w:rsid w:val="00CB5BF7"/>
    <w:rsid w:val="00CB5E3D"/>
    <w:rsid w:val="00CB6148"/>
    <w:rsid w:val="00CB63C1"/>
    <w:rsid w:val="00CB6617"/>
    <w:rsid w:val="00CB6A5D"/>
    <w:rsid w:val="00CB6FD4"/>
    <w:rsid w:val="00CB73A4"/>
    <w:rsid w:val="00CB7D63"/>
    <w:rsid w:val="00CB7DFE"/>
    <w:rsid w:val="00CB7E23"/>
    <w:rsid w:val="00CC0221"/>
    <w:rsid w:val="00CC02AD"/>
    <w:rsid w:val="00CC0552"/>
    <w:rsid w:val="00CC074C"/>
    <w:rsid w:val="00CC082E"/>
    <w:rsid w:val="00CC089C"/>
    <w:rsid w:val="00CC0B2D"/>
    <w:rsid w:val="00CC0F30"/>
    <w:rsid w:val="00CC1021"/>
    <w:rsid w:val="00CC11E8"/>
    <w:rsid w:val="00CC15A0"/>
    <w:rsid w:val="00CC1678"/>
    <w:rsid w:val="00CC19EC"/>
    <w:rsid w:val="00CC1CDE"/>
    <w:rsid w:val="00CC1CEE"/>
    <w:rsid w:val="00CC1D22"/>
    <w:rsid w:val="00CC1E98"/>
    <w:rsid w:val="00CC1FED"/>
    <w:rsid w:val="00CC235D"/>
    <w:rsid w:val="00CC265C"/>
    <w:rsid w:val="00CC28CF"/>
    <w:rsid w:val="00CC2B18"/>
    <w:rsid w:val="00CC2C45"/>
    <w:rsid w:val="00CC2DD8"/>
    <w:rsid w:val="00CC3021"/>
    <w:rsid w:val="00CC31C9"/>
    <w:rsid w:val="00CC3603"/>
    <w:rsid w:val="00CC373A"/>
    <w:rsid w:val="00CC39D3"/>
    <w:rsid w:val="00CC3C8B"/>
    <w:rsid w:val="00CC3DB6"/>
    <w:rsid w:val="00CC3E8B"/>
    <w:rsid w:val="00CC40A6"/>
    <w:rsid w:val="00CC42F9"/>
    <w:rsid w:val="00CC451A"/>
    <w:rsid w:val="00CC466D"/>
    <w:rsid w:val="00CC4A2B"/>
    <w:rsid w:val="00CC4B3D"/>
    <w:rsid w:val="00CC4C75"/>
    <w:rsid w:val="00CC5035"/>
    <w:rsid w:val="00CC51D0"/>
    <w:rsid w:val="00CC578B"/>
    <w:rsid w:val="00CC57FD"/>
    <w:rsid w:val="00CC5857"/>
    <w:rsid w:val="00CC5CAC"/>
    <w:rsid w:val="00CC5D27"/>
    <w:rsid w:val="00CC5DEF"/>
    <w:rsid w:val="00CC5DF2"/>
    <w:rsid w:val="00CC5E98"/>
    <w:rsid w:val="00CC5F5E"/>
    <w:rsid w:val="00CC5F7D"/>
    <w:rsid w:val="00CC600E"/>
    <w:rsid w:val="00CC607E"/>
    <w:rsid w:val="00CC6382"/>
    <w:rsid w:val="00CC64C8"/>
    <w:rsid w:val="00CC6841"/>
    <w:rsid w:val="00CC6906"/>
    <w:rsid w:val="00CC69FE"/>
    <w:rsid w:val="00CC6AD4"/>
    <w:rsid w:val="00CC6F41"/>
    <w:rsid w:val="00CC709C"/>
    <w:rsid w:val="00CC71A1"/>
    <w:rsid w:val="00CC75DB"/>
    <w:rsid w:val="00CC7809"/>
    <w:rsid w:val="00CC7A9C"/>
    <w:rsid w:val="00CC7F30"/>
    <w:rsid w:val="00CC7FAD"/>
    <w:rsid w:val="00CD0265"/>
    <w:rsid w:val="00CD0426"/>
    <w:rsid w:val="00CD0603"/>
    <w:rsid w:val="00CD0763"/>
    <w:rsid w:val="00CD0D9B"/>
    <w:rsid w:val="00CD0DF2"/>
    <w:rsid w:val="00CD1054"/>
    <w:rsid w:val="00CD1509"/>
    <w:rsid w:val="00CD15D4"/>
    <w:rsid w:val="00CD1B1C"/>
    <w:rsid w:val="00CD1BC1"/>
    <w:rsid w:val="00CD1C9E"/>
    <w:rsid w:val="00CD1EDA"/>
    <w:rsid w:val="00CD2042"/>
    <w:rsid w:val="00CD21BC"/>
    <w:rsid w:val="00CD23B8"/>
    <w:rsid w:val="00CD2510"/>
    <w:rsid w:val="00CD2676"/>
    <w:rsid w:val="00CD312B"/>
    <w:rsid w:val="00CD31FE"/>
    <w:rsid w:val="00CD3371"/>
    <w:rsid w:val="00CD36C8"/>
    <w:rsid w:val="00CD3914"/>
    <w:rsid w:val="00CD46BF"/>
    <w:rsid w:val="00CD4802"/>
    <w:rsid w:val="00CD4835"/>
    <w:rsid w:val="00CD4913"/>
    <w:rsid w:val="00CD4E0A"/>
    <w:rsid w:val="00CD4EED"/>
    <w:rsid w:val="00CD4EEF"/>
    <w:rsid w:val="00CD5043"/>
    <w:rsid w:val="00CD57EB"/>
    <w:rsid w:val="00CD59BA"/>
    <w:rsid w:val="00CD5F5C"/>
    <w:rsid w:val="00CD5FD1"/>
    <w:rsid w:val="00CD6026"/>
    <w:rsid w:val="00CD60B1"/>
    <w:rsid w:val="00CD6143"/>
    <w:rsid w:val="00CD64B9"/>
    <w:rsid w:val="00CD6B3D"/>
    <w:rsid w:val="00CD6FE8"/>
    <w:rsid w:val="00CD7211"/>
    <w:rsid w:val="00CE004C"/>
    <w:rsid w:val="00CE019D"/>
    <w:rsid w:val="00CE0442"/>
    <w:rsid w:val="00CE0632"/>
    <w:rsid w:val="00CE0A4C"/>
    <w:rsid w:val="00CE0B3F"/>
    <w:rsid w:val="00CE0F60"/>
    <w:rsid w:val="00CE10E5"/>
    <w:rsid w:val="00CE1180"/>
    <w:rsid w:val="00CE1227"/>
    <w:rsid w:val="00CE149F"/>
    <w:rsid w:val="00CE16E8"/>
    <w:rsid w:val="00CE1806"/>
    <w:rsid w:val="00CE1CA7"/>
    <w:rsid w:val="00CE1EBB"/>
    <w:rsid w:val="00CE2019"/>
    <w:rsid w:val="00CE227A"/>
    <w:rsid w:val="00CE26CB"/>
    <w:rsid w:val="00CE2A4D"/>
    <w:rsid w:val="00CE2C25"/>
    <w:rsid w:val="00CE2CE2"/>
    <w:rsid w:val="00CE2CFC"/>
    <w:rsid w:val="00CE2DEE"/>
    <w:rsid w:val="00CE3239"/>
    <w:rsid w:val="00CE325B"/>
    <w:rsid w:val="00CE3262"/>
    <w:rsid w:val="00CE43BE"/>
    <w:rsid w:val="00CE4487"/>
    <w:rsid w:val="00CE4799"/>
    <w:rsid w:val="00CE4803"/>
    <w:rsid w:val="00CE49E9"/>
    <w:rsid w:val="00CE4A1F"/>
    <w:rsid w:val="00CE4A96"/>
    <w:rsid w:val="00CE4CA7"/>
    <w:rsid w:val="00CE4E8B"/>
    <w:rsid w:val="00CE5142"/>
    <w:rsid w:val="00CE56A8"/>
    <w:rsid w:val="00CE583B"/>
    <w:rsid w:val="00CE5A90"/>
    <w:rsid w:val="00CE5ACC"/>
    <w:rsid w:val="00CE5B35"/>
    <w:rsid w:val="00CE5FE1"/>
    <w:rsid w:val="00CE6208"/>
    <w:rsid w:val="00CE645A"/>
    <w:rsid w:val="00CE68C7"/>
    <w:rsid w:val="00CE69A3"/>
    <w:rsid w:val="00CE6D3E"/>
    <w:rsid w:val="00CE6E77"/>
    <w:rsid w:val="00CE6EC2"/>
    <w:rsid w:val="00CE7091"/>
    <w:rsid w:val="00CE752E"/>
    <w:rsid w:val="00CE7810"/>
    <w:rsid w:val="00CE7881"/>
    <w:rsid w:val="00CE7955"/>
    <w:rsid w:val="00CE7A9F"/>
    <w:rsid w:val="00CE7CA6"/>
    <w:rsid w:val="00CED2F9"/>
    <w:rsid w:val="00CF0B22"/>
    <w:rsid w:val="00CF0B9C"/>
    <w:rsid w:val="00CF1604"/>
    <w:rsid w:val="00CF17F5"/>
    <w:rsid w:val="00CF1B3D"/>
    <w:rsid w:val="00CF2232"/>
    <w:rsid w:val="00CF29B6"/>
    <w:rsid w:val="00CF2AD2"/>
    <w:rsid w:val="00CF2D05"/>
    <w:rsid w:val="00CF3366"/>
    <w:rsid w:val="00CF33A4"/>
    <w:rsid w:val="00CF3C0D"/>
    <w:rsid w:val="00CF3DFE"/>
    <w:rsid w:val="00CF3EE7"/>
    <w:rsid w:val="00CF41EA"/>
    <w:rsid w:val="00CF42B4"/>
    <w:rsid w:val="00CF4581"/>
    <w:rsid w:val="00CF4597"/>
    <w:rsid w:val="00CF45E7"/>
    <w:rsid w:val="00CF4774"/>
    <w:rsid w:val="00CF47A5"/>
    <w:rsid w:val="00CF47EB"/>
    <w:rsid w:val="00CF4A86"/>
    <w:rsid w:val="00CF4B94"/>
    <w:rsid w:val="00CF4D42"/>
    <w:rsid w:val="00CF500B"/>
    <w:rsid w:val="00CF519A"/>
    <w:rsid w:val="00CF54EE"/>
    <w:rsid w:val="00CF5871"/>
    <w:rsid w:val="00CF5A84"/>
    <w:rsid w:val="00CF5E53"/>
    <w:rsid w:val="00CF63AD"/>
    <w:rsid w:val="00CF664F"/>
    <w:rsid w:val="00CF684B"/>
    <w:rsid w:val="00CF69D0"/>
    <w:rsid w:val="00CF6CC2"/>
    <w:rsid w:val="00CF6CDB"/>
    <w:rsid w:val="00CF7566"/>
    <w:rsid w:val="00CF75E9"/>
    <w:rsid w:val="00CF7643"/>
    <w:rsid w:val="00CF7687"/>
    <w:rsid w:val="00CF7C82"/>
    <w:rsid w:val="00D001E2"/>
    <w:rsid w:val="00D00631"/>
    <w:rsid w:val="00D00644"/>
    <w:rsid w:val="00D00871"/>
    <w:rsid w:val="00D008EF"/>
    <w:rsid w:val="00D00C41"/>
    <w:rsid w:val="00D00F28"/>
    <w:rsid w:val="00D011D4"/>
    <w:rsid w:val="00D014A2"/>
    <w:rsid w:val="00D01CEE"/>
    <w:rsid w:val="00D01FC7"/>
    <w:rsid w:val="00D02020"/>
    <w:rsid w:val="00D020C6"/>
    <w:rsid w:val="00D02435"/>
    <w:rsid w:val="00D029D8"/>
    <w:rsid w:val="00D02B43"/>
    <w:rsid w:val="00D02C97"/>
    <w:rsid w:val="00D02D90"/>
    <w:rsid w:val="00D02DD1"/>
    <w:rsid w:val="00D02E01"/>
    <w:rsid w:val="00D02E17"/>
    <w:rsid w:val="00D02EF4"/>
    <w:rsid w:val="00D031B1"/>
    <w:rsid w:val="00D036EE"/>
    <w:rsid w:val="00D03A4A"/>
    <w:rsid w:val="00D03C24"/>
    <w:rsid w:val="00D03CAE"/>
    <w:rsid w:val="00D03CDE"/>
    <w:rsid w:val="00D03CE4"/>
    <w:rsid w:val="00D04061"/>
    <w:rsid w:val="00D04692"/>
    <w:rsid w:val="00D046ED"/>
    <w:rsid w:val="00D04A1A"/>
    <w:rsid w:val="00D04AFF"/>
    <w:rsid w:val="00D04BEC"/>
    <w:rsid w:val="00D04D0E"/>
    <w:rsid w:val="00D04D9D"/>
    <w:rsid w:val="00D04EA6"/>
    <w:rsid w:val="00D04F04"/>
    <w:rsid w:val="00D0513D"/>
    <w:rsid w:val="00D052A5"/>
    <w:rsid w:val="00D053ED"/>
    <w:rsid w:val="00D0584F"/>
    <w:rsid w:val="00D05E26"/>
    <w:rsid w:val="00D06048"/>
    <w:rsid w:val="00D06064"/>
    <w:rsid w:val="00D0609C"/>
    <w:rsid w:val="00D06649"/>
    <w:rsid w:val="00D06B7B"/>
    <w:rsid w:val="00D06D8A"/>
    <w:rsid w:val="00D072EF"/>
    <w:rsid w:val="00D07871"/>
    <w:rsid w:val="00D07A65"/>
    <w:rsid w:val="00D07E35"/>
    <w:rsid w:val="00D10223"/>
    <w:rsid w:val="00D10290"/>
    <w:rsid w:val="00D10420"/>
    <w:rsid w:val="00D107AD"/>
    <w:rsid w:val="00D10804"/>
    <w:rsid w:val="00D1094B"/>
    <w:rsid w:val="00D10E2C"/>
    <w:rsid w:val="00D10EBB"/>
    <w:rsid w:val="00D10FDC"/>
    <w:rsid w:val="00D11353"/>
    <w:rsid w:val="00D11356"/>
    <w:rsid w:val="00D11704"/>
    <w:rsid w:val="00D11974"/>
    <w:rsid w:val="00D11977"/>
    <w:rsid w:val="00D11B4F"/>
    <w:rsid w:val="00D12283"/>
    <w:rsid w:val="00D12629"/>
    <w:rsid w:val="00D126D3"/>
    <w:rsid w:val="00D126E0"/>
    <w:rsid w:val="00D12AFA"/>
    <w:rsid w:val="00D12B71"/>
    <w:rsid w:val="00D12E06"/>
    <w:rsid w:val="00D12EF4"/>
    <w:rsid w:val="00D130F8"/>
    <w:rsid w:val="00D13139"/>
    <w:rsid w:val="00D1321B"/>
    <w:rsid w:val="00D1327E"/>
    <w:rsid w:val="00D13650"/>
    <w:rsid w:val="00D13F60"/>
    <w:rsid w:val="00D14C32"/>
    <w:rsid w:val="00D14D77"/>
    <w:rsid w:val="00D15085"/>
    <w:rsid w:val="00D15475"/>
    <w:rsid w:val="00D1606C"/>
    <w:rsid w:val="00D1609D"/>
    <w:rsid w:val="00D16820"/>
    <w:rsid w:val="00D1715E"/>
    <w:rsid w:val="00D174E8"/>
    <w:rsid w:val="00D1795F"/>
    <w:rsid w:val="00D200A4"/>
    <w:rsid w:val="00D200F1"/>
    <w:rsid w:val="00D203E1"/>
    <w:rsid w:val="00D20682"/>
    <w:rsid w:val="00D20C33"/>
    <w:rsid w:val="00D20C8B"/>
    <w:rsid w:val="00D20CD5"/>
    <w:rsid w:val="00D20E92"/>
    <w:rsid w:val="00D211CF"/>
    <w:rsid w:val="00D21BB0"/>
    <w:rsid w:val="00D21C4C"/>
    <w:rsid w:val="00D21FF4"/>
    <w:rsid w:val="00D223D6"/>
    <w:rsid w:val="00D22699"/>
    <w:rsid w:val="00D226F2"/>
    <w:rsid w:val="00D22B18"/>
    <w:rsid w:val="00D22C86"/>
    <w:rsid w:val="00D22E0A"/>
    <w:rsid w:val="00D22EE1"/>
    <w:rsid w:val="00D22FE3"/>
    <w:rsid w:val="00D23251"/>
    <w:rsid w:val="00D234AC"/>
    <w:rsid w:val="00D23872"/>
    <w:rsid w:val="00D23A3A"/>
    <w:rsid w:val="00D23B51"/>
    <w:rsid w:val="00D23DDD"/>
    <w:rsid w:val="00D23F87"/>
    <w:rsid w:val="00D240D6"/>
    <w:rsid w:val="00D24254"/>
    <w:rsid w:val="00D2436A"/>
    <w:rsid w:val="00D244B2"/>
    <w:rsid w:val="00D245AD"/>
    <w:rsid w:val="00D246FD"/>
    <w:rsid w:val="00D247F3"/>
    <w:rsid w:val="00D248FE"/>
    <w:rsid w:val="00D249DE"/>
    <w:rsid w:val="00D24DC4"/>
    <w:rsid w:val="00D24E1D"/>
    <w:rsid w:val="00D24EB3"/>
    <w:rsid w:val="00D2511C"/>
    <w:rsid w:val="00D25563"/>
    <w:rsid w:val="00D25BCA"/>
    <w:rsid w:val="00D25E0F"/>
    <w:rsid w:val="00D2617B"/>
    <w:rsid w:val="00D261E0"/>
    <w:rsid w:val="00D263B7"/>
    <w:rsid w:val="00D2680F"/>
    <w:rsid w:val="00D26D06"/>
    <w:rsid w:val="00D26DC1"/>
    <w:rsid w:val="00D26F5D"/>
    <w:rsid w:val="00D27350"/>
    <w:rsid w:val="00D27FE7"/>
    <w:rsid w:val="00D30139"/>
    <w:rsid w:val="00D301AA"/>
    <w:rsid w:val="00D30699"/>
    <w:rsid w:val="00D3096D"/>
    <w:rsid w:val="00D30C32"/>
    <w:rsid w:val="00D30DAD"/>
    <w:rsid w:val="00D315C7"/>
    <w:rsid w:val="00D31A4C"/>
    <w:rsid w:val="00D31A9C"/>
    <w:rsid w:val="00D31DEC"/>
    <w:rsid w:val="00D31E23"/>
    <w:rsid w:val="00D320F2"/>
    <w:rsid w:val="00D3256F"/>
    <w:rsid w:val="00D32616"/>
    <w:rsid w:val="00D327DC"/>
    <w:rsid w:val="00D3283A"/>
    <w:rsid w:val="00D328B0"/>
    <w:rsid w:val="00D3305F"/>
    <w:rsid w:val="00D332F2"/>
    <w:rsid w:val="00D3339A"/>
    <w:rsid w:val="00D338B3"/>
    <w:rsid w:val="00D338FB"/>
    <w:rsid w:val="00D33A84"/>
    <w:rsid w:val="00D33BE4"/>
    <w:rsid w:val="00D33F2E"/>
    <w:rsid w:val="00D341A4"/>
    <w:rsid w:val="00D341AD"/>
    <w:rsid w:val="00D341E3"/>
    <w:rsid w:val="00D34AF6"/>
    <w:rsid w:val="00D34D18"/>
    <w:rsid w:val="00D35A60"/>
    <w:rsid w:val="00D35A66"/>
    <w:rsid w:val="00D35B04"/>
    <w:rsid w:val="00D36251"/>
    <w:rsid w:val="00D362F7"/>
    <w:rsid w:val="00D36533"/>
    <w:rsid w:val="00D36A0B"/>
    <w:rsid w:val="00D36AA9"/>
    <w:rsid w:val="00D36D71"/>
    <w:rsid w:val="00D370C2"/>
    <w:rsid w:val="00D374E6"/>
    <w:rsid w:val="00D3765F"/>
    <w:rsid w:val="00D37AAE"/>
    <w:rsid w:val="00D40387"/>
    <w:rsid w:val="00D40582"/>
    <w:rsid w:val="00D407DD"/>
    <w:rsid w:val="00D40919"/>
    <w:rsid w:val="00D40985"/>
    <w:rsid w:val="00D40CE0"/>
    <w:rsid w:val="00D40DF7"/>
    <w:rsid w:val="00D40F03"/>
    <w:rsid w:val="00D4104C"/>
    <w:rsid w:val="00D41653"/>
    <w:rsid w:val="00D416F1"/>
    <w:rsid w:val="00D41C27"/>
    <w:rsid w:val="00D425F5"/>
    <w:rsid w:val="00D42731"/>
    <w:rsid w:val="00D42982"/>
    <w:rsid w:val="00D42B04"/>
    <w:rsid w:val="00D42CB1"/>
    <w:rsid w:val="00D4336D"/>
    <w:rsid w:val="00D434B4"/>
    <w:rsid w:val="00D43920"/>
    <w:rsid w:val="00D43AEA"/>
    <w:rsid w:val="00D43E68"/>
    <w:rsid w:val="00D43EA9"/>
    <w:rsid w:val="00D4406E"/>
    <w:rsid w:val="00D44425"/>
    <w:rsid w:val="00D4442B"/>
    <w:rsid w:val="00D445B1"/>
    <w:rsid w:val="00D447C0"/>
    <w:rsid w:val="00D44965"/>
    <w:rsid w:val="00D44EFD"/>
    <w:rsid w:val="00D45702"/>
    <w:rsid w:val="00D45AFA"/>
    <w:rsid w:val="00D45E14"/>
    <w:rsid w:val="00D464B2"/>
    <w:rsid w:val="00D4678A"/>
    <w:rsid w:val="00D468B1"/>
    <w:rsid w:val="00D46957"/>
    <w:rsid w:val="00D46A6E"/>
    <w:rsid w:val="00D46B41"/>
    <w:rsid w:val="00D46CFA"/>
    <w:rsid w:val="00D4702B"/>
    <w:rsid w:val="00D47646"/>
    <w:rsid w:val="00D47E60"/>
    <w:rsid w:val="00D47F95"/>
    <w:rsid w:val="00D5013C"/>
    <w:rsid w:val="00D50232"/>
    <w:rsid w:val="00D50374"/>
    <w:rsid w:val="00D503C9"/>
    <w:rsid w:val="00D506B0"/>
    <w:rsid w:val="00D50836"/>
    <w:rsid w:val="00D5083C"/>
    <w:rsid w:val="00D510C7"/>
    <w:rsid w:val="00D5124C"/>
    <w:rsid w:val="00D51347"/>
    <w:rsid w:val="00D513A4"/>
    <w:rsid w:val="00D513BF"/>
    <w:rsid w:val="00D513CC"/>
    <w:rsid w:val="00D51B37"/>
    <w:rsid w:val="00D51D13"/>
    <w:rsid w:val="00D5215B"/>
    <w:rsid w:val="00D522C9"/>
    <w:rsid w:val="00D5271C"/>
    <w:rsid w:val="00D52C30"/>
    <w:rsid w:val="00D52C54"/>
    <w:rsid w:val="00D53285"/>
    <w:rsid w:val="00D532B3"/>
    <w:rsid w:val="00D533C9"/>
    <w:rsid w:val="00D5392C"/>
    <w:rsid w:val="00D53A43"/>
    <w:rsid w:val="00D53AA5"/>
    <w:rsid w:val="00D53DFF"/>
    <w:rsid w:val="00D53ECF"/>
    <w:rsid w:val="00D53EFC"/>
    <w:rsid w:val="00D540CF"/>
    <w:rsid w:val="00D5410E"/>
    <w:rsid w:val="00D5426C"/>
    <w:rsid w:val="00D54D42"/>
    <w:rsid w:val="00D54EF1"/>
    <w:rsid w:val="00D55325"/>
    <w:rsid w:val="00D5538F"/>
    <w:rsid w:val="00D55698"/>
    <w:rsid w:val="00D55725"/>
    <w:rsid w:val="00D56169"/>
    <w:rsid w:val="00D56247"/>
    <w:rsid w:val="00D565D7"/>
    <w:rsid w:val="00D566AD"/>
    <w:rsid w:val="00D568DD"/>
    <w:rsid w:val="00D569EA"/>
    <w:rsid w:val="00D56B12"/>
    <w:rsid w:val="00D56C12"/>
    <w:rsid w:val="00D57026"/>
    <w:rsid w:val="00D57029"/>
    <w:rsid w:val="00D570E0"/>
    <w:rsid w:val="00D5710A"/>
    <w:rsid w:val="00D5744E"/>
    <w:rsid w:val="00D577DE"/>
    <w:rsid w:val="00D57820"/>
    <w:rsid w:val="00D57953"/>
    <w:rsid w:val="00D57A73"/>
    <w:rsid w:val="00D57CE3"/>
    <w:rsid w:val="00D60909"/>
    <w:rsid w:val="00D60AD4"/>
    <w:rsid w:val="00D60DFF"/>
    <w:rsid w:val="00D61004"/>
    <w:rsid w:val="00D612E7"/>
    <w:rsid w:val="00D61442"/>
    <w:rsid w:val="00D617BE"/>
    <w:rsid w:val="00D61AD5"/>
    <w:rsid w:val="00D61B18"/>
    <w:rsid w:val="00D622DD"/>
    <w:rsid w:val="00D62372"/>
    <w:rsid w:val="00D6257A"/>
    <w:rsid w:val="00D6261B"/>
    <w:rsid w:val="00D6270B"/>
    <w:rsid w:val="00D627D4"/>
    <w:rsid w:val="00D62904"/>
    <w:rsid w:val="00D62B15"/>
    <w:rsid w:val="00D62ECE"/>
    <w:rsid w:val="00D63B68"/>
    <w:rsid w:val="00D63CFD"/>
    <w:rsid w:val="00D64185"/>
    <w:rsid w:val="00D642FB"/>
    <w:rsid w:val="00D647FE"/>
    <w:rsid w:val="00D64A40"/>
    <w:rsid w:val="00D6501D"/>
    <w:rsid w:val="00D650C7"/>
    <w:rsid w:val="00D65212"/>
    <w:rsid w:val="00D6526A"/>
    <w:rsid w:val="00D656A3"/>
    <w:rsid w:val="00D65A62"/>
    <w:rsid w:val="00D65A79"/>
    <w:rsid w:val="00D65B11"/>
    <w:rsid w:val="00D65C4F"/>
    <w:rsid w:val="00D66088"/>
    <w:rsid w:val="00D662BD"/>
    <w:rsid w:val="00D6639A"/>
    <w:rsid w:val="00D665FA"/>
    <w:rsid w:val="00D667A2"/>
    <w:rsid w:val="00D667B5"/>
    <w:rsid w:val="00D6683C"/>
    <w:rsid w:val="00D677EE"/>
    <w:rsid w:val="00D67867"/>
    <w:rsid w:val="00D67BDD"/>
    <w:rsid w:val="00D67D08"/>
    <w:rsid w:val="00D70040"/>
    <w:rsid w:val="00D7037C"/>
    <w:rsid w:val="00D7072A"/>
    <w:rsid w:val="00D707A1"/>
    <w:rsid w:val="00D708BB"/>
    <w:rsid w:val="00D709DE"/>
    <w:rsid w:val="00D70F8D"/>
    <w:rsid w:val="00D71149"/>
    <w:rsid w:val="00D711F8"/>
    <w:rsid w:val="00D712EF"/>
    <w:rsid w:val="00D713ED"/>
    <w:rsid w:val="00D717B2"/>
    <w:rsid w:val="00D717ED"/>
    <w:rsid w:val="00D718B0"/>
    <w:rsid w:val="00D7192D"/>
    <w:rsid w:val="00D71990"/>
    <w:rsid w:val="00D71F64"/>
    <w:rsid w:val="00D71F66"/>
    <w:rsid w:val="00D72737"/>
    <w:rsid w:val="00D7279F"/>
    <w:rsid w:val="00D72DF2"/>
    <w:rsid w:val="00D7312F"/>
    <w:rsid w:val="00D73281"/>
    <w:rsid w:val="00D73308"/>
    <w:rsid w:val="00D733D5"/>
    <w:rsid w:val="00D735F6"/>
    <w:rsid w:val="00D737F5"/>
    <w:rsid w:val="00D7424B"/>
    <w:rsid w:val="00D74357"/>
    <w:rsid w:val="00D745A4"/>
    <w:rsid w:val="00D7464F"/>
    <w:rsid w:val="00D74805"/>
    <w:rsid w:val="00D74838"/>
    <w:rsid w:val="00D74894"/>
    <w:rsid w:val="00D74B25"/>
    <w:rsid w:val="00D74D67"/>
    <w:rsid w:val="00D74DB8"/>
    <w:rsid w:val="00D74F21"/>
    <w:rsid w:val="00D74F70"/>
    <w:rsid w:val="00D75058"/>
    <w:rsid w:val="00D7512A"/>
    <w:rsid w:val="00D751D6"/>
    <w:rsid w:val="00D75228"/>
    <w:rsid w:val="00D75283"/>
    <w:rsid w:val="00D75331"/>
    <w:rsid w:val="00D75406"/>
    <w:rsid w:val="00D75715"/>
    <w:rsid w:val="00D757E1"/>
    <w:rsid w:val="00D758C3"/>
    <w:rsid w:val="00D758D2"/>
    <w:rsid w:val="00D75928"/>
    <w:rsid w:val="00D75A1B"/>
    <w:rsid w:val="00D75BB8"/>
    <w:rsid w:val="00D75CDE"/>
    <w:rsid w:val="00D75F79"/>
    <w:rsid w:val="00D760C0"/>
    <w:rsid w:val="00D76578"/>
    <w:rsid w:val="00D766D8"/>
    <w:rsid w:val="00D76A0D"/>
    <w:rsid w:val="00D76C4C"/>
    <w:rsid w:val="00D770D9"/>
    <w:rsid w:val="00D77287"/>
    <w:rsid w:val="00D773B2"/>
    <w:rsid w:val="00D77473"/>
    <w:rsid w:val="00D77529"/>
    <w:rsid w:val="00D77571"/>
    <w:rsid w:val="00D77807"/>
    <w:rsid w:val="00D77D1C"/>
    <w:rsid w:val="00D77EAE"/>
    <w:rsid w:val="00D80084"/>
    <w:rsid w:val="00D800F2"/>
    <w:rsid w:val="00D80224"/>
    <w:rsid w:val="00D80565"/>
    <w:rsid w:val="00D80AEE"/>
    <w:rsid w:val="00D81128"/>
    <w:rsid w:val="00D811DB"/>
    <w:rsid w:val="00D814D7"/>
    <w:rsid w:val="00D8152B"/>
    <w:rsid w:val="00D81586"/>
    <w:rsid w:val="00D815ED"/>
    <w:rsid w:val="00D81677"/>
    <w:rsid w:val="00D82A66"/>
    <w:rsid w:val="00D82E92"/>
    <w:rsid w:val="00D83009"/>
    <w:rsid w:val="00D833D0"/>
    <w:rsid w:val="00D8362F"/>
    <w:rsid w:val="00D83B5B"/>
    <w:rsid w:val="00D84AFD"/>
    <w:rsid w:val="00D84B3C"/>
    <w:rsid w:val="00D84B86"/>
    <w:rsid w:val="00D84DB0"/>
    <w:rsid w:val="00D84FA4"/>
    <w:rsid w:val="00D850E1"/>
    <w:rsid w:val="00D85514"/>
    <w:rsid w:val="00D857F7"/>
    <w:rsid w:val="00D85B3A"/>
    <w:rsid w:val="00D85F1F"/>
    <w:rsid w:val="00D86008"/>
    <w:rsid w:val="00D86051"/>
    <w:rsid w:val="00D861F6"/>
    <w:rsid w:val="00D862BD"/>
    <w:rsid w:val="00D864C1"/>
    <w:rsid w:val="00D866ED"/>
    <w:rsid w:val="00D86750"/>
    <w:rsid w:val="00D86883"/>
    <w:rsid w:val="00D86BEF"/>
    <w:rsid w:val="00D86CBA"/>
    <w:rsid w:val="00D8710E"/>
    <w:rsid w:val="00D87A09"/>
    <w:rsid w:val="00D87AA6"/>
    <w:rsid w:val="00D87ACA"/>
    <w:rsid w:val="00D87B05"/>
    <w:rsid w:val="00D87B5E"/>
    <w:rsid w:val="00D87BF7"/>
    <w:rsid w:val="00D87D1D"/>
    <w:rsid w:val="00D87DD2"/>
    <w:rsid w:val="00D90002"/>
    <w:rsid w:val="00D90381"/>
    <w:rsid w:val="00D908F9"/>
    <w:rsid w:val="00D90C95"/>
    <w:rsid w:val="00D90CBB"/>
    <w:rsid w:val="00D90D40"/>
    <w:rsid w:val="00D90E5E"/>
    <w:rsid w:val="00D90EDC"/>
    <w:rsid w:val="00D913BF"/>
    <w:rsid w:val="00D91D73"/>
    <w:rsid w:val="00D926A9"/>
    <w:rsid w:val="00D92928"/>
    <w:rsid w:val="00D92CEA"/>
    <w:rsid w:val="00D934DD"/>
    <w:rsid w:val="00D93577"/>
    <w:rsid w:val="00D935A9"/>
    <w:rsid w:val="00D93771"/>
    <w:rsid w:val="00D93860"/>
    <w:rsid w:val="00D93BF7"/>
    <w:rsid w:val="00D946B2"/>
    <w:rsid w:val="00D94C26"/>
    <w:rsid w:val="00D94CE3"/>
    <w:rsid w:val="00D95032"/>
    <w:rsid w:val="00D95494"/>
    <w:rsid w:val="00D95554"/>
    <w:rsid w:val="00D95730"/>
    <w:rsid w:val="00D9588A"/>
    <w:rsid w:val="00D95C0A"/>
    <w:rsid w:val="00D95C29"/>
    <w:rsid w:val="00D9612A"/>
    <w:rsid w:val="00D96188"/>
    <w:rsid w:val="00D9659C"/>
    <w:rsid w:val="00D965C7"/>
    <w:rsid w:val="00D96625"/>
    <w:rsid w:val="00D967A7"/>
    <w:rsid w:val="00D96849"/>
    <w:rsid w:val="00D96BD0"/>
    <w:rsid w:val="00D96E66"/>
    <w:rsid w:val="00D970B3"/>
    <w:rsid w:val="00D9716E"/>
    <w:rsid w:val="00D971EC"/>
    <w:rsid w:val="00D97680"/>
    <w:rsid w:val="00D97E04"/>
    <w:rsid w:val="00DA003A"/>
    <w:rsid w:val="00DA00CD"/>
    <w:rsid w:val="00DA015B"/>
    <w:rsid w:val="00DA031A"/>
    <w:rsid w:val="00DA0689"/>
    <w:rsid w:val="00DA0AE6"/>
    <w:rsid w:val="00DA0B0C"/>
    <w:rsid w:val="00DA0D89"/>
    <w:rsid w:val="00DA12F4"/>
    <w:rsid w:val="00DA186D"/>
    <w:rsid w:val="00DA1988"/>
    <w:rsid w:val="00DA1A49"/>
    <w:rsid w:val="00DA1A64"/>
    <w:rsid w:val="00DA1A92"/>
    <w:rsid w:val="00DA1BD6"/>
    <w:rsid w:val="00DA29F3"/>
    <w:rsid w:val="00DA2B7E"/>
    <w:rsid w:val="00DA36B6"/>
    <w:rsid w:val="00DA3A67"/>
    <w:rsid w:val="00DA3F17"/>
    <w:rsid w:val="00DA4057"/>
    <w:rsid w:val="00DA4307"/>
    <w:rsid w:val="00DA437A"/>
    <w:rsid w:val="00DA47BE"/>
    <w:rsid w:val="00DA4B36"/>
    <w:rsid w:val="00DA4B9A"/>
    <w:rsid w:val="00DA4CBA"/>
    <w:rsid w:val="00DA4DDA"/>
    <w:rsid w:val="00DA4E9C"/>
    <w:rsid w:val="00DA4F32"/>
    <w:rsid w:val="00DA4FBB"/>
    <w:rsid w:val="00DA534D"/>
    <w:rsid w:val="00DA55DA"/>
    <w:rsid w:val="00DA55EC"/>
    <w:rsid w:val="00DA567B"/>
    <w:rsid w:val="00DA5729"/>
    <w:rsid w:val="00DA57FA"/>
    <w:rsid w:val="00DA582F"/>
    <w:rsid w:val="00DA5973"/>
    <w:rsid w:val="00DA5989"/>
    <w:rsid w:val="00DA5ED6"/>
    <w:rsid w:val="00DA649D"/>
    <w:rsid w:val="00DA70A3"/>
    <w:rsid w:val="00DA7273"/>
    <w:rsid w:val="00DA7451"/>
    <w:rsid w:val="00DA7550"/>
    <w:rsid w:val="00DA78F1"/>
    <w:rsid w:val="00DA79E7"/>
    <w:rsid w:val="00DA7B30"/>
    <w:rsid w:val="00DA7BFA"/>
    <w:rsid w:val="00DB0012"/>
    <w:rsid w:val="00DB00FF"/>
    <w:rsid w:val="00DB0173"/>
    <w:rsid w:val="00DB01D5"/>
    <w:rsid w:val="00DB0820"/>
    <w:rsid w:val="00DB1021"/>
    <w:rsid w:val="00DB1669"/>
    <w:rsid w:val="00DB1BD5"/>
    <w:rsid w:val="00DB1C36"/>
    <w:rsid w:val="00DB1DCB"/>
    <w:rsid w:val="00DB2018"/>
    <w:rsid w:val="00DB206E"/>
    <w:rsid w:val="00DB223E"/>
    <w:rsid w:val="00DB22E0"/>
    <w:rsid w:val="00DB23C2"/>
    <w:rsid w:val="00DB2514"/>
    <w:rsid w:val="00DB27F0"/>
    <w:rsid w:val="00DB28C1"/>
    <w:rsid w:val="00DB28F5"/>
    <w:rsid w:val="00DB2D42"/>
    <w:rsid w:val="00DB311D"/>
    <w:rsid w:val="00DB3137"/>
    <w:rsid w:val="00DB38B5"/>
    <w:rsid w:val="00DB3CEE"/>
    <w:rsid w:val="00DB3FA9"/>
    <w:rsid w:val="00DB4BED"/>
    <w:rsid w:val="00DB4DF4"/>
    <w:rsid w:val="00DB4E1E"/>
    <w:rsid w:val="00DB4E53"/>
    <w:rsid w:val="00DB4EA4"/>
    <w:rsid w:val="00DB51CB"/>
    <w:rsid w:val="00DB535B"/>
    <w:rsid w:val="00DB55F7"/>
    <w:rsid w:val="00DB57BD"/>
    <w:rsid w:val="00DB57F3"/>
    <w:rsid w:val="00DB5899"/>
    <w:rsid w:val="00DB5DF6"/>
    <w:rsid w:val="00DB6109"/>
    <w:rsid w:val="00DB6228"/>
    <w:rsid w:val="00DB645F"/>
    <w:rsid w:val="00DB67B9"/>
    <w:rsid w:val="00DB6CB9"/>
    <w:rsid w:val="00DB6F4A"/>
    <w:rsid w:val="00DB7171"/>
    <w:rsid w:val="00DB71D2"/>
    <w:rsid w:val="00DB7279"/>
    <w:rsid w:val="00DB7491"/>
    <w:rsid w:val="00DB768D"/>
    <w:rsid w:val="00DC09F6"/>
    <w:rsid w:val="00DC0A1D"/>
    <w:rsid w:val="00DC0A47"/>
    <w:rsid w:val="00DC0CEB"/>
    <w:rsid w:val="00DC0F64"/>
    <w:rsid w:val="00DC1012"/>
    <w:rsid w:val="00DC141C"/>
    <w:rsid w:val="00DC16DA"/>
    <w:rsid w:val="00DC1953"/>
    <w:rsid w:val="00DC1A30"/>
    <w:rsid w:val="00DC1B2A"/>
    <w:rsid w:val="00DC1C0E"/>
    <w:rsid w:val="00DC1CA1"/>
    <w:rsid w:val="00DC1DD2"/>
    <w:rsid w:val="00DC1E23"/>
    <w:rsid w:val="00DC1F38"/>
    <w:rsid w:val="00DC22AB"/>
    <w:rsid w:val="00DC2707"/>
    <w:rsid w:val="00DC27C3"/>
    <w:rsid w:val="00DC2BB7"/>
    <w:rsid w:val="00DC2CDE"/>
    <w:rsid w:val="00DC30B5"/>
    <w:rsid w:val="00DC3259"/>
    <w:rsid w:val="00DC386D"/>
    <w:rsid w:val="00DC3A11"/>
    <w:rsid w:val="00DC3BB9"/>
    <w:rsid w:val="00DC3FEA"/>
    <w:rsid w:val="00DC40E9"/>
    <w:rsid w:val="00DC474F"/>
    <w:rsid w:val="00DC47F3"/>
    <w:rsid w:val="00DC4A32"/>
    <w:rsid w:val="00DC4C22"/>
    <w:rsid w:val="00DC4E0C"/>
    <w:rsid w:val="00DC5137"/>
    <w:rsid w:val="00DC5426"/>
    <w:rsid w:val="00DC5451"/>
    <w:rsid w:val="00DC54CE"/>
    <w:rsid w:val="00DC596E"/>
    <w:rsid w:val="00DC6A78"/>
    <w:rsid w:val="00DC6B91"/>
    <w:rsid w:val="00DC70C3"/>
    <w:rsid w:val="00DC720C"/>
    <w:rsid w:val="00DC754D"/>
    <w:rsid w:val="00DC7829"/>
    <w:rsid w:val="00DC786D"/>
    <w:rsid w:val="00DC7BAA"/>
    <w:rsid w:val="00DC7D61"/>
    <w:rsid w:val="00DD012B"/>
    <w:rsid w:val="00DD0354"/>
    <w:rsid w:val="00DD039B"/>
    <w:rsid w:val="00DD07EB"/>
    <w:rsid w:val="00DD0C59"/>
    <w:rsid w:val="00DD0C5F"/>
    <w:rsid w:val="00DD0DA6"/>
    <w:rsid w:val="00DD11D7"/>
    <w:rsid w:val="00DD13BF"/>
    <w:rsid w:val="00DD13CC"/>
    <w:rsid w:val="00DD1508"/>
    <w:rsid w:val="00DD161B"/>
    <w:rsid w:val="00DD1705"/>
    <w:rsid w:val="00DD1735"/>
    <w:rsid w:val="00DD1973"/>
    <w:rsid w:val="00DD1BF0"/>
    <w:rsid w:val="00DD1C95"/>
    <w:rsid w:val="00DD1CCA"/>
    <w:rsid w:val="00DD20E1"/>
    <w:rsid w:val="00DD2254"/>
    <w:rsid w:val="00DD23A2"/>
    <w:rsid w:val="00DD288D"/>
    <w:rsid w:val="00DD294E"/>
    <w:rsid w:val="00DD29B5"/>
    <w:rsid w:val="00DD2C15"/>
    <w:rsid w:val="00DD309F"/>
    <w:rsid w:val="00DD30FD"/>
    <w:rsid w:val="00DD3113"/>
    <w:rsid w:val="00DD34C0"/>
    <w:rsid w:val="00DD40DB"/>
    <w:rsid w:val="00DD40E3"/>
    <w:rsid w:val="00DD4158"/>
    <w:rsid w:val="00DD4853"/>
    <w:rsid w:val="00DD4879"/>
    <w:rsid w:val="00DD49F8"/>
    <w:rsid w:val="00DD4CAE"/>
    <w:rsid w:val="00DD4F69"/>
    <w:rsid w:val="00DD51C5"/>
    <w:rsid w:val="00DD58CB"/>
    <w:rsid w:val="00DD5BB8"/>
    <w:rsid w:val="00DD5DF6"/>
    <w:rsid w:val="00DD5F39"/>
    <w:rsid w:val="00DD648F"/>
    <w:rsid w:val="00DD6C6E"/>
    <w:rsid w:val="00DD6EE9"/>
    <w:rsid w:val="00DD737D"/>
    <w:rsid w:val="00DD786E"/>
    <w:rsid w:val="00DE03EA"/>
    <w:rsid w:val="00DE0565"/>
    <w:rsid w:val="00DE0970"/>
    <w:rsid w:val="00DE0BC6"/>
    <w:rsid w:val="00DE0D8D"/>
    <w:rsid w:val="00DE0EBA"/>
    <w:rsid w:val="00DE1123"/>
    <w:rsid w:val="00DE11EF"/>
    <w:rsid w:val="00DE122B"/>
    <w:rsid w:val="00DE1431"/>
    <w:rsid w:val="00DE1895"/>
    <w:rsid w:val="00DE1959"/>
    <w:rsid w:val="00DE1CB0"/>
    <w:rsid w:val="00DE254A"/>
    <w:rsid w:val="00DE2FF0"/>
    <w:rsid w:val="00DE33C7"/>
    <w:rsid w:val="00DE3514"/>
    <w:rsid w:val="00DE37A6"/>
    <w:rsid w:val="00DE38AA"/>
    <w:rsid w:val="00DE3AA4"/>
    <w:rsid w:val="00DE3C11"/>
    <w:rsid w:val="00DE4124"/>
    <w:rsid w:val="00DE42F8"/>
    <w:rsid w:val="00DE4957"/>
    <w:rsid w:val="00DE4A34"/>
    <w:rsid w:val="00DE4BC4"/>
    <w:rsid w:val="00DE4CAA"/>
    <w:rsid w:val="00DE50FE"/>
    <w:rsid w:val="00DE5222"/>
    <w:rsid w:val="00DE541B"/>
    <w:rsid w:val="00DE56E4"/>
    <w:rsid w:val="00DE59C9"/>
    <w:rsid w:val="00DE5AB7"/>
    <w:rsid w:val="00DE5DC3"/>
    <w:rsid w:val="00DE5EA7"/>
    <w:rsid w:val="00DE5EFF"/>
    <w:rsid w:val="00DE6275"/>
    <w:rsid w:val="00DE693C"/>
    <w:rsid w:val="00DE696D"/>
    <w:rsid w:val="00DE6AF5"/>
    <w:rsid w:val="00DE6D2A"/>
    <w:rsid w:val="00DE72B7"/>
    <w:rsid w:val="00DE78AE"/>
    <w:rsid w:val="00DF0449"/>
    <w:rsid w:val="00DF088B"/>
    <w:rsid w:val="00DF0CCF"/>
    <w:rsid w:val="00DF0D37"/>
    <w:rsid w:val="00DF13ED"/>
    <w:rsid w:val="00DF1407"/>
    <w:rsid w:val="00DF14A0"/>
    <w:rsid w:val="00DF15B8"/>
    <w:rsid w:val="00DF1691"/>
    <w:rsid w:val="00DF1E10"/>
    <w:rsid w:val="00DF25FE"/>
    <w:rsid w:val="00DF27C5"/>
    <w:rsid w:val="00DF282A"/>
    <w:rsid w:val="00DF28C4"/>
    <w:rsid w:val="00DF2968"/>
    <w:rsid w:val="00DF2BF9"/>
    <w:rsid w:val="00DF3065"/>
    <w:rsid w:val="00DF308D"/>
    <w:rsid w:val="00DF3204"/>
    <w:rsid w:val="00DF332A"/>
    <w:rsid w:val="00DF372B"/>
    <w:rsid w:val="00DF38C2"/>
    <w:rsid w:val="00DF3A62"/>
    <w:rsid w:val="00DF412C"/>
    <w:rsid w:val="00DF4358"/>
    <w:rsid w:val="00DF4581"/>
    <w:rsid w:val="00DF5366"/>
    <w:rsid w:val="00DF576E"/>
    <w:rsid w:val="00DF5894"/>
    <w:rsid w:val="00DF5FD3"/>
    <w:rsid w:val="00DF6010"/>
    <w:rsid w:val="00DF651B"/>
    <w:rsid w:val="00DF67AC"/>
    <w:rsid w:val="00DF67DA"/>
    <w:rsid w:val="00DF67DE"/>
    <w:rsid w:val="00DF684D"/>
    <w:rsid w:val="00DF6891"/>
    <w:rsid w:val="00DF6C30"/>
    <w:rsid w:val="00DF7499"/>
    <w:rsid w:val="00DF75DC"/>
    <w:rsid w:val="00DF784D"/>
    <w:rsid w:val="00E0000F"/>
    <w:rsid w:val="00E00253"/>
    <w:rsid w:val="00E00339"/>
    <w:rsid w:val="00E00407"/>
    <w:rsid w:val="00E0079E"/>
    <w:rsid w:val="00E0080C"/>
    <w:rsid w:val="00E01905"/>
    <w:rsid w:val="00E01A0F"/>
    <w:rsid w:val="00E02221"/>
    <w:rsid w:val="00E02F3E"/>
    <w:rsid w:val="00E03727"/>
    <w:rsid w:val="00E03962"/>
    <w:rsid w:val="00E03BCC"/>
    <w:rsid w:val="00E03CC3"/>
    <w:rsid w:val="00E03CF2"/>
    <w:rsid w:val="00E03F62"/>
    <w:rsid w:val="00E042FC"/>
    <w:rsid w:val="00E0452A"/>
    <w:rsid w:val="00E0485E"/>
    <w:rsid w:val="00E04AC4"/>
    <w:rsid w:val="00E04D54"/>
    <w:rsid w:val="00E05001"/>
    <w:rsid w:val="00E051D7"/>
    <w:rsid w:val="00E0529A"/>
    <w:rsid w:val="00E055A9"/>
    <w:rsid w:val="00E0568B"/>
    <w:rsid w:val="00E057E6"/>
    <w:rsid w:val="00E05942"/>
    <w:rsid w:val="00E05947"/>
    <w:rsid w:val="00E05EBD"/>
    <w:rsid w:val="00E06180"/>
    <w:rsid w:val="00E06301"/>
    <w:rsid w:val="00E0642A"/>
    <w:rsid w:val="00E067A3"/>
    <w:rsid w:val="00E0683B"/>
    <w:rsid w:val="00E06F70"/>
    <w:rsid w:val="00E0721B"/>
    <w:rsid w:val="00E072FE"/>
    <w:rsid w:val="00E07311"/>
    <w:rsid w:val="00E07554"/>
    <w:rsid w:val="00E07A2E"/>
    <w:rsid w:val="00E07C52"/>
    <w:rsid w:val="00E07CD9"/>
    <w:rsid w:val="00E103D1"/>
    <w:rsid w:val="00E10492"/>
    <w:rsid w:val="00E105DE"/>
    <w:rsid w:val="00E1072A"/>
    <w:rsid w:val="00E107BC"/>
    <w:rsid w:val="00E10B99"/>
    <w:rsid w:val="00E10CEC"/>
    <w:rsid w:val="00E10D54"/>
    <w:rsid w:val="00E10F37"/>
    <w:rsid w:val="00E1110D"/>
    <w:rsid w:val="00E1140A"/>
    <w:rsid w:val="00E11449"/>
    <w:rsid w:val="00E118F5"/>
    <w:rsid w:val="00E119D5"/>
    <w:rsid w:val="00E119E0"/>
    <w:rsid w:val="00E11BAA"/>
    <w:rsid w:val="00E11CF3"/>
    <w:rsid w:val="00E11F61"/>
    <w:rsid w:val="00E12796"/>
    <w:rsid w:val="00E1292D"/>
    <w:rsid w:val="00E1311F"/>
    <w:rsid w:val="00E132D5"/>
    <w:rsid w:val="00E13680"/>
    <w:rsid w:val="00E1392D"/>
    <w:rsid w:val="00E13BAC"/>
    <w:rsid w:val="00E13C5E"/>
    <w:rsid w:val="00E13D16"/>
    <w:rsid w:val="00E13DA3"/>
    <w:rsid w:val="00E13DD9"/>
    <w:rsid w:val="00E142A8"/>
    <w:rsid w:val="00E142D9"/>
    <w:rsid w:val="00E147B1"/>
    <w:rsid w:val="00E14967"/>
    <w:rsid w:val="00E149DB"/>
    <w:rsid w:val="00E14AFF"/>
    <w:rsid w:val="00E14C49"/>
    <w:rsid w:val="00E14F37"/>
    <w:rsid w:val="00E15186"/>
    <w:rsid w:val="00E15274"/>
    <w:rsid w:val="00E152E4"/>
    <w:rsid w:val="00E15467"/>
    <w:rsid w:val="00E15575"/>
    <w:rsid w:val="00E155AE"/>
    <w:rsid w:val="00E155B8"/>
    <w:rsid w:val="00E156F5"/>
    <w:rsid w:val="00E15750"/>
    <w:rsid w:val="00E15C8A"/>
    <w:rsid w:val="00E15E63"/>
    <w:rsid w:val="00E15E67"/>
    <w:rsid w:val="00E15FA6"/>
    <w:rsid w:val="00E16185"/>
    <w:rsid w:val="00E161AA"/>
    <w:rsid w:val="00E16470"/>
    <w:rsid w:val="00E16605"/>
    <w:rsid w:val="00E16E90"/>
    <w:rsid w:val="00E170B5"/>
    <w:rsid w:val="00E1751B"/>
    <w:rsid w:val="00E17A29"/>
    <w:rsid w:val="00E17B36"/>
    <w:rsid w:val="00E17DB3"/>
    <w:rsid w:val="00E17F31"/>
    <w:rsid w:val="00E2022A"/>
    <w:rsid w:val="00E20279"/>
    <w:rsid w:val="00E20313"/>
    <w:rsid w:val="00E20763"/>
    <w:rsid w:val="00E20B66"/>
    <w:rsid w:val="00E20BC4"/>
    <w:rsid w:val="00E20BC7"/>
    <w:rsid w:val="00E20F7E"/>
    <w:rsid w:val="00E2100E"/>
    <w:rsid w:val="00E212D8"/>
    <w:rsid w:val="00E21482"/>
    <w:rsid w:val="00E2152B"/>
    <w:rsid w:val="00E217A0"/>
    <w:rsid w:val="00E217C5"/>
    <w:rsid w:val="00E21984"/>
    <w:rsid w:val="00E21E53"/>
    <w:rsid w:val="00E22137"/>
    <w:rsid w:val="00E2237E"/>
    <w:rsid w:val="00E225C6"/>
    <w:rsid w:val="00E22F43"/>
    <w:rsid w:val="00E230F0"/>
    <w:rsid w:val="00E23310"/>
    <w:rsid w:val="00E23538"/>
    <w:rsid w:val="00E2371C"/>
    <w:rsid w:val="00E238CA"/>
    <w:rsid w:val="00E23C31"/>
    <w:rsid w:val="00E23E3A"/>
    <w:rsid w:val="00E23E79"/>
    <w:rsid w:val="00E23F83"/>
    <w:rsid w:val="00E24187"/>
    <w:rsid w:val="00E241DE"/>
    <w:rsid w:val="00E24219"/>
    <w:rsid w:val="00E245EC"/>
    <w:rsid w:val="00E24613"/>
    <w:rsid w:val="00E24641"/>
    <w:rsid w:val="00E25141"/>
    <w:rsid w:val="00E25357"/>
    <w:rsid w:val="00E25557"/>
    <w:rsid w:val="00E25671"/>
    <w:rsid w:val="00E25808"/>
    <w:rsid w:val="00E25E8D"/>
    <w:rsid w:val="00E26202"/>
    <w:rsid w:val="00E26230"/>
    <w:rsid w:val="00E2642C"/>
    <w:rsid w:val="00E26438"/>
    <w:rsid w:val="00E268F8"/>
    <w:rsid w:val="00E26D6A"/>
    <w:rsid w:val="00E26D99"/>
    <w:rsid w:val="00E26E11"/>
    <w:rsid w:val="00E26E59"/>
    <w:rsid w:val="00E272EC"/>
    <w:rsid w:val="00E27744"/>
    <w:rsid w:val="00E279A1"/>
    <w:rsid w:val="00E27F31"/>
    <w:rsid w:val="00E27F39"/>
    <w:rsid w:val="00E30089"/>
    <w:rsid w:val="00E302E4"/>
    <w:rsid w:val="00E30B85"/>
    <w:rsid w:val="00E30D2F"/>
    <w:rsid w:val="00E31503"/>
    <w:rsid w:val="00E31519"/>
    <w:rsid w:val="00E3169C"/>
    <w:rsid w:val="00E316D9"/>
    <w:rsid w:val="00E31897"/>
    <w:rsid w:val="00E31CDB"/>
    <w:rsid w:val="00E31F45"/>
    <w:rsid w:val="00E32133"/>
    <w:rsid w:val="00E32609"/>
    <w:rsid w:val="00E328E7"/>
    <w:rsid w:val="00E32D25"/>
    <w:rsid w:val="00E33063"/>
    <w:rsid w:val="00E33183"/>
    <w:rsid w:val="00E3367C"/>
    <w:rsid w:val="00E339FA"/>
    <w:rsid w:val="00E33B11"/>
    <w:rsid w:val="00E33BEA"/>
    <w:rsid w:val="00E34021"/>
    <w:rsid w:val="00E3405E"/>
    <w:rsid w:val="00E342BC"/>
    <w:rsid w:val="00E34302"/>
    <w:rsid w:val="00E3456A"/>
    <w:rsid w:val="00E34A1A"/>
    <w:rsid w:val="00E34B04"/>
    <w:rsid w:val="00E34C9B"/>
    <w:rsid w:val="00E34F6B"/>
    <w:rsid w:val="00E358BD"/>
    <w:rsid w:val="00E3592D"/>
    <w:rsid w:val="00E35A71"/>
    <w:rsid w:val="00E35BFE"/>
    <w:rsid w:val="00E3631E"/>
    <w:rsid w:val="00E36325"/>
    <w:rsid w:val="00E367E3"/>
    <w:rsid w:val="00E36841"/>
    <w:rsid w:val="00E36CE0"/>
    <w:rsid w:val="00E36E73"/>
    <w:rsid w:val="00E3714A"/>
    <w:rsid w:val="00E374AB"/>
    <w:rsid w:val="00E37798"/>
    <w:rsid w:val="00E37859"/>
    <w:rsid w:val="00E3794D"/>
    <w:rsid w:val="00E37990"/>
    <w:rsid w:val="00E379B7"/>
    <w:rsid w:val="00E4001C"/>
    <w:rsid w:val="00E400D8"/>
    <w:rsid w:val="00E401A5"/>
    <w:rsid w:val="00E40824"/>
    <w:rsid w:val="00E40E76"/>
    <w:rsid w:val="00E40ECD"/>
    <w:rsid w:val="00E40FEA"/>
    <w:rsid w:val="00E4100B"/>
    <w:rsid w:val="00E41236"/>
    <w:rsid w:val="00E4128D"/>
    <w:rsid w:val="00E4147E"/>
    <w:rsid w:val="00E415C5"/>
    <w:rsid w:val="00E41743"/>
    <w:rsid w:val="00E419B5"/>
    <w:rsid w:val="00E41A74"/>
    <w:rsid w:val="00E41AE3"/>
    <w:rsid w:val="00E41FDF"/>
    <w:rsid w:val="00E420AF"/>
    <w:rsid w:val="00E42352"/>
    <w:rsid w:val="00E42683"/>
    <w:rsid w:val="00E426FB"/>
    <w:rsid w:val="00E432D8"/>
    <w:rsid w:val="00E43758"/>
    <w:rsid w:val="00E437B6"/>
    <w:rsid w:val="00E437F7"/>
    <w:rsid w:val="00E43A9B"/>
    <w:rsid w:val="00E450B1"/>
    <w:rsid w:val="00E4520E"/>
    <w:rsid w:val="00E45354"/>
    <w:rsid w:val="00E45392"/>
    <w:rsid w:val="00E45455"/>
    <w:rsid w:val="00E4555B"/>
    <w:rsid w:val="00E459D0"/>
    <w:rsid w:val="00E45B45"/>
    <w:rsid w:val="00E46104"/>
    <w:rsid w:val="00E463F9"/>
    <w:rsid w:val="00E4643D"/>
    <w:rsid w:val="00E465DC"/>
    <w:rsid w:val="00E4662C"/>
    <w:rsid w:val="00E46EC7"/>
    <w:rsid w:val="00E46EE7"/>
    <w:rsid w:val="00E46FEF"/>
    <w:rsid w:val="00E473A9"/>
    <w:rsid w:val="00E474B3"/>
    <w:rsid w:val="00E47545"/>
    <w:rsid w:val="00E4788C"/>
    <w:rsid w:val="00E479FE"/>
    <w:rsid w:val="00E47C40"/>
    <w:rsid w:val="00E5011E"/>
    <w:rsid w:val="00E50656"/>
    <w:rsid w:val="00E50B40"/>
    <w:rsid w:val="00E50F1C"/>
    <w:rsid w:val="00E516BB"/>
    <w:rsid w:val="00E51844"/>
    <w:rsid w:val="00E5207F"/>
    <w:rsid w:val="00E52928"/>
    <w:rsid w:val="00E52C20"/>
    <w:rsid w:val="00E52E23"/>
    <w:rsid w:val="00E52E34"/>
    <w:rsid w:val="00E5311D"/>
    <w:rsid w:val="00E53350"/>
    <w:rsid w:val="00E53566"/>
    <w:rsid w:val="00E53653"/>
    <w:rsid w:val="00E53AB6"/>
    <w:rsid w:val="00E54694"/>
    <w:rsid w:val="00E54758"/>
    <w:rsid w:val="00E54995"/>
    <w:rsid w:val="00E54A4C"/>
    <w:rsid w:val="00E55087"/>
    <w:rsid w:val="00E5523A"/>
    <w:rsid w:val="00E55421"/>
    <w:rsid w:val="00E55666"/>
    <w:rsid w:val="00E55899"/>
    <w:rsid w:val="00E55B8A"/>
    <w:rsid w:val="00E5642D"/>
    <w:rsid w:val="00E56687"/>
    <w:rsid w:val="00E567A0"/>
    <w:rsid w:val="00E56904"/>
    <w:rsid w:val="00E56B08"/>
    <w:rsid w:val="00E56E4B"/>
    <w:rsid w:val="00E570B6"/>
    <w:rsid w:val="00E5731F"/>
    <w:rsid w:val="00E57BCC"/>
    <w:rsid w:val="00E60A0D"/>
    <w:rsid w:val="00E60A46"/>
    <w:rsid w:val="00E60A70"/>
    <w:rsid w:val="00E60B28"/>
    <w:rsid w:val="00E60EEF"/>
    <w:rsid w:val="00E611B9"/>
    <w:rsid w:val="00E6125C"/>
    <w:rsid w:val="00E6155D"/>
    <w:rsid w:val="00E6162E"/>
    <w:rsid w:val="00E61875"/>
    <w:rsid w:val="00E619E9"/>
    <w:rsid w:val="00E61B2C"/>
    <w:rsid w:val="00E61C30"/>
    <w:rsid w:val="00E61E2C"/>
    <w:rsid w:val="00E61F43"/>
    <w:rsid w:val="00E62073"/>
    <w:rsid w:val="00E6244E"/>
    <w:rsid w:val="00E6245C"/>
    <w:rsid w:val="00E62A50"/>
    <w:rsid w:val="00E62ADB"/>
    <w:rsid w:val="00E62CA9"/>
    <w:rsid w:val="00E632C0"/>
    <w:rsid w:val="00E63B72"/>
    <w:rsid w:val="00E640A0"/>
    <w:rsid w:val="00E64118"/>
    <w:rsid w:val="00E64324"/>
    <w:rsid w:val="00E646D5"/>
    <w:rsid w:val="00E64772"/>
    <w:rsid w:val="00E6483B"/>
    <w:rsid w:val="00E648BA"/>
    <w:rsid w:val="00E649D2"/>
    <w:rsid w:val="00E64D6B"/>
    <w:rsid w:val="00E650A8"/>
    <w:rsid w:val="00E65B61"/>
    <w:rsid w:val="00E65B8B"/>
    <w:rsid w:val="00E65C09"/>
    <w:rsid w:val="00E65C40"/>
    <w:rsid w:val="00E65D61"/>
    <w:rsid w:val="00E669BB"/>
    <w:rsid w:val="00E66DCE"/>
    <w:rsid w:val="00E66F2B"/>
    <w:rsid w:val="00E671AA"/>
    <w:rsid w:val="00E679BC"/>
    <w:rsid w:val="00E70267"/>
    <w:rsid w:val="00E7074F"/>
    <w:rsid w:val="00E707E3"/>
    <w:rsid w:val="00E7083E"/>
    <w:rsid w:val="00E708E2"/>
    <w:rsid w:val="00E70921"/>
    <w:rsid w:val="00E70D2E"/>
    <w:rsid w:val="00E711F9"/>
    <w:rsid w:val="00E7145A"/>
    <w:rsid w:val="00E714D7"/>
    <w:rsid w:val="00E71B32"/>
    <w:rsid w:val="00E71CC4"/>
    <w:rsid w:val="00E71DD1"/>
    <w:rsid w:val="00E71E7A"/>
    <w:rsid w:val="00E71E7B"/>
    <w:rsid w:val="00E7260B"/>
    <w:rsid w:val="00E72801"/>
    <w:rsid w:val="00E72932"/>
    <w:rsid w:val="00E72DAC"/>
    <w:rsid w:val="00E73392"/>
    <w:rsid w:val="00E73534"/>
    <w:rsid w:val="00E735BE"/>
    <w:rsid w:val="00E73AC6"/>
    <w:rsid w:val="00E73B40"/>
    <w:rsid w:val="00E73C54"/>
    <w:rsid w:val="00E73C92"/>
    <w:rsid w:val="00E74091"/>
    <w:rsid w:val="00E743CC"/>
    <w:rsid w:val="00E746FD"/>
    <w:rsid w:val="00E7496C"/>
    <w:rsid w:val="00E74FE2"/>
    <w:rsid w:val="00E752DD"/>
    <w:rsid w:val="00E75315"/>
    <w:rsid w:val="00E75525"/>
    <w:rsid w:val="00E75719"/>
    <w:rsid w:val="00E7584B"/>
    <w:rsid w:val="00E763C6"/>
    <w:rsid w:val="00E76426"/>
    <w:rsid w:val="00E7647B"/>
    <w:rsid w:val="00E76610"/>
    <w:rsid w:val="00E76D6B"/>
    <w:rsid w:val="00E76DD0"/>
    <w:rsid w:val="00E774DB"/>
    <w:rsid w:val="00E77892"/>
    <w:rsid w:val="00E77C7B"/>
    <w:rsid w:val="00E77DC4"/>
    <w:rsid w:val="00E80015"/>
    <w:rsid w:val="00E805CC"/>
    <w:rsid w:val="00E80F64"/>
    <w:rsid w:val="00E81260"/>
    <w:rsid w:val="00E81373"/>
    <w:rsid w:val="00E81447"/>
    <w:rsid w:val="00E8155C"/>
    <w:rsid w:val="00E815F6"/>
    <w:rsid w:val="00E823FA"/>
    <w:rsid w:val="00E82457"/>
    <w:rsid w:val="00E82653"/>
    <w:rsid w:val="00E82807"/>
    <w:rsid w:val="00E82926"/>
    <w:rsid w:val="00E82BE9"/>
    <w:rsid w:val="00E82EA4"/>
    <w:rsid w:val="00E82F74"/>
    <w:rsid w:val="00E8332C"/>
    <w:rsid w:val="00E835D4"/>
    <w:rsid w:val="00E836BC"/>
    <w:rsid w:val="00E8378E"/>
    <w:rsid w:val="00E83873"/>
    <w:rsid w:val="00E83988"/>
    <w:rsid w:val="00E83D8A"/>
    <w:rsid w:val="00E84065"/>
    <w:rsid w:val="00E840C2"/>
    <w:rsid w:val="00E84276"/>
    <w:rsid w:val="00E8433C"/>
    <w:rsid w:val="00E84646"/>
    <w:rsid w:val="00E84684"/>
    <w:rsid w:val="00E84821"/>
    <w:rsid w:val="00E848AB"/>
    <w:rsid w:val="00E84E69"/>
    <w:rsid w:val="00E84E9E"/>
    <w:rsid w:val="00E850B5"/>
    <w:rsid w:val="00E854FA"/>
    <w:rsid w:val="00E8564B"/>
    <w:rsid w:val="00E857DF"/>
    <w:rsid w:val="00E8595B"/>
    <w:rsid w:val="00E85D06"/>
    <w:rsid w:val="00E85D79"/>
    <w:rsid w:val="00E85DE1"/>
    <w:rsid w:val="00E8603B"/>
    <w:rsid w:val="00E861A5"/>
    <w:rsid w:val="00E86EA0"/>
    <w:rsid w:val="00E872FD"/>
    <w:rsid w:val="00E87655"/>
    <w:rsid w:val="00E877F6"/>
    <w:rsid w:val="00E87D55"/>
    <w:rsid w:val="00E90330"/>
    <w:rsid w:val="00E9055D"/>
    <w:rsid w:val="00E905A9"/>
    <w:rsid w:val="00E9066D"/>
    <w:rsid w:val="00E90814"/>
    <w:rsid w:val="00E90A29"/>
    <w:rsid w:val="00E90BC0"/>
    <w:rsid w:val="00E910BA"/>
    <w:rsid w:val="00E911A0"/>
    <w:rsid w:val="00E91435"/>
    <w:rsid w:val="00E918EA"/>
    <w:rsid w:val="00E91AC7"/>
    <w:rsid w:val="00E91FDF"/>
    <w:rsid w:val="00E9202C"/>
    <w:rsid w:val="00E92470"/>
    <w:rsid w:val="00E92675"/>
    <w:rsid w:val="00E92E7F"/>
    <w:rsid w:val="00E930CE"/>
    <w:rsid w:val="00E93475"/>
    <w:rsid w:val="00E93697"/>
    <w:rsid w:val="00E938DB"/>
    <w:rsid w:val="00E93D9E"/>
    <w:rsid w:val="00E94043"/>
    <w:rsid w:val="00E9443C"/>
    <w:rsid w:val="00E9449A"/>
    <w:rsid w:val="00E946E0"/>
    <w:rsid w:val="00E94F28"/>
    <w:rsid w:val="00E9508C"/>
    <w:rsid w:val="00E95A8A"/>
    <w:rsid w:val="00E95B2F"/>
    <w:rsid w:val="00E95C8B"/>
    <w:rsid w:val="00E962A5"/>
    <w:rsid w:val="00E963A4"/>
    <w:rsid w:val="00E96436"/>
    <w:rsid w:val="00E96AB8"/>
    <w:rsid w:val="00E96C03"/>
    <w:rsid w:val="00E97468"/>
    <w:rsid w:val="00E97D2B"/>
    <w:rsid w:val="00EA0137"/>
    <w:rsid w:val="00EA0545"/>
    <w:rsid w:val="00EA06C8"/>
    <w:rsid w:val="00EA072F"/>
    <w:rsid w:val="00EA09D7"/>
    <w:rsid w:val="00EA0C17"/>
    <w:rsid w:val="00EA0D65"/>
    <w:rsid w:val="00EA1124"/>
    <w:rsid w:val="00EA181C"/>
    <w:rsid w:val="00EA1B7A"/>
    <w:rsid w:val="00EA1BD8"/>
    <w:rsid w:val="00EA1C04"/>
    <w:rsid w:val="00EA1CB8"/>
    <w:rsid w:val="00EA254B"/>
    <w:rsid w:val="00EA25C2"/>
    <w:rsid w:val="00EA2777"/>
    <w:rsid w:val="00EA27D2"/>
    <w:rsid w:val="00EA2C0C"/>
    <w:rsid w:val="00EA2F7A"/>
    <w:rsid w:val="00EA3167"/>
    <w:rsid w:val="00EA33C5"/>
    <w:rsid w:val="00EA454F"/>
    <w:rsid w:val="00EA4690"/>
    <w:rsid w:val="00EA47DA"/>
    <w:rsid w:val="00EA47FB"/>
    <w:rsid w:val="00EA4E64"/>
    <w:rsid w:val="00EA512F"/>
    <w:rsid w:val="00EA514E"/>
    <w:rsid w:val="00EA5639"/>
    <w:rsid w:val="00EA5B8C"/>
    <w:rsid w:val="00EA5FB1"/>
    <w:rsid w:val="00EA603B"/>
    <w:rsid w:val="00EA6164"/>
    <w:rsid w:val="00EA64A4"/>
    <w:rsid w:val="00EA6A2B"/>
    <w:rsid w:val="00EA6A91"/>
    <w:rsid w:val="00EA6DA1"/>
    <w:rsid w:val="00EA6ED5"/>
    <w:rsid w:val="00EA7ADB"/>
    <w:rsid w:val="00EA7B16"/>
    <w:rsid w:val="00EA7B83"/>
    <w:rsid w:val="00EA7D1B"/>
    <w:rsid w:val="00EA7FD4"/>
    <w:rsid w:val="00EB0068"/>
    <w:rsid w:val="00EB0336"/>
    <w:rsid w:val="00EB0657"/>
    <w:rsid w:val="00EB07A2"/>
    <w:rsid w:val="00EB0886"/>
    <w:rsid w:val="00EB1896"/>
    <w:rsid w:val="00EB1966"/>
    <w:rsid w:val="00EB199A"/>
    <w:rsid w:val="00EB1E7A"/>
    <w:rsid w:val="00EB21E1"/>
    <w:rsid w:val="00EB2205"/>
    <w:rsid w:val="00EB233A"/>
    <w:rsid w:val="00EB2751"/>
    <w:rsid w:val="00EB2B01"/>
    <w:rsid w:val="00EB2D67"/>
    <w:rsid w:val="00EB318F"/>
    <w:rsid w:val="00EB321E"/>
    <w:rsid w:val="00EB3342"/>
    <w:rsid w:val="00EB3949"/>
    <w:rsid w:val="00EB3AC9"/>
    <w:rsid w:val="00EB3D5A"/>
    <w:rsid w:val="00EB3D77"/>
    <w:rsid w:val="00EB3EA0"/>
    <w:rsid w:val="00EB418E"/>
    <w:rsid w:val="00EB4410"/>
    <w:rsid w:val="00EB4B9A"/>
    <w:rsid w:val="00EB5939"/>
    <w:rsid w:val="00EB59A6"/>
    <w:rsid w:val="00EB5A8D"/>
    <w:rsid w:val="00EB5AA2"/>
    <w:rsid w:val="00EB5D18"/>
    <w:rsid w:val="00EB5F12"/>
    <w:rsid w:val="00EB5FA1"/>
    <w:rsid w:val="00EB6739"/>
    <w:rsid w:val="00EB674F"/>
    <w:rsid w:val="00EB68FA"/>
    <w:rsid w:val="00EB7141"/>
    <w:rsid w:val="00EB7264"/>
    <w:rsid w:val="00EB765D"/>
    <w:rsid w:val="00EB7939"/>
    <w:rsid w:val="00EB7B7D"/>
    <w:rsid w:val="00EB7E03"/>
    <w:rsid w:val="00EC0177"/>
    <w:rsid w:val="00EC022D"/>
    <w:rsid w:val="00EC08F2"/>
    <w:rsid w:val="00EC0B0D"/>
    <w:rsid w:val="00EC0C33"/>
    <w:rsid w:val="00EC129A"/>
    <w:rsid w:val="00EC13C5"/>
    <w:rsid w:val="00EC18FE"/>
    <w:rsid w:val="00EC1D06"/>
    <w:rsid w:val="00EC1D20"/>
    <w:rsid w:val="00EC24C3"/>
    <w:rsid w:val="00EC2A2F"/>
    <w:rsid w:val="00EC2D03"/>
    <w:rsid w:val="00EC2D24"/>
    <w:rsid w:val="00EC333B"/>
    <w:rsid w:val="00EC3376"/>
    <w:rsid w:val="00EC38D6"/>
    <w:rsid w:val="00EC3AA6"/>
    <w:rsid w:val="00EC3CFE"/>
    <w:rsid w:val="00EC3DA8"/>
    <w:rsid w:val="00EC3F78"/>
    <w:rsid w:val="00EC4042"/>
    <w:rsid w:val="00EC4582"/>
    <w:rsid w:val="00EC4636"/>
    <w:rsid w:val="00EC47AB"/>
    <w:rsid w:val="00EC4A88"/>
    <w:rsid w:val="00EC526F"/>
    <w:rsid w:val="00EC52E1"/>
    <w:rsid w:val="00EC532E"/>
    <w:rsid w:val="00EC5CEA"/>
    <w:rsid w:val="00EC5E10"/>
    <w:rsid w:val="00EC5E86"/>
    <w:rsid w:val="00EC5F8A"/>
    <w:rsid w:val="00EC613F"/>
    <w:rsid w:val="00EC62A6"/>
    <w:rsid w:val="00EC64E0"/>
    <w:rsid w:val="00EC6604"/>
    <w:rsid w:val="00EC6A2F"/>
    <w:rsid w:val="00EC6A89"/>
    <w:rsid w:val="00EC6D1F"/>
    <w:rsid w:val="00EC6E5E"/>
    <w:rsid w:val="00EC6F3F"/>
    <w:rsid w:val="00EC73FC"/>
    <w:rsid w:val="00EC7419"/>
    <w:rsid w:val="00EC77BF"/>
    <w:rsid w:val="00EC7C2A"/>
    <w:rsid w:val="00EC7F46"/>
    <w:rsid w:val="00ED012B"/>
    <w:rsid w:val="00ED0339"/>
    <w:rsid w:val="00ED0591"/>
    <w:rsid w:val="00ED0712"/>
    <w:rsid w:val="00ED074A"/>
    <w:rsid w:val="00ED0ECB"/>
    <w:rsid w:val="00ED0F62"/>
    <w:rsid w:val="00ED0F94"/>
    <w:rsid w:val="00ED10B3"/>
    <w:rsid w:val="00ED203C"/>
    <w:rsid w:val="00ED3457"/>
    <w:rsid w:val="00ED3745"/>
    <w:rsid w:val="00ED393C"/>
    <w:rsid w:val="00ED39E5"/>
    <w:rsid w:val="00ED3A91"/>
    <w:rsid w:val="00ED3B37"/>
    <w:rsid w:val="00ED3B5E"/>
    <w:rsid w:val="00ED3D3C"/>
    <w:rsid w:val="00ED3E5F"/>
    <w:rsid w:val="00ED457A"/>
    <w:rsid w:val="00ED472A"/>
    <w:rsid w:val="00ED477B"/>
    <w:rsid w:val="00ED49A2"/>
    <w:rsid w:val="00ED52C6"/>
    <w:rsid w:val="00ED552F"/>
    <w:rsid w:val="00ED56AB"/>
    <w:rsid w:val="00ED589C"/>
    <w:rsid w:val="00ED59B1"/>
    <w:rsid w:val="00ED5BF5"/>
    <w:rsid w:val="00ED6316"/>
    <w:rsid w:val="00ED663E"/>
    <w:rsid w:val="00ED679D"/>
    <w:rsid w:val="00ED6943"/>
    <w:rsid w:val="00ED6B96"/>
    <w:rsid w:val="00ED7146"/>
    <w:rsid w:val="00ED7192"/>
    <w:rsid w:val="00ED739F"/>
    <w:rsid w:val="00ED7494"/>
    <w:rsid w:val="00ED76D1"/>
    <w:rsid w:val="00ED77C2"/>
    <w:rsid w:val="00ED77D4"/>
    <w:rsid w:val="00ED7943"/>
    <w:rsid w:val="00ED79AE"/>
    <w:rsid w:val="00ED7A6A"/>
    <w:rsid w:val="00ED7BC2"/>
    <w:rsid w:val="00ED7E76"/>
    <w:rsid w:val="00EE000F"/>
    <w:rsid w:val="00EE04CF"/>
    <w:rsid w:val="00EE0527"/>
    <w:rsid w:val="00EE142A"/>
    <w:rsid w:val="00EE167E"/>
    <w:rsid w:val="00EE16B7"/>
    <w:rsid w:val="00EE17B8"/>
    <w:rsid w:val="00EE1B3E"/>
    <w:rsid w:val="00EE1BB2"/>
    <w:rsid w:val="00EE2193"/>
    <w:rsid w:val="00EE22A1"/>
    <w:rsid w:val="00EE22CC"/>
    <w:rsid w:val="00EE240E"/>
    <w:rsid w:val="00EE2675"/>
    <w:rsid w:val="00EE26CE"/>
    <w:rsid w:val="00EE279B"/>
    <w:rsid w:val="00EE2E58"/>
    <w:rsid w:val="00EE301D"/>
    <w:rsid w:val="00EE3026"/>
    <w:rsid w:val="00EE344F"/>
    <w:rsid w:val="00EE3ABA"/>
    <w:rsid w:val="00EE3DFF"/>
    <w:rsid w:val="00EE40E8"/>
    <w:rsid w:val="00EE437E"/>
    <w:rsid w:val="00EE447D"/>
    <w:rsid w:val="00EE460D"/>
    <w:rsid w:val="00EE46B4"/>
    <w:rsid w:val="00EE4A89"/>
    <w:rsid w:val="00EE4EA6"/>
    <w:rsid w:val="00EE4F40"/>
    <w:rsid w:val="00EE4F60"/>
    <w:rsid w:val="00EE5238"/>
    <w:rsid w:val="00EE57A2"/>
    <w:rsid w:val="00EE5850"/>
    <w:rsid w:val="00EE58C0"/>
    <w:rsid w:val="00EE5A97"/>
    <w:rsid w:val="00EE5FFE"/>
    <w:rsid w:val="00EE6151"/>
    <w:rsid w:val="00EE6BB4"/>
    <w:rsid w:val="00EE6C69"/>
    <w:rsid w:val="00EE72EC"/>
    <w:rsid w:val="00EE73CC"/>
    <w:rsid w:val="00EE77C5"/>
    <w:rsid w:val="00EE7A9A"/>
    <w:rsid w:val="00EE7D92"/>
    <w:rsid w:val="00EF0A12"/>
    <w:rsid w:val="00EF0CD1"/>
    <w:rsid w:val="00EF13B3"/>
    <w:rsid w:val="00EF1419"/>
    <w:rsid w:val="00EF1530"/>
    <w:rsid w:val="00EF16A7"/>
    <w:rsid w:val="00EF16E0"/>
    <w:rsid w:val="00EF2189"/>
    <w:rsid w:val="00EF2721"/>
    <w:rsid w:val="00EF29B7"/>
    <w:rsid w:val="00EF3180"/>
    <w:rsid w:val="00EF32B8"/>
    <w:rsid w:val="00EF32B9"/>
    <w:rsid w:val="00EF3664"/>
    <w:rsid w:val="00EF3AFE"/>
    <w:rsid w:val="00EF3F59"/>
    <w:rsid w:val="00EF3FF2"/>
    <w:rsid w:val="00EF4285"/>
    <w:rsid w:val="00EF4ABD"/>
    <w:rsid w:val="00EF4CD8"/>
    <w:rsid w:val="00EF4D78"/>
    <w:rsid w:val="00EF4E66"/>
    <w:rsid w:val="00EF4F73"/>
    <w:rsid w:val="00EF5135"/>
    <w:rsid w:val="00EF5579"/>
    <w:rsid w:val="00EF5619"/>
    <w:rsid w:val="00EF56EA"/>
    <w:rsid w:val="00EF5F6F"/>
    <w:rsid w:val="00EF64F9"/>
    <w:rsid w:val="00EF6918"/>
    <w:rsid w:val="00EF69F4"/>
    <w:rsid w:val="00EF6A08"/>
    <w:rsid w:val="00EF72F4"/>
    <w:rsid w:val="00EF736B"/>
    <w:rsid w:val="00EF76D0"/>
    <w:rsid w:val="00EF7B11"/>
    <w:rsid w:val="00F00005"/>
    <w:rsid w:val="00F000A7"/>
    <w:rsid w:val="00F00116"/>
    <w:rsid w:val="00F00407"/>
    <w:rsid w:val="00F007F0"/>
    <w:rsid w:val="00F008F7"/>
    <w:rsid w:val="00F00A07"/>
    <w:rsid w:val="00F00B41"/>
    <w:rsid w:val="00F00DB3"/>
    <w:rsid w:val="00F010B5"/>
    <w:rsid w:val="00F0112C"/>
    <w:rsid w:val="00F0129D"/>
    <w:rsid w:val="00F0191C"/>
    <w:rsid w:val="00F0193B"/>
    <w:rsid w:val="00F0195D"/>
    <w:rsid w:val="00F01EFF"/>
    <w:rsid w:val="00F0209E"/>
    <w:rsid w:val="00F02342"/>
    <w:rsid w:val="00F029A9"/>
    <w:rsid w:val="00F02A1D"/>
    <w:rsid w:val="00F02A5D"/>
    <w:rsid w:val="00F02C59"/>
    <w:rsid w:val="00F02D7D"/>
    <w:rsid w:val="00F02E01"/>
    <w:rsid w:val="00F02EF6"/>
    <w:rsid w:val="00F02FBB"/>
    <w:rsid w:val="00F03390"/>
    <w:rsid w:val="00F03463"/>
    <w:rsid w:val="00F0393D"/>
    <w:rsid w:val="00F03A1A"/>
    <w:rsid w:val="00F03B8C"/>
    <w:rsid w:val="00F03C10"/>
    <w:rsid w:val="00F03F9E"/>
    <w:rsid w:val="00F0467F"/>
    <w:rsid w:val="00F046D2"/>
    <w:rsid w:val="00F04EDD"/>
    <w:rsid w:val="00F051E0"/>
    <w:rsid w:val="00F05251"/>
    <w:rsid w:val="00F0542C"/>
    <w:rsid w:val="00F0596A"/>
    <w:rsid w:val="00F05D0C"/>
    <w:rsid w:val="00F06375"/>
    <w:rsid w:val="00F06AAD"/>
    <w:rsid w:val="00F06BBA"/>
    <w:rsid w:val="00F073C8"/>
    <w:rsid w:val="00F0799E"/>
    <w:rsid w:val="00F07A93"/>
    <w:rsid w:val="00F07B50"/>
    <w:rsid w:val="00F07CE9"/>
    <w:rsid w:val="00F07DE4"/>
    <w:rsid w:val="00F10280"/>
    <w:rsid w:val="00F103A4"/>
    <w:rsid w:val="00F10824"/>
    <w:rsid w:val="00F10A40"/>
    <w:rsid w:val="00F10E7D"/>
    <w:rsid w:val="00F11052"/>
    <w:rsid w:val="00F11134"/>
    <w:rsid w:val="00F1124C"/>
    <w:rsid w:val="00F112ED"/>
    <w:rsid w:val="00F11386"/>
    <w:rsid w:val="00F117FA"/>
    <w:rsid w:val="00F11D5B"/>
    <w:rsid w:val="00F11E1D"/>
    <w:rsid w:val="00F11E22"/>
    <w:rsid w:val="00F123DC"/>
    <w:rsid w:val="00F1248E"/>
    <w:rsid w:val="00F1280C"/>
    <w:rsid w:val="00F128E0"/>
    <w:rsid w:val="00F12AA6"/>
    <w:rsid w:val="00F12C24"/>
    <w:rsid w:val="00F12F08"/>
    <w:rsid w:val="00F1314B"/>
    <w:rsid w:val="00F13448"/>
    <w:rsid w:val="00F1398A"/>
    <w:rsid w:val="00F13F17"/>
    <w:rsid w:val="00F14203"/>
    <w:rsid w:val="00F14438"/>
    <w:rsid w:val="00F1451E"/>
    <w:rsid w:val="00F14548"/>
    <w:rsid w:val="00F149F7"/>
    <w:rsid w:val="00F14F46"/>
    <w:rsid w:val="00F15722"/>
    <w:rsid w:val="00F15B93"/>
    <w:rsid w:val="00F15EE1"/>
    <w:rsid w:val="00F15EE3"/>
    <w:rsid w:val="00F164AB"/>
    <w:rsid w:val="00F16776"/>
    <w:rsid w:val="00F168DE"/>
    <w:rsid w:val="00F16906"/>
    <w:rsid w:val="00F16A89"/>
    <w:rsid w:val="00F17212"/>
    <w:rsid w:val="00F17815"/>
    <w:rsid w:val="00F178A2"/>
    <w:rsid w:val="00F2012D"/>
    <w:rsid w:val="00F20259"/>
    <w:rsid w:val="00F20BF5"/>
    <w:rsid w:val="00F2136A"/>
    <w:rsid w:val="00F21576"/>
    <w:rsid w:val="00F218F5"/>
    <w:rsid w:val="00F21CFB"/>
    <w:rsid w:val="00F21D74"/>
    <w:rsid w:val="00F222F3"/>
    <w:rsid w:val="00F22332"/>
    <w:rsid w:val="00F22727"/>
    <w:rsid w:val="00F22744"/>
    <w:rsid w:val="00F2299D"/>
    <w:rsid w:val="00F22C36"/>
    <w:rsid w:val="00F2338B"/>
    <w:rsid w:val="00F23C76"/>
    <w:rsid w:val="00F23FA8"/>
    <w:rsid w:val="00F2410E"/>
    <w:rsid w:val="00F249CD"/>
    <w:rsid w:val="00F24B4A"/>
    <w:rsid w:val="00F24D49"/>
    <w:rsid w:val="00F24E2C"/>
    <w:rsid w:val="00F25061"/>
    <w:rsid w:val="00F2527F"/>
    <w:rsid w:val="00F2540C"/>
    <w:rsid w:val="00F25AC1"/>
    <w:rsid w:val="00F25C2A"/>
    <w:rsid w:val="00F260DD"/>
    <w:rsid w:val="00F2631F"/>
    <w:rsid w:val="00F264E6"/>
    <w:rsid w:val="00F2650F"/>
    <w:rsid w:val="00F26621"/>
    <w:rsid w:val="00F266A4"/>
    <w:rsid w:val="00F2679B"/>
    <w:rsid w:val="00F26815"/>
    <w:rsid w:val="00F2681A"/>
    <w:rsid w:val="00F269EF"/>
    <w:rsid w:val="00F26A07"/>
    <w:rsid w:val="00F26BD4"/>
    <w:rsid w:val="00F26E27"/>
    <w:rsid w:val="00F27084"/>
    <w:rsid w:val="00F27222"/>
    <w:rsid w:val="00F27383"/>
    <w:rsid w:val="00F2769B"/>
    <w:rsid w:val="00F2774A"/>
    <w:rsid w:val="00F27A8F"/>
    <w:rsid w:val="00F27AFC"/>
    <w:rsid w:val="00F27FAF"/>
    <w:rsid w:val="00F3028B"/>
    <w:rsid w:val="00F3031A"/>
    <w:rsid w:val="00F30520"/>
    <w:rsid w:val="00F307BD"/>
    <w:rsid w:val="00F3087A"/>
    <w:rsid w:val="00F30C23"/>
    <w:rsid w:val="00F30EFE"/>
    <w:rsid w:val="00F31448"/>
    <w:rsid w:val="00F31506"/>
    <w:rsid w:val="00F31549"/>
    <w:rsid w:val="00F3172D"/>
    <w:rsid w:val="00F31923"/>
    <w:rsid w:val="00F31A0D"/>
    <w:rsid w:val="00F320CA"/>
    <w:rsid w:val="00F3228E"/>
    <w:rsid w:val="00F3260B"/>
    <w:rsid w:val="00F32CE5"/>
    <w:rsid w:val="00F32ECA"/>
    <w:rsid w:val="00F331C2"/>
    <w:rsid w:val="00F3390E"/>
    <w:rsid w:val="00F3396C"/>
    <w:rsid w:val="00F33A9E"/>
    <w:rsid w:val="00F33C7C"/>
    <w:rsid w:val="00F33E0C"/>
    <w:rsid w:val="00F348A8"/>
    <w:rsid w:val="00F349E1"/>
    <w:rsid w:val="00F34AFE"/>
    <w:rsid w:val="00F34CA7"/>
    <w:rsid w:val="00F34D03"/>
    <w:rsid w:val="00F35476"/>
    <w:rsid w:val="00F35903"/>
    <w:rsid w:val="00F359CF"/>
    <w:rsid w:val="00F35E0A"/>
    <w:rsid w:val="00F36346"/>
    <w:rsid w:val="00F363C5"/>
    <w:rsid w:val="00F36C3A"/>
    <w:rsid w:val="00F36F9D"/>
    <w:rsid w:val="00F36FC0"/>
    <w:rsid w:val="00F37167"/>
    <w:rsid w:val="00F37470"/>
    <w:rsid w:val="00F375D5"/>
    <w:rsid w:val="00F3794C"/>
    <w:rsid w:val="00F379BF"/>
    <w:rsid w:val="00F37A79"/>
    <w:rsid w:val="00F37BC2"/>
    <w:rsid w:val="00F37F21"/>
    <w:rsid w:val="00F40088"/>
    <w:rsid w:val="00F4019F"/>
    <w:rsid w:val="00F4028A"/>
    <w:rsid w:val="00F40AC6"/>
    <w:rsid w:val="00F40D5B"/>
    <w:rsid w:val="00F40F54"/>
    <w:rsid w:val="00F41013"/>
    <w:rsid w:val="00F41D53"/>
    <w:rsid w:val="00F423BB"/>
    <w:rsid w:val="00F42699"/>
    <w:rsid w:val="00F42751"/>
    <w:rsid w:val="00F42A5A"/>
    <w:rsid w:val="00F42ACB"/>
    <w:rsid w:val="00F43835"/>
    <w:rsid w:val="00F43A5D"/>
    <w:rsid w:val="00F43CA0"/>
    <w:rsid w:val="00F43CF5"/>
    <w:rsid w:val="00F43E76"/>
    <w:rsid w:val="00F43E77"/>
    <w:rsid w:val="00F43F88"/>
    <w:rsid w:val="00F4410A"/>
    <w:rsid w:val="00F441A3"/>
    <w:rsid w:val="00F44230"/>
    <w:rsid w:val="00F4430B"/>
    <w:rsid w:val="00F4441C"/>
    <w:rsid w:val="00F44FD1"/>
    <w:rsid w:val="00F45197"/>
    <w:rsid w:val="00F456B3"/>
    <w:rsid w:val="00F45D9C"/>
    <w:rsid w:val="00F4600A"/>
    <w:rsid w:val="00F46189"/>
    <w:rsid w:val="00F46905"/>
    <w:rsid w:val="00F46BE6"/>
    <w:rsid w:val="00F50111"/>
    <w:rsid w:val="00F505FF"/>
    <w:rsid w:val="00F50D78"/>
    <w:rsid w:val="00F50E0C"/>
    <w:rsid w:val="00F512A5"/>
    <w:rsid w:val="00F513F8"/>
    <w:rsid w:val="00F51C94"/>
    <w:rsid w:val="00F51EFF"/>
    <w:rsid w:val="00F52462"/>
    <w:rsid w:val="00F5258E"/>
    <w:rsid w:val="00F52624"/>
    <w:rsid w:val="00F52792"/>
    <w:rsid w:val="00F52825"/>
    <w:rsid w:val="00F52D82"/>
    <w:rsid w:val="00F52D8D"/>
    <w:rsid w:val="00F5349C"/>
    <w:rsid w:val="00F53897"/>
    <w:rsid w:val="00F53898"/>
    <w:rsid w:val="00F53B65"/>
    <w:rsid w:val="00F53CB3"/>
    <w:rsid w:val="00F54098"/>
    <w:rsid w:val="00F5463E"/>
    <w:rsid w:val="00F547FC"/>
    <w:rsid w:val="00F553E2"/>
    <w:rsid w:val="00F554DE"/>
    <w:rsid w:val="00F555E4"/>
    <w:rsid w:val="00F55E4B"/>
    <w:rsid w:val="00F55F8B"/>
    <w:rsid w:val="00F55FB1"/>
    <w:rsid w:val="00F5616A"/>
    <w:rsid w:val="00F5653D"/>
    <w:rsid w:val="00F56785"/>
    <w:rsid w:val="00F5687C"/>
    <w:rsid w:val="00F5688C"/>
    <w:rsid w:val="00F56BCC"/>
    <w:rsid w:val="00F5746A"/>
    <w:rsid w:val="00F576B2"/>
    <w:rsid w:val="00F578A1"/>
    <w:rsid w:val="00F57934"/>
    <w:rsid w:val="00F57AD0"/>
    <w:rsid w:val="00F602DE"/>
    <w:rsid w:val="00F60428"/>
    <w:rsid w:val="00F604DF"/>
    <w:rsid w:val="00F607AF"/>
    <w:rsid w:val="00F6085D"/>
    <w:rsid w:val="00F60A02"/>
    <w:rsid w:val="00F60AED"/>
    <w:rsid w:val="00F60ED5"/>
    <w:rsid w:val="00F6134F"/>
    <w:rsid w:val="00F61612"/>
    <w:rsid w:val="00F616A0"/>
    <w:rsid w:val="00F617A7"/>
    <w:rsid w:val="00F61C08"/>
    <w:rsid w:val="00F61E0C"/>
    <w:rsid w:val="00F62569"/>
    <w:rsid w:val="00F6258E"/>
    <w:rsid w:val="00F62919"/>
    <w:rsid w:val="00F62C1A"/>
    <w:rsid w:val="00F62C6E"/>
    <w:rsid w:val="00F62D39"/>
    <w:rsid w:val="00F6349D"/>
    <w:rsid w:val="00F634B4"/>
    <w:rsid w:val="00F63568"/>
    <w:rsid w:val="00F6373E"/>
    <w:rsid w:val="00F6396D"/>
    <w:rsid w:val="00F63A1B"/>
    <w:rsid w:val="00F63BBE"/>
    <w:rsid w:val="00F63E2D"/>
    <w:rsid w:val="00F64287"/>
    <w:rsid w:val="00F64533"/>
    <w:rsid w:val="00F64A88"/>
    <w:rsid w:val="00F64AAE"/>
    <w:rsid w:val="00F64B67"/>
    <w:rsid w:val="00F64C9C"/>
    <w:rsid w:val="00F6513A"/>
    <w:rsid w:val="00F651DC"/>
    <w:rsid w:val="00F654BB"/>
    <w:rsid w:val="00F65F2F"/>
    <w:rsid w:val="00F6627B"/>
    <w:rsid w:val="00F662EE"/>
    <w:rsid w:val="00F663E5"/>
    <w:rsid w:val="00F6643F"/>
    <w:rsid w:val="00F66798"/>
    <w:rsid w:val="00F66B18"/>
    <w:rsid w:val="00F66D85"/>
    <w:rsid w:val="00F66FE0"/>
    <w:rsid w:val="00F6732E"/>
    <w:rsid w:val="00F6733D"/>
    <w:rsid w:val="00F67414"/>
    <w:rsid w:val="00F67748"/>
    <w:rsid w:val="00F677AF"/>
    <w:rsid w:val="00F67898"/>
    <w:rsid w:val="00F67E3B"/>
    <w:rsid w:val="00F701ED"/>
    <w:rsid w:val="00F702BA"/>
    <w:rsid w:val="00F70415"/>
    <w:rsid w:val="00F7068E"/>
    <w:rsid w:val="00F7069B"/>
    <w:rsid w:val="00F7070E"/>
    <w:rsid w:val="00F7085B"/>
    <w:rsid w:val="00F7091A"/>
    <w:rsid w:val="00F70A6E"/>
    <w:rsid w:val="00F70D62"/>
    <w:rsid w:val="00F70EC7"/>
    <w:rsid w:val="00F70F49"/>
    <w:rsid w:val="00F70FCC"/>
    <w:rsid w:val="00F71079"/>
    <w:rsid w:val="00F7128A"/>
    <w:rsid w:val="00F712AF"/>
    <w:rsid w:val="00F71528"/>
    <w:rsid w:val="00F716EB"/>
    <w:rsid w:val="00F71B72"/>
    <w:rsid w:val="00F7209E"/>
    <w:rsid w:val="00F72127"/>
    <w:rsid w:val="00F7214A"/>
    <w:rsid w:val="00F72378"/>
    <w:rsid w:val="00F725C5"/>
    <w:rsid w:val="00F72630"/>
    <w:rsid w:val="00F72A63"/>
    <w:rsid w:val="00F72D8B"/>
    <w:rsid w:val="00F72DE1"/>
    <w:rsid w:val="00F72E76"/>
    <w:rsid w:val="00F72F33"/>
    <w:rsid w:val="00F73834"/>
    <w:rsid w:val="00F73A09"/>
    <w:rsid w:val="00F73C8D"/>
    <w:rsid w:val="00F73F9C"/>
    <w:rsid w:val="00F7402E"/>
    <w:rsid w:val="00F74A93"/>
    <w:rsid w:val="00F74FD5"/>
    <w:rsid w:val="00F7539C"/>
    <w:rsid w:val="00F753B9"/>
    <w:rsid w:val="00F755A9"/>
    <w:rsid w:val="00F758FD"/>
    <w:rsid w:val="00F75A74"/>
    <w:rsid w:val="00F75DB0"/>
    <w:rsid w:val="00F76042"/>
    <w:rsid w:val="00F76115"/>
    <w:rsid w:val="00F76185"/>
    <w:rsid w:val="00F764D0"/>
    <w:rsid w:val="00F766AE"/>
    <w:rsid w:val="00F768E5"/>
    <w:rsid w:val="00F76D0D"/>
    <w:rsid w:val="00F76E2B"/>
    <w:rsid w:val="00F76F0A"/>
    <w:rsid w:val="00F76FC7"/>
    <w:rsid w:val="00F7718B"/>
    <w:rsid w:val="00F7746E"/>
    <w:rsid w:val="00F778AE"/>
    <w:rsid w:val="00F77B1B"/>
    <w:rsid w:val="00F77D07"/>
    <w:rsid w:val="00F77FE7"/>
    <w:rsid w:val="00F80242"/>
    <w:rsid w:val="00F8028D"/>
    <w:rsid w:val="00F8044B"/>
    <w:rsid w:val="00F8048C"/>
    <w:rsid w:val="00F808A5"/>
    <w:rsid w:val="00F8101C"/>
    <w:rsid w:val="00F8115B"/>
    <w:rsid w:val="00F8192E"/>
    <w:rsid w:val="00F81DDA"/>
    <w:rsid w:val="00F81FA5"/>
    <w:rsid w:val="00F821E1"/>
    <w:rsid w:val="00F82251"/>
    <w:rsid w:val="00F82289"/>
    <w:rsid w:val="00F82403"/>
    <w:rsid w:val="00F82445"/>
    <w:rsid w:val="00F824D4"/>
    <w:rsid w:val="00F828A7"/>
    <w:rsid w:val="00F82AD7"/>
    <w:rsid w:val="00F82DDD"/>
    <w:rsid w:val="00F83313"/>
    <w:rsid w:val="00F8338D"/>
    <w:rsid w:val="00F83743"/>
    <w:rsid w:val="00F8388E"/>
    <w:rsid w:val="00F83A19"/>
    <w:rsid w:val="00F83CD8"/>
    <w:rsid w:val="00F8414C"/>
    <w:rsid w:val="00F84661"/>
    <w:rsid w:val="00F8474D"/>
    <w:rsid w:val="00F84872"/>
    <w:rsid w:val="00F84A81"/>
    <w:rsid w:val="00F84B6C"/>
    <w:rsid w:val="00F84BF5"/>
    <w:rsid w:val="00F84E94"/>
    <w:rsid w:val="00F84EA1"/>
    <w:rsid w:val="00F8504F"/>
    <w:rsid w:val="00F8521D"/>
    <w:rsid w:val="00F85B9F"/>
    <w:rsid w:val="00F85C5E"/>
    <w:rsid w:val="00F85DB2"/>
    <w:rsid w:val="00F85DBE"/>
    <w:rsid w:val="00F85FD2"/>
    <w:rsid w:val="00F861BE"/>
    <w:rsid w:val="00F8660C"/>
    <w:rsid w:val="00F86701"/>
    <w:rsid w:val="00F86A6B"/>
    <w:rsid w:val="00F86F2C"/>
    <w:rsid w:val="00F87498"/>
    <w:rsid w:val="00F875AB"/>
    <w:rsid w:val="00F876A5"/>
    <w:rsid w:val="00F879B0"/>
    <w:rsid w:val="00F87A5D"/>
    <w:rsid w:val="00F87A69"/>
    <w:rsid w:val="00F87D96"/>
    <w:rsid w:val="00F90050"/>
    <w:rsid w:val="00F90168"/>
    <w:rsid w:val="00F90408"/>
    <w:rsid w:val="00F90609"/>
    <w:rsid w:val="00F90B47"/>
    <w:rsid w:val="00F90E26"/>
    <w:rsid w:val="00F90FBF"/>
    <w:rsid w:val="00F91047"/>
    <w:rsid w:val="00F910EA"/>
    <w:rsid w:val="00F914FE"/>
    <w:rsid w:val="00F915EA"/>
    <w:rsid w:val="00F91754"/>
    <w:rsid w:val="00F91929"/>
    <w:rsid w:val="00F91A15"/>
    <w:rsid w:val="00F91CC7"/>
    <w:rsid w:val="00F91DF1"/>
    <w:rsid w:val="00F91FC5"/>
    <w:rsid w:val="00F92370"/>
    <w:rsid w:val="00F92EE7"/>
    <w:rsid w:val="00F92EF7"/>
    <w:rsid w:val="00F93091"/>
    <w:rsid w:val="00F931AB"/>
    <w:rsid w:val="00F93314"/>
    <w:rsid w:val="00F936AA"/>
    <w:rsid w:val="00F938D2"/>
    <w:rsid w:val="00F93CE8"/>
    <w:rsid w:val="00F93E67"/>
    <w:rsid w:val="00F9423C"/>
    <w:rsid w:val="00F942C8"/>
    <w:rsid w:val="00F947AA"/>
    <w:rsid w:val="00F94DAB"/>
    <w:rsid w:val="00F94EC3"/>
    <w:rsid w:val="00F958E7"/>
    <w:rsid w:val="00F96417"/>
    <w:rsid w:val="00F96777"/>
    <w:rsid w:val="00F96AC4"/>
    <w:rsid w:val="00F96C45"/>
    <w:rsid w:val="00F96EEE"/>
    <w:rsid w:val="00F9701F"/>
    <w:rsid w:val="00F97145"/>
    <w:rsid w:val="00F97238"/>
    <w:rsid w:val="00F973B1"/>
    <w:rsid w:val="00F9763B"/>
    <w:rsid w:val="00F9765D"/>
    <w:rsid w:val="00F976BF"/>
    <w:rsid w:val="00F9781E"/>
    <w:rsid w:val="00F978ED"/>
    <w:rsid w:val="00F979E7"/>
    <w:rsid w:val="00F97A55"/>
    <w:rsid w:val="00F97A83"/>
    <w:rsid w:val="00F97AA1"/>
    <w:rsid w:val="00F97D49"/>
    <w:rsid w:val="00FA03A4"/>
    <w:rsid w:val="00FA0570"/>
    <w:rsid w:val="00FA059A"/>
    <w:rsid w:val="00FA07AE"/>
    <w:rsid w:val="00FA088C"/>
    <w:rsid w:val="00FA08C7"/>
    <w:rsid w:val="00FA0A95"/>
    <w:rsid w:val="00FA0D2C"/>
    <w:rsid w:val="00FA1095"/>
    <w:rsid w:val="00FA1154"/>
    <w:rsid w:val="00FA1197"/>
    <w:rsid w:val="00FA1435"/>
    <w:rsid w:val="00FA170F"/>
    <w:rsid w:val="00FA183C"/>
    <w:rsid w:val="00FA19E8"/>
    <w:rsid w:val="00FA1BF7"/>
    <w:rsid w:val="00FA1D42"/>
    <w:rsid w:val="00FA20A1"/>
    <w:rsid w:val="00FA2179"/>
    <w:rsid w:val="00FA21C0"/>
    <w:rsid w:val="00FA2606"/>
    <w:rsid w:val="00FA2705"/>
    <w:rsid w:val="00FA2802"/>
    <w:rsid w:val="00FA2991"/>
    <w:rsid w:val="00FA29A0"/>
    <w:rsid w:val="00FA2CEA"/>
    <w:rsid w:val="00FA2D4A"/>
    <w:rsid w:val="00FA2D6C"/>
    <w:rsid w:val="00FA2E8A"/>
    <w:rsid w:val="00FA3713"/>
    <w:rsid w:val="00FA37C2"/>
    <w:rsid w:val="00FA3924"/>
    <w:rsid w:val="00FA3AFF"/>
    <w:rsid w:val="00FA3D62"/>
    <w:rsid w:val="00FA3FA4"/>
    <w:rsid w:val="00FA4191"/>
    <w:rsid w:val="00FA454F"/>
    <w:rsid w:val="00FA458A"/>
    <w:rsid w:val="00FA4645"/>
    <w:rsid w:val="00FA4ABE"/>
    <w:rsid w:val="00FA569F"/>
    <w:rsid w:val="00FA5843"/>
    <w:rsid w:val="00FA5BFD"/>
    <w:rsid w:val="00FA5FD6"/>
    <w:rsid w:val="00FA603E"/>
    <w:rsid w:val="00FA618F"/>
    <w:rsid w:val="00FA6460"/>
    <w:rsid w:val="00FA6C08"/>
    <w:rsid w:val="00FA6D43"/>
    <w:rsid w:val="00FA6FE6"/>
    <w:rsid w:val="00FA741C"/>
    <w:rsid w:val="00FA7603"/>
    <w:rsid w:val="00FA78F5"/>
    <w:rsid w:val="00FA7C13"/>
    <w:rsid w:val="00FA7F8D"/>
    <w:rsid w:val="00FB016C"/>
    <w:rsid w:val="00FB06E0"/>
    <w:rsid w:val="00FB0819"/>
    <w:rsid w:val="00FB0AB3"/>
    <w:rsid w:val="00FB0B12"/>
    <w:rsid w:val="00FB0C47"/>
    <w:rsid w:val="00FB0E7E"/>
    <w:rsid w:val="00FB196C"/>
    <w:rsid w:val="00FB1BCE"/>
    <w:rsid w:val="00FB1C85"/>
    <w:rsid w:val="00FB1DCA"/>
    <w:rsid w:val="00FB2039"/>
    <w:rsid w:val="00FB2227"/>
    <w:rsid w:val="00FB2248"/>
    <w:rsid w:val="00FB2663"/>
    <w:rsid w:val="00FB282D"/>
    <w:rsid w:val="00FB282E"/>
    <w:rsid w:val="00FB310D"/>
    <w:rsid w:val="00FB3165"/>
    <w:rsid w:val="00FB324E"/>
    <w:rsid w:val="00FB33BD"/>
    <w:rsid w:val="00FB3575"/>
    <w:rsid w:val="00FB3CB5"/>
    <w:rsid w:val="00FB3D82"/>
    <w:rsid w:val="00FB4418"/>
    <w:rsid w:val="00FB472C"/>
    <w:rsid w:val="00FB4DF0"/>
    <w:rsid w:val="00FB4F6C"/>
    <w:rsid w:val="00FB507F"/>
    <w:rsid w:val="00FB5340"/>
    <w:rsid w:val="00FB592C"/>
    <w:rsid w:val="00FB5BD7"/>
    <w:rsid w:val="00FB5D14"/>
    <w:rsid w:val="00FB5E91"/>
    <w:rsid w:val="00FB600D"/>
    <w:rsid w:val="00FB652A"/>
    <w:rsid w:val="00FB6744"/>
    <w:rsid w:val="00FB67C9"/>
    <w:rsid w:val="00FB6BBF"/>
    <w:rsid w:val="00FB721C"/>
    <w:rsid w:val="00FB722F"/>
    <w:rsid w:val="00FB7515"/>
    <w:rsid w:val="00FB7543"/>
    <w:rsid w:val="00FB7E3A"/>
    <w:rsid w:val="00FC000B"/>
    <w:rsid w:val="00FC00AB"/>
    <w:rsid w:val="00FC03C2"/>
    <w:rsid w:val="00FC0466"/>
    <w:rsid w:val="00FC0A8A"/>
    <w:rsid w:val="00FC11A3"/>
    <w:rsid w:val="00FC1AF8"/>
    <w:rsid w:val="00FC1D1B"/>
    <w:rsid w:val="00FC22FF"/>
    <w:rsid w:val="00FC2638"/>
    <w:rsid w:val="00FC2BBD"/>
    <w:rsid w:val="00FC2CE5"/>
    <w:rsid w:val="00FC31CA"/>
    <w:rsid w:val="00FC31D9"/>
    <w:rsid w:val="00FC3580"/>
    <w:rsid w:val="00FC3815"/>
    <w:rsid w:val="00FC3B71"/>
    <w:rsid w:val="00FC3FDC"/>
    <w:rsid w:val="00FC44B0"/>
    <w:rsid w:val="00FC494A"/>
    <w:rsid w:val="00FC4D80"/>
    <w:rsid w:val="00FC4E78"/>
    <w:rsid w:val="00FC4F66"/>
    <w:rsid w:val="00FC51EE"/>
    <w:rsid w:val="00FC536C"/>
    <w:rsid w:val="00FC5EB0"/>
    <w:rsid w:val="00FC6508"/>
    <w:rsid w:val="00FC6A5B"/>
    <w:rsid w:val="00FC6A88"/>
    <w:rsid w:val="00FC6AA8"/>
    <w:rsid w:val="00FC6ABC"/>
    <w:rsid w:val="00FC6C31"/>
    <w:rsid w:val="00FC6CA4"/>
    <w:rsid w:val="00FC6E93"/>
    <w:rsid w:val="00FC6F69"/>
    <w:rsid w:val="00FD00FB"/>
    <w:rsid w:val="00FD0162"/>
    <w:rsid w:val="00FD01E1"/>
    <w:rsid w:val="00FD02E9"/>
    <w:rsid w:val="00FD06AE"/>
    <w:rsid w:val="00FD0888"/>
    <w:rsid w:val="00FD16F1"/>
    <w:rsid w:val="00FD1A06"/>
    <w:rsid w:val="00FD1CDD"/>
    <w:rsid w:val="00FD264A"/>
    <w:rsid w:val="00FD26EE"/>
    <w:rsid w:val="00FD29F0"/>
    <w:rsid w:val="00FD2A12"/>
    <w:rsid w:val="00FD2F6E"/>
    <w:rsid w:val="00FD3384"/>
    <w:rsid w:val="00FD3548"/>
    <w:rsid w:val="00FD357C"/>
    <w:rsid w:val="00FD36FD"/>
    <w:rsid w:val="00FD37C6"/>
    <w:rsid w:val="00FD3D3D"/>
    <w:rsid w:val="00FD3DE5"/>
    <w:rsid w:val="00FD40C9"/>
    <w:rsid w:val="00FD42B7"/>
    <w:rsid w:val="00FD4508"/>
    <w:rsid w:val="00FD4626"/>
    <w:rsid w:val="00FD4737"/>
    <w:rsid w:val="00FD4880"/>
    <w:rsid w:val="00FD49DD"/>
    <w:rsid w:val="00FD4BEF"/>
    <w:rsid w:val="00FD606F"/>
    <w:rsid w:val="00FD644F"/>
    <w:rsid w:val="00FD6595"/>
    <w:rsid w:val="00FD6638"/>
    <w:rsid w:val="00FD7112"/>
    <w:rsid w:val="00FD7386"/>
    <w:rsid w:val="00FD743D"/>
    <w:rsid w:val="00FD76FE"/>
    <w:rsid w:val="00FD7C7A"/>
    <w:rsid w:val="00FE005E"/>
    <w:rsid w:val="00FE0157"/>
    <w:rsid w:val="00FE02CE"/>
    <w:rsid w:val="00FE0EC1"/>
    <w:rsid w:val="00FE10F9"/>
    <w:rsid w:val="00FE12F6"/>
    <w:rsid w:val="00FE1420"/>
    <w:rsid w:val="00FE146B"/>
    <w:rsid w:val="00FE15C5"/>
    <w:rsid w:val="00FE15DA"/>
    <w:rsid w:val="00FE1990"/>
    <w:rsid w:val="00FE1A83"/>
    <w:rsid w:val="00FE1B89"/>
    <w:rsid w:val="00FE1BFF"/>
    <w:rsid w:val="00FE1C27"/>
    <w:rsid w:val="00FE1CF4"/>
    <w:rsid w:val="00FE2B5C"/>
    <w:rsid w:val="00FE33CC"/>
    <w:rsid w:val="00FE33DB"/>
    <w:rsid w:val="00FE3420"/>
    <w:rsid w:val="00FE36A7"/>
    <w:rsid w:val="00FE3AC8"/>
    <w:rsid w:val="00FE3E8F"/>
    <w:rsid w:val="00FE4187"/>
    <w:rsid w:val="00FE428F"/>
    <w:rsid w:val="00FE462B"/>
    <w:rsid w:val="00FE466A"/>
    <w:rsid w:val="00FE4AA7"/>
    <w:rsid w:val="00FE4CC3"/>
    <w:rsid w:val="00FE558F"/>
    <w:rsid w:val="00FE584E"/>
    <w:rsid w:val="00FE5B04"/>
    <w:rsid w:val="00FE5ECC"/>
    <w:rsid w:val="00FE6563"/>
    <w:rsid w:val="00FE668B"/>
    <w:rsid w:val="00FE6890"/>
    <w:rsid w:val="00FE6896"/>
    <w:rsid w:val="00FE6B9E"/>
    <w:rsid w:val="00FE6D30"/>
    <w:rsid w:val="00FE6E79"/>
    <w:rsid w:val="00FE70FE"/>
    <w:rsid w:val="00FE7365"/>
    <w:rsid w:val="00FE7390"/>
    <w:rsid w:val="00FE7623"/>
    <w:rsid w:val="00FE783E"/>
    <w:rsid w:val="00FE7845"/>
    <w:rsid w:val="00FF0141"/>
    <w:rsid w:val="00FF031B"/>
    <w:rsid w:val="00FF0C21"/>
    <w:rsid w:val="00FF0DA3"/>
    <w:rsid w:val="00FF10C8"/>
    <w:rsid w:val="00FF18A9"/>
    <w:rsid w:val="00FF1D04"/>
    <w:rsid w:val="00FF1D2C"/>
    <w:rsid w:val="00FF1EF2"/>
    <w:rsid w:val="00FF210F"/>
    <w:rsid w:val="00FF21F6"/>
    <w:rsid w:val="00FF23E7"/>
    <w:rsid w:val="00FF2532"/>
    <w:rsid w:val="00FF25E2"/>
    <w:rsid w:val="00FF28F1"/>
    <w:rsid w:val="00FF2A0E"/>
    <w:rsid w:val="00FF2C29"/>
    <w:rsid w:val="00FF2CE1"/>
    <w:rsid w:val="00FF3050"/>
    <w:rsid w:val="00FF3070"/>
    <w:rsid w:val="00FF308B"/>
    <w:rsid w:val="00FF3177"/>
    <w:rsid w:val="00FF3244"/>
    <w:rsid w:val="00FF3467"/>
    <w:rsid w:val="00FF36BB"/>
    <w:rsid w:val="00FF36F4"/>
    <w:rsid w:val="00FF3956"/>
    <w:rsid w:val="00FF3C42"/>
    <w:rsid w:val="00FF3F66"/>
    <w:rsid w:val="00FF3FB1"/>
    <w:rsid w:val="00FF424C"/>
    <w:rsid w:val="00FF43CD"/>
    <w:rsid w:val="00FF4418"/>
    <w:rsid w:val="00FF4581"/>
    <w:rsid w:val="00FF4656"/>
    <w:rsid w:val="00FF4836"/>
    <w:rsid w:val="00FF49BF"/>
    <w:rsid w:val="00FF4C9C"/>
    <w:rsid w:val="00FF4F30"/>
    <w:rsid w:val="00FF5128"/>
    <w:rsid w:val="00FF5293"/>
    <w:rsid w:val="00FF5449"/>
    <w:rsid w:val="00FF574B"/>
    <w:rsid w:val="00FF5BC2"/>
    <w:rsid w:val="00FF5C4B"/>
    <w:rsid w:val="00FF5E14"/>
    <w:rsid w:val="00FF5F4B"/>
    <w:rsid w:val="00FF5FED"/>
    <w:rsid w:val="00FF600D"/>
    <w:rsid w:val="00FF61A0"/>
    <w:rsid w:val="00FF629A"/>
    <w:rsid w:val="00FF638A"/>
    <w:rsid w:val="00FF6739"/>
    <w:rsid w:val="00FF679E"/>
    <w:rsid w:val="00FF728C"/>
    <w:rsid w:val="00FF76AF"/>
    <w:rsid w:val="00FF7A61"/>
    <w:rsid w:val="00FF7E46"/>
    <w:rsid w:val="00FF7F55"/>
    <w:rsid w:val="012A8411"/>
    <w:rsid w:val="0141BEC6"/>
    <w:rsid w:val="0141E61D"/>
    <w:rsid w:val="01A91B12"/>
    <w:rsid w:val="01D49B87"/>
    <w:rsid w:val="02117B7A"/>
    <w:rsid w:val="02943ECE"/>
    <w:rsid w:val="03071BEE"/>
    <w:rsid w:val="034E1695"/>
    <w:rsid w:val="03E6F23A"/>
    <w:rsid w:val="0402D481"/>
    <w:rsid w:val="0413411E"/>
    <w:rsid w:val="04748803"/>
    <w:rsid w:val="04B4DB72"/>
    <w:rsid w:val="04CCA041"/>
    <w:rsid w:val="04EBC776"/>
    <w:rsid w:val="04F39C06"/>
    <w:rsid w:val="05149AB6"/>
    <w:rsid w:val="0514E762"/>
    <w:rsid w:val="0528B72B"/>
    <w:rsid w:val="052D6505"/>
    <w:rsid w:val="053A5437"/>
    <w:rsid w:val="053BAEDF"/>
    <w:rsid w:val="053C6E72"/>
    <w:rsid w:val="05E434D3"/>
    <w:rsid w:val="05E983AB"/>
    <w:rsid w:val="061E0623"/>
    <w:rsid w:val="06460A9C"/>
    <w:rsid w:val="06486674"/>
    <w:rsid w:val="067F6E02"/>
    <w:rsid w:val="06AB4B90"/>
    <w:rsid w:val="06B653E0"/>
    <w:rsid w:val="06D59EDD"/>
    <w:rsid w:val="06DBC2D8"/>
    <w:rsid w:val="06E2B1B2"/>
    <w:rsid w:val="06FEAE2A"/>
    <w:rsid w:val="071C8491"/>
    <w:rsid w:val="074AD32D"/>
    <w:rsid w:val="075A0989"/>
    <w:rsid w:val="078AF36A"/>
    <w:rsid w:val="07BD6D82"/>
    <w:rsid w:val="07EAD6E2"/>
    <w:rsid w:val="07F1C48F"/>
    <w:rsid w:val="080CEEF0"/>
    <w:rsid w:val="0827650B"/>
    <w:rsid w:val="0885E056"/>
    <w:rsid w:val="08B0DE26"/>
    <w:rsid w:val="08EB664E"/>
    <w:rsid w:val="090D8B03"/>
    <w:rsid w:val="0934E6C5"/>
    <w:rsid w:val="0949AC39"/>
    <w:rsid w:val="096BD928"/>
    <w:rsid w:val="098D769B"/>
    <w:rsid w:val="099238FF"/>
    <w:rsid w:val="099F6F62"/>
    <w:rsid w:val="0A17953F"/>
    <w:rsid w:val="0A362E6E"/>
    <w:rsid w:val="0A4C9CC8"/>
    <w:rsid w:val="0A5EBD37"/>
    <w:rsid w:val="0AA006AD"/>
    <w:rsid w:val="0AC1CA12"/>
    <w:rsid w:val="0ACA1E0D"/>
    <w:rsid w:val="0B67BEB7"/>
    <w:rsid w:val="0B689AAD"/>
    <w:rsid w:val="0B98C065"/>
    <w:rsid w:val="0BFDBEDE"/>
    <w:rsid w:val="0BFFAD79"/>
    <w:rsid w:val="0CCB5595"/>
    <w:rsid w:val="0D391F16"/>
    <w:rsid w:val="0D4094B3"/>
    <w:rsid w:val="0D80F7E7"/>
    <w:rsid w:val="0DA1DFE6"/>
    <w:rsid w:val="0DC3447E"/>
    <w:rsid w:val="0E17FDD4"/>
    <w:rsid w:val="0E1F2213"/>
    <w:rsid w:val="0E2C258F"/>
    <w:rsid w:val="0E4B5F02"/>
    <w:rsid w:val="0E57A928"/>
    <w:rsid w:val="0E6B9B64"/>
    <w:rsid w:val="0E7C14A8"/>
    <w:rsid w:val="0EF75F81"/>
    <w:rsid w:val="0F3CE947"/>
    <w:rsid w:val="0F6D12E2"/>
    <w:rsid w:val="0F83ACD4"/>
    <w:rsid w:val="104F1C6E"/>
    <w:rsid w:val="107EB53B"/>
    <w:rsid w:val="1088F5F7"/>
    <w:rsid w:val="10CBD2D2"/>
    <w:rsid w:val="11413160"/>
    <w:rsid w:val="114A5365"/>
    <w:rsid w:val="1183D5A8"/>
    <w:rsid w:val="11843624"/>
    <w:rsid w:val="11B85874"/>
    <w:rsid w:val="11EA9A1B"/>
    <w:rsid w:val="11F08858"/>
    <w:rsid w:val="123AED3F"/>
    <w:rsid w:val="12ADF33B"/>
    <w:rsid w:val="12CC5109"/>
    <w:rsid w:val="12CEA1CC"/>
    <w:rsid w:val="131194ED"/>
    <w:rsid w:val="1318D03D"/>
    <w:rsid w:val="1336A98F"/>
    <w:rsid w:val="137C97CD"/>
    <w:rsid w:val="1397124E"/>
    <w:rsid w:val="1398424A"/>
    <w:rsid w:val="13B807A6"/>
    <w:rsid w:val="13FB7D4E"/>
    <w:rsid w:val="14018494"/>
    <w:rsid w:val="1429BE40"/>
    <w:rsid w:val="14388C84"/>
    <w:rsid w:val="147BA21B"/>
    <w:rsid w:val="148AB01C"/>
    <w:rsid w:val="148B4DDB"/>
    <w:rsid w:val="14B1748D"/>
    <w:rsid w:val="14B3C884"/>
    <w:rsid w:val="14F2101B"/>
    <w:rsid w:val="1576C2EB"/>
    <w:rsid w:val="159708A2"/>
    <w:rsid w:val="15C3A2FB"/>
    <w:rsid w:val="15FB905F"/>
    <w:rsid w:val="16290384"/>
    <w:rsid w:val="16590E17"/>
    <w:rsid w:val="16614DDF"/>
    <w:rsid w:val="1671789D"/>
    <w:rsid w:val="1684CDF7"/>
    <w:rsid w:val="168AEBB3"/>
    <w:rsid w:val="16A12B84"/>
    <w:rsid w:val="16C8976A"/>
    <w:rsid w:val="16FA8B94"/>
    <w:rsid w:val="16FFEE58"/>
    <w:rsid w:val="172E16B4"/>
    <w:rsid w:val="173A570F"/>
    <w:rsid w:val="1782D492"/>
    <w:rsid w:val="1786154B"/>
    <w:rsid w:val="17BEACE2"/>
    <w:rsid w:val="17C8A449"/>
    <w:rsid w:val="17E7C692"/>
    <w:rsid w:val="17EEA83A"/>
    <w:rsid w:val="185A9DDA"/>
    <w:rsid w:val="18F4D5AD"/>
    <w:rsid w:val="18F8BDE8"/>
    <w:rsid w:val="193D21B5"/>
    <w:rsid w:val="194CF2C5"/>
    <w:rsid w:val="19599E09"/>
    <w:rsid w:val="199B17C1"/>
    <w:rsid w:val="19C2A2C8"/>
    <w:rsid w:val="19D03E6F"/>
    <w:rsid w:val="19E729C4"/>
    <w:rsid w:val="1A5168B4"/>
    <w:rsid w:val="1AD83E0D"/>
    <w:rsid w:val="1AE09966"/>
    <w:rsid w:val="1B079A8E"/>
    <w:rsid w:val="1B9A5C5B"/>
    <w:rsid w:val="1BF8AF08"/>
    <w:rsid w:val="1BFB8E59"/>
    <w:rsid w:val="1C1CDC4D"/>
    <w:rsid w:val="1C24C2DF"/>
    <w:rsid w:val="1C4C3A80"/>
    <w:rsid w:val="1C593C04"/>
    <w:rsid w:val="1C8966F9"/>
    <w:rsid w:val="1C999A96"/>
    <w:rsid w:val="1D645327"/>
    <w:rsid w:val="1D661448"/>
    <w:rsid w:val="1D6AE835"/>
    <w:rsid w:val="1DAC3D7F"/>
    <w:rsid w:val="1DB233C7"/>
    <w:rsid w:val="1DF68D9D"/>
    <w:rsid w:val="1E1E8FEA"/>
    <w:rsid w:val="1E7B2C75"/>
    <w:rsid w:val="1E8C4AEB"/>
    <w:rsid w:val="1EC8D792"/>
    <w:rsid w:val="1F04344A"/>
    <w:rsid w:val="1F0DE124"/>
    <w:rsid w:val="1F4FD690"/>
    <w:rsid w:val="1FB1A3F1"/>
    <w:rsid w:val="1FBBB5E0"/>
    <w:rsid w:val="1FCC2E0F"/>
    <w:rsid w:val="1FEC9412"/>
    <w:rsid w:val="1FF10A01"/>
    <w:rsid w:val="2014D034"/>
    <w:rsid w:val="201971A1"/>
    <w:rsid w:val="2024016A"/>
    <w:rsid w:val="204801A0"/>
    <w:rsid w:val="20CC8951"/>
    <w:rsid w:val="2112A338"/>
    <w:rsid w:val="211E1FF2"/>
    <w:rsid w:val="2158E22B"/>
    <w:rsid w:val="21B664C4"/>
    <w:rsid w:val="22E3D549"/>
    <w:rsid w:val="22E423EB"/>
    <w:rsid w:val="2321D1D6"/>
    <w:rsid w:val="23286EB8"/>
    <w:rsid w:val="23AF196F"/>
    <w:rsid w:val="23CCAC90"/>
    <w:rsid w:val="241BF6B8"/>
    <w:rsid w:val="247B06F8"/>
    <w:rsid w:val="24CB1DD2"/>
    <w:rsid w:val="24CDEF78"/>
    <w:rsid w:val="24CE97E9"/>
    <w:rsid w:val="252938E6"/>
    <w:rsid w:val="253540B1"/>
    <w:rsid w:val="25540AA8"/>
    <w:rsid w:val="25714236"/>
    <w:rsid w:val="2586CAD1"/>
    <w:rsid w:val="25CD3665"/>
    <w:rsid w:val="25FB4025"/>
    <w:rsid w:val="263F4A62"/>
    <w:rsid w:val="26B57BF3"/>
    <w:rsid w:val="2726164B"/>
    <w:rsid w:val="27318B03"/>
    <w:rsid w:val="278D11E5"/>
    <w:rsid w:val="27E28393"/>
    <w:rsid w:val="2809FC21"/>
    <w:rsid w:val="2844451A"/>
    <w:rsid w:val="28605DF3"/>
    <w:rsid w:val="28776A51"/>
    <w:rsid w:val="288CF071"/>
    <w:rsid w:val="28BC0205"/>
    <w:rsid w:val="28CEAD0A"/>
    <w:rsid w:val="28E0CEEE"/>
    <w:rsid w:val="29161E4B"/>
    <w:rsid w:val="293597A6"/>
    <w:rsid w:val="293D8939"/>
    <w:rsid w:val="2955FA55"/>
    <w:rsid w:val="296E536D"/>
    <w:rsid w:val="296E88E5"/>
    <w:rsid w:val="29A9D7F9"/>
    <w:rsid w:val="29AD9B51"/>
    <w:rsid w:val="29C336F7"/>
    <w:rsid w:val="29C64211"/>
    <w:rsid w:val="2A013CAC"/>
    <w:rsid w:val="2A19E644"/>
    <w:rsid w:val="2A5D60CB"/>
    <w:rsid w:val="2A754051"/>
    <w:rsid w:val="2A7B839C"/>
    <w:rsid w:val="2A89012C"/>
    <w:rsid w:val="2AD7553C"/>
    <w:rsid w:val="2AE03642"/>
    <w:rsid w:val="2AFB8D8A"/>
    <w:rsid w:val="2B30D3B6"/>
    <w:rsid w:val="2B3F493A"/>
    <w:rsid w:val="2B4CB0EC"/>
    <w:rsid w:val="2B617FF6"/>
    <w:rsid w:val="2C1C973C"/>
    <w:rsid w:val="2C3BD759"/>
    <w:rsid w:val="2C3C3C2C"/>
    <w:rsid w:val="2C5F27A8"/>
    <w:rsid w:val="2C6A16C3"/>
    <w:rsid w:val="2C752B2B"/>
    <w:rsid w:val="2CABEB5B"/>
    <w:rsid w:val="2CB3E74E"/>
    <w:rsid w:val="2CD40D0E"/>
    <w:rsid w:val="2CE42847"/>
    <w:rsid w:val="2CF887D5"/>
    <w:rsid w:val="2D231B84"/>
    <w:rsid w:val="2D46F83B"/>
    <w:rsid w:val="2D4DDB53"/>
    <w:rsid w:val="2D68CA0B"/>
    <w:rsid w:val="2DC85219"/>
    <w:rsid w:val="2DE7C5BA"/>
    <w:rsid w:val="2E13D83C"/>
    <w:rsid w:val="2E58BF34"/>
    <w:rsid w:val="2E6A4E87"/>
    <w:rsid w:val="2E934FD6"/>
    <w:rsid w:val="2ECAE4C1"/>
    <w:rsid w:val="2EF85523"/>
    <w:rsid w:val="2F679FEC"/>
    <w:rsid w:val="2F7F550F"/>
    <w:rsid w:val="2F95EB62"/>
    <w:rsid w:val="2FB904F1"/>
    <w:rsid w:val="2FBFC93E"/>
    <w:rsid w:val="302C56A4"/>
    <w:rsid w:val="30B4BDDC"/>
    <w:rsid w:val="30BCFEA2"/>
    <w:rsid w:val="30D357C5"/>
    <w:rsid w:val="311D4774"/>
    <w:rsid w:val="3125EE13"/>
    <w:rsid w:val="319AC263"/>
    <w:rsid w:val="31A1A405"/>
    <w:rsid w:val="3260EF7B"/>
    <w:rsid w:val="32B57924"/>
    <w:rsid w:val="32D306FF"/>
    <w:rsid w:val="32DEDF5C"/>
    <w:rsid w:val="32E43EB6"/>
    <w:rsid w:val="3326293C"/>
    <w:rsid w:val="332DD1C0"/>
    <w:rsid w:val="33370DF8"/>
    <w:rsid w:val="3368D7B8"/>
    <w:rsid w:val="33B9B8FA"/>
    <w:rsid w:val="33E4ABD4"/>
    <w:rsid w:val="33E882AA"/>
    <w:rsid w:val="34114FEA"/>
    <w:rsid w:val="34406418"/>
    <w:rsid w:val="34597197"/>
    <w:rsid w:val="34986693"/>
    <w:rsid w:val="351739A1"/>
    <w:rsid w:val="3589F5EB"/>
    <w:rsid w:val="3595C1A9"/>
    <w:rsid w:val="35A98AF3"/>
    <w:rsid w:val="35AA499B"/>
    <w:rsid w:val="35AE3EDA"/>
    <w:rsid w:val="35CA54F5"/>
    <w:rsid w:val="3616C494"/>
    <w:rsid w:val="3682C5FE"/>
    <w:rsid w:val="368CF53F"/>
    <w:rsid w:val="3692F604"/>
    <w:rsid w:val="36E23CA4"/>
    <w:rsid w:val="37036255"/>
    <w:rsid w:val="372C4FAC"/>
    <w:rsid w:val="375C8AFC"/>
    <w:rsid w:val="37661D1E"/>
    <w:rsid w:val="376D3943"/>
    <w:rsid w:val="37AEF3E6"/>
    <w:rsid w:val="37C4DD7F"/>
    <w:rsid w:val="37DBD7AB"/>
    <w:rsid w:val="3822967C"/>
    <w:rsid w:val="38385C04"/>
    <w:rsid w:val="383A24F2"/>
    <w:rsid w:val="38855D74"/>
    <w:rsid w:val="3919F60A"/>
    <w:rsid w:val="392D4BCF"/>
    <w:rsid w:val="3956C3B7"/>
    <w:rsid w:val="3980B1CF"/>
    <w:rsid w:val="39DDC369"/>
    <w:rsid w:val="39F03DCD"/>
    <w:rsid w:val="3A0C4D38"/>
    <w:rsid w:val="3A143521"/>
    <w:rsid w:val="3AAB4EA3"/>
    <w:rsid w:val="3AE852A2"/>
    <w:rsid w:val="3AED59AF"/>
    <w:rsid w:val="3AFAFB60"/>
    <w:rsid w:val="3B25A6B8"/>
    <w:rsid w:val="3B5408F6"/>
    <w:rsid w:val="3B609F78"/>
    <w:rsid w:val="3B738653"/>
    <w:rsid w:val="3B900969"/>
    <w:rsid w:val="3BDC54BC"/>
    <w:rsid w:val="3BED25D4"/>
    <w:rsid w:val="3C1806E0"/>
    <w:rsid w:val="3C4349B3"/>
    <w:rsid w:val="3CADCAD1"/>
    <w:rsid w:val="3CED40B7"/>
    <w:rsid w:val="3D02ABB5"/>
    <w:rsid w:val="3D22FA39"/>
    <w:rsid w:val="3D3DA52D"/>
    <w:rsid w:val="3D9CED24"/>
    <w:rsid w:val="3DCE5BB2"/>
    <w:rsid w:val="3E10E46E"/>
    <w:rsid w:val="3E28DAE2"/>
    <w:rsid w:val="3E2EA609"/>
    <w:rsid w:val="3F490AE5"/>
    <w:rsid w:val="3F5C867A"/>
    <w:rsid w:val="3F9BD438"/>
    <w:rsid w:val="3FEC9560"/>
    <w:rsid w:val="402C2D1C"/>
    <w:rsid w:val="4049CC32"/>
    <w:rsid w:val="4080CAF8"/>
    <w:rsid w:val="40B5F285"/>
    <w:rsid w:val="40D7F12B"/>
    <w:rsid w:val="40F9F7D3"/>
    <w:rsid w:val="417E797E"/>
    <w:rsid w:val="4183DED6"/>
    <w:rsid w:val="41902E71"/>
    <w:rsid w:val="41E076E8"/>
    <w:rsid w:val="41E1344A"/>
    <w:rsid w:val="41EB87A4"/>
    <w:rsid w:val="420CCE8C"/>
    <w:rsid w:val="422632CF"/>
    <w:rsid w:val="424DA5EB"/>
    <w:rsid w:val="429053DD"/>
    <w:rsid w:val="42BEC56A"/>
    <w:rsid w:val="42FD9AD9"/>
    <w:rsid w:val="430C6F79"/>
    <w:rsid w:val="43111EA0"/>
    <w:rsid w:val="437449AF"/>
    <w:rsid w:val="4377A39A"/>
    <w:rsid w:val="43923C43"/>
    <w:rsid w:val="43A17520"/>
    <w:rsid w:val="43A7D1A1"/>
    <w:rsid w:val="43D4851A"/>
    <w:rsid w:val="43D8BD44"/>
    <w:rsid w:val="43F887C1"/>
    <w:rsid w:val="440BDE2F"/>
    <w:rsid w:val="4422805E"/>
    <w:rsid w:val="443862F1"/>
    <w:rsid w:val="44A5B33C"/>
    <w:rsid w:val="44B6699E"/>
    <w:rsid w:val="44BDAD1A"/>
    <w:rsid w:val="44CE02D8"/>
    <w:rsid w:val="44F0193B"/>
    <w:rsid w:val="45643F0A"/>
    <w:rsid w:val="4598D395"/>
    <w:rsid w:val="45E92564"/>
    <w:rsid w:val="46452769"/>
    <w:rsid w:val="46ACE9FE"/>
    <w:rsid w:val="46E8EFBB"/>
    <w:rsid w:val="47451F3D"/>
    <w:rsid w:val="47F720D5"/>
    <w:rsid w:val="481E7FEF"/>
    <w:rsid w:val="4838CFE4"/>
    <w:rsid w:val="48592AF5"/>
    <w:rsid w:val="4872E99F"/>
    <w:rsid w:val="488E2117"/>
    <w:rsid w:val="489046D0"/>
    <w:rsid w:val="489B2FC1"/>
    <w:rsid w:val="48C1BE48"/>
    <w:rsid w:val="49337D4D"/>
    <w:rsid w:val="493B1AD0"/>
    <w:rsid w:val="497B6A50"/>
    <w:rsid w:val="49E9E51D"/>
    <w:rsid w:val="4A174784"/>
    <w:rsid w:val="4A4FBA83"/>
    <w:rsid w:val="4AEAE9AA"/>
    <w:rsid w:val="4AF6B13B"/>
    <w:rsid w:val="4AF80AE2"/>
    <w:rsid w:val="4AF86745"/>
    <w:rsid w:val="4B133A12"/>
    <w:rsid w:val="4B482F53"/>
    <w:rsid w:val="4B630821"/>
    <w:rsid w:val="4B9325A6"/>
    <w:rsid w:val="4BBEE4A6"/>
    <w:rsid w:val="4BEAF257"/>
    <w:rsid w:val="4BFB71B8"/>
    <w:rsid w:val="4C29B3EB"/>
    <w:rsid w:val="4C65E611"/>
    <w:rsid w:val="4CF59F00"/>
    <w:rsid w:val="4D11BF5A"/>
    <w:rsid w:val="4D7F4C70"/>
    <w:rsid w:val="4D8C549E"/>
    <w:rsid w:val="4DAE5849"/>
    <w:rsid w:val="4DED989D"/>
    <w:rsid w:val="4E12C8BA"/>
    <w:rsid w:val="4E137ED8"/>
    <w:rsid w:val="4E64D13B"/>
    <w:rsid w:val="4E795551"/>
    <w:rsid w:val="4E838172"/>
    <w:rsid w:val="4EB83F86"/>
    <w:rsid w:val="4EF84FF3"/>
    <w:rsid w:val="4F2008BB"/>
    <w:rsid w:val="4F7A6CB7"/>
    <w:rsid w:val="4F8AA3E8"/>
    <w:rsid w:val="4F9E15E5"/>
    <w:rsid w:val="4FAB8E27"/>
    <w:rsid w:val="4FD75744"/>
    <w:rsid w:val="5082FDC0"/>
    <w:rsid w:val="511AF874"/>
    <w:rsid w:val="5133525B"/>
    <w:rsid w:val="5162459D"/>
    <w:rsid w:val="516C3194"/>
    <w:rsid w:val="51781D55"/>
    <w:rsid w:val="5183D02D"/>
    <w:rsid w:val="518B82CD"/>
    <w:rsid w:val="5191A1D5"/>
    <w:rsid w:val="51E024B9"/>
    <w:rsid w:val="51E1C59F"/>
    <w:rsid w:val="51EEB011"/>
    <w:rsid w:val="51F4B2D4"/>
    <w:rsid w:val="51FB3D1E"/>
    <w:rsid w:val="520C6EA9"/>
    <w:rsid w:val="520CB107"/>
    <w:rsid w:val="523568BA"/>
    <w:rsid w:val="52907A71"/>
    <w:rsid w:val="52DF6F6F"/>
    <w:rsid w:val="52E0799C"/>
    <w:rsid w:val="534583AD"/>
    <w:rsid w:val="535D44D6"/>
    <w:rsid w:val="537B3563"/>
    <w:rsid w:val="538A97EA"/>
    <w:rsid w:val="53A303DE"/>
    <w:rsid w:val="54060678"/>
    <w:rsid w:val="543F16FA"/>
    <w:rsid w:val="544DC53A"/>
    <w:rsid w:val="5452D0E7"/>
    <w:rsid w:val="545955F8"/>
    <w:rsid w:val="545AFFA5"/>
    <w:rsid w:val="54C04FA8"/>
    <w:rsid w:val="54D43715"/>
    <w:rsid w:val="54E778F9"/>
    <w:rsid w:val="55086AE1"/>
    <w:rsid w:val="5535724B"/>
    <w:rsid w:val="5540E906"/>
    <w:rsid w:val="555C84BB"/>
    <w:rsid w:val="555E6671"/>
    <w:rsid w:val="5601218E"/>
    <w:rsid w:val="568D4C8D"/>
    <w:rsid w:val="56C0E14E"/>
    <w:rsid w:val="56DBDC38"/>
    <w:rsid w:val="572E1ABD"/>
    <w:rsid w:val="5784B441"/>
    <w:rsid w:val="57B72DB5"/>
    <w:rsid w:val="57D3EF42"/>
    <w:rsid w:val="57EDE7FC"/>
    <w:rsid w:val="581A0B3A"/>
    <w:rsid w:val="588DAF59"/>
    <w:rsid w:val="589FFFA1"/>
    <w:rsid w:val="58E034A1"/>
    <w:rsid w:val="5937AE63"/>
    <w:rsid w:val="59504113"/>
    <w:rsid w:val="59737C57"/>
    <w:rsid w:val="59D18459"/>
    <w:rsid w:val="5A82E27A"/>
    <w:rsid w:val="5AA1B1F2"/>
    <w:rsid w:val="5AA68AE3"/>
    <w:rsid w:val="5AAC3BD1"/>
    <w:rsid w:val="5AC38A0B"/>
    <w:rsid w:val="5ADE75E1"/>
    <w:rsid w:val="5AEA0A4C"/>
    <w:rsid w:val="5AEBD8B8"/>
    <w:rsid w:val="5AF2EA76"/>
    <w:rsid w:val="5AF30602"/>
    <w:rsid w:val="5B571A1B"/>
    <w:rsid w:val="5B57F618"/>
    <w:rsid w:val="5B676D75"/>
    <w:rsid w:val="5B7B3081"/>
    <w:rsid w:val="5B832641"/>
    <w:rsid w:val="5B8D3B87"/>
    <w:rsid w:val="5B8DF6EC"/>
    <w:rsid w:val="5BC7D659"/>
    <w:rsid w:val="5BCDCBE3"/>
    <w:rsid w:val="5C061B54"/>
    <w:rsid w:val="5C396547"/>
    <w:rsid w:val="5C432EAD"/>
    <w:rsid w:val="5CBFE6CA"/>
    <w:rsid w:val="5D95252C"/>
    <w:rsid w:val="5DCD2577"/>
    <w:rsid w:val="5DF26441"/>
    <w:rsid w:val="5EA6A67A"/>
    <w:rsid w:val="5EAC4228"/>
    <w:rsid w:val="5ECF3E0C"/>
    <w:rsid w:val="5F077EE3"/>
    <w:rsid w:val="5F11010B"/>
    <w:rsid w:val="5F43330C"/>
    <w:rsid w:val="5FA8A9E3"/>
    <w:rsid w:val="607A84FA"/>
    <w:rsid w:val="6091F827"/>
    <w:rsid w:val="60B3272E"/>
    <w:rsid w:val="60C7FDDA"/>
    <w:rsid w:val="61606C4E"/>
    <w:rsid w:val="619574B7"/>
    <w:rsid w:val="61E93A8F"/>
    <w:rsid w:val="627A9131"/>
    <w:rsid w:val="62937BBA"/>
    <w:rsid w:val="62A1D7F9"/>
    <w:rsid w:val="62A827BB"/>
    <w:rsid w:val="62FA5113"/>
    <w:rsid w:val="6329B78E"/>
    <w:rsid w:val="6354CFA5"/>
    <w:rsid w:val="63701B55"/>
    <w:rsid w:val="63C9E53B"/>
    <w:rsid w:val="63F648F9"/>
    <w:rsid w:val="64181DE2"/>
    <w:rsid w:val="6445F26D"/>
    <w:rsid w:val="645872B9"/>
    <w:rsid w:val="64A1D397"/>
    <w:rsid w:val="64C6ECE0"/>
    <w:rsid w:val="650DE997"/>
    <w:rsid w:val="659B2868"/>
    <w:rsid w:val="65B39530"/>
    <w:rsid w:val="65CF0764"/>
    <w:rsid w:val="66134783"/>
    <w:rsid w:val="666DFC2D"/>
    <w:rsid w:val="6690F42B"/>
    <w:rsid w:val="66ABCB65"/>
    <w:rsid w:val="66CEE557"/>
    <w:rsid w:val="672321B4"/>
    <w:rsid w:val="67A441DC"/>
    <w:rsid w:val="67B7C8E4"/>
    <w:rsid w:val="67EFEB5D"/>
    <w:rsid w:val="67F824F0"/>
    <w:rsid w:val="6846B701"/>
    <w:rsid w:val="685AF56E"/>
    <w:rsid w:val="688D0CDC"/>
    <w:rsid w:val="68972E09"/>
    <w:rsid w:val="68A33DCD"/>
    <w:rsid w:val="68CC5CD1"/>
    <w:rsid w:val="6943BEC0"/>
    <w:rsid w:val="69C90124"/>
    <w:rsid w:val="69C9CB75"/>
    <w:rsid w:val="6A3A3AD0"/>
    <w:rsid w:val="6A4EA043"/>
    <w:rsid w:val="6AC49104"/>
    <w:rsid w:val="6ADC79ED"/>
    <w:rsid w:val="6B03F576"/>
    <w:rsid w:val="6B052EFC"/>
    <w:rsid w:val="6B30E7F3"/>
    <w:rsid w:val="6B42F376"/>
    <w:rsid w:val="6B565206"/>
    <w:rsid w:val="6BDC19DC"/>
    <w:rsid w:val="6BF0D4A2"/>
    <w:rsid w:val="6BF9B30F"/>
    <w:rsid w:val="6C13619D"/>
    <w:rsid w:val="6C5624EC"/>
    <w:rsid w:val="6C69E275"/>
    <w:rsid w:val="6C764C20"/>
    <w:rsid w:val="6CC0AB9A"/>
    <w:rsid w:val="6D0BAD54"/>
    <w:rsid w:val="6D10FC4D"/>
    <w:rsid w:val="6D4FD4F3"/>
    <w:rsid w:val="6D6B1558"/>
    <w:rsid w:val="6D896B53"/>
    <w:rsid w:val="6E070547"/>
    <w:rsid w:val="6EE3C07E"/>
    <w:rsid w:val="6F185BF9"/>
    <w:rsid w:val="6F674894"/>
    <w:rsid w:val="6FBD5166"/>
    <w:rsid w:val="6FE390B2"/>
    <w:rsid w:val="6FE39612"/>
    <w:rsid w:val="7008A8D1"/>
    <w:rsid w:val="7060B6E7"/>
    <w:rsid w:val="70AB9A94"/>
    <w:rsid w:val="70D63153"/>
    <w:rsid w:val="710580B5"/>
    <w:rsid w:val="711F2101"/>
    <w:rsid w:val="71308CBB"/>
    <w:rsid w:val="713B4CE5"/>
    <w:rsid w:val="7152CFF4"/>
    <w:rsid w:val="715E99B8"/>
    <w:rsid w:val="719C7E83"/>
    <w:rsid w:val="71CDD89A"/>
    <w:rsid w:val="71D39E42"/>
    <w:rsid w:val="71FD56C4"/>
    <w:rsid w:val="7240AE0E"/>
    <w:rsid w:val="725EB62B"/>
    <w:rsid w:val="728446AB"/>
    <w:rsid w:val="7306BF9C"/>
    <w:rsid w:val="73102CD2"/>
    <w:rsid w:val="73142A00"/>
    <w:rsid w:val="736A7ED7"/>
    <w:rsid w:val="736AC25B"/>
    <w:rsid w:val="73C7FA14"/>
    <w:rsid w:val="73CE3CC9"/>
    <w:rsid w:val="73D06604"/>
    <w:rsid w:val="7431216C"/>
    <w:rsid w:val="74B597B0"/>
    <w:rsid w:val="75437266"/>
    <w:rsid w:val="75971ACA"/>
    <w:rsid w:val="75A547CA"/>
    <w:rsid w:val="75BACA65"/>
    <w:rsid w:val="75C815B0"/>
    <w:rsid w:val="75D13B2F"/>
    <w:rsid w:val="75EA548E"/>
    <w:rsid w:val="76426596"/>
    <w:rsid w:val="7665AFEA"/>
    <w:rsid w:val="76988135"/>
    <w:rsid w:val="76C557A6"/>
    <w:rsid w:val="76CAECE9"/>
    <w:rsid w:val="76DE1CD7"/>
    <w:rsid w:val="77624607"/>
    <w:rsid w:val="77914787"/>
    <w:rsid w:val="77EAAE56"/>
    <w:rsid w:val="78045A1B"/>
    <w:rsid w:val="783ECC80"/>
    <w:rsid w:val="78A652A3"/>
    <w:rsid w:val="791A67B5"/>
    <w:rsid w:val="7939EE9F"/>
    <w:rsid w:val="799CAC55"/>
    <w:rsid w:val="79EDBEFC"/>
    <w:rsid w:val="79F9DD91"/>
    <w:rsid w:val="7A172F6C"/>
    <w:rsid w:val="7A4010C7"/>
    <w:rsid w:val="7B181F63"/>
    <w:rsid w:val="7B8E6F83"/>
    <w:rsid w:val="7BC84C7A"/>
    <w:rsid w:val="7BEEC1AB"/>
    <w:rsid w:val="7C0FE4FB"/>
    <w:rsid w:val="7C368039"/>
    <w:rsid w:val="7C3D079B"/>
    <w:rsid w:val="7C7B118B"/>
    <w:rsid w:val="7CA5702A"/>
    <w:rsid w:val="7CA577FF"/>
    <w:rsid w:val="7CC21E11"/>
    <w:rsid w:val="7D07C90E"/>
    <w:rsid w:val="7D0C8C49"/>
    <w:rsid w:val="7D0E5A36"/>
    <w:rsid w:val="7D240C7C"/>
    <w:rsid w:val="7DB79D21"/>
    <w:rsid w:val="7DBCC176"/>
    <w:rsid w:val="7DBD08C5"/>
    <w:rsid w:val="7DF1971B"/>
    <w:rsid w:val="7E00A0A8"/>
    <w:rsid w:val="7E56B0E8"/>
    <w:rsid w:val="7E596571"/>
    <w:rsid w:val="7ED845A6"/>
    <w:rsid w:val="7EF8DEFF"/>
    <w:rsid w:val="7F3F9295"/>
    <w:rsid w:val="7FAB2A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DBE553"/>
  <w15:docId w15:val="{1B014B97-2DE1-4BF5-B4D9-A37AAC2087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3793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outlineLvl w:val="3"/>
    </w:pPr>
    <w:rPr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CellMar>
        <w:left w:w="0" w:type="dxa"/>
        <w:right w:w="0" w:type="dxa"/>
      </w:tblCellMar>
    </w:tblPr>
    <w:tcPr>
      <w:tc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</w:tcBorders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ListParagraph">
    <w:name w:val="List Paragraph"/>
    <w:basedOn w:val="Normal"/>
    <w:uiPriority w:val="34"/>
    <w:qFormat/>
    <w:rsid w:val="00B4015F"/>
    <w:pPr>
      <w:ind w:left="720"/>
      <w:contextualSpacing/>
    </w:p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750BD"/>
    <w:pPr>
      <w:jc w:val="center"/>
    </w:pPr>
    <w:rPr>
      <w:lang w:val="de-D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50BD"/>
    <w:rPr>
      <w:rFonts w:ascii="Times New Roman" w:eastAsia="Times New Roman" w:hAnsi="Times New Roman"/>
      <w:szCs w:val="24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750BD"/>
    <w:pPr>
      <w:spacing w:line="240" w:lineRule="auto"/>
    </w:pPr>
    <w:rPr>
      <w:lang w:val="de-DE"/>
    </w:rPr>
  </w:style>
  <w:style w:type="character" w:customStyle="1" w:styleId="EndNoteBibliographyChar">
    <w:name w:val="EndNote Bibliography Char"/>
    <w:basedOn w:val="DefaultParagraphFont"/>
    <w:link w:val="EndNoteBibliography"/>
    <w:rsid w:val="009750BD"/>
    <w:rPr>
      <w:rFonts w:ascii="Times New Roman" w:eastAsia="Times New Roman" w:hAnsi="Times New Roman"/>
      <w:szCs w:val="24"/>
      <w:lang w:val="de-DE"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9750B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E74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74E0"/>
    <w:pPr>
      <w:spacing w:line="240" w:lineRule="auto"/>
      <w:jc w:val="left"/>
    </w:pPr>
    <w:rPr>
      <w:rFonts w:asciiTheme="minorHAnsi" w:eastAsiaTheme="minorHAnsi" w:hAnsiTheme="minorHAnsi" w:cstheme="minorBidi"/>
      <w:kern w:val="2"/>
      <w:szCs w:val="20"/>
      <w:lang w:val="en-AU" w:eastAsia="en-US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E74E0"/>
    <w:rPr>
      <w:rFonts w:asciiTheme="minorHAnsi" w:eastAsiaTheme="minorHAnsi" w:hAnsiTheme="minorHAnsi" w:cstheme="minorBidi"/>
      <w:kern w:val="2"/>
      <w:lang w:val="en-AU" w:eastAsia="en-US"/>
      <w14:ligatures w14:val="standardContextual"/>
    </w:rPr>
  </w:style>
  <w:style w:type="character" w:styleId="Strong">
    <w:name w:val="Strong"/>
    <w:basedOn w:val="DefaultParagraphFont"/>
    <w:uiPriority w:val="22"/>
    <w:qFormat/>
    <w:rsid w:val="00B626F9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63CA"/>
    <w:pPr>
      <w:jc w:val="both"/>
    </w:pPr>
    <w:rPr>
      <w:rFonts w:ascii="Times New Roman" w:eastAsia="Times New Roman" w:hAnsi="Times New Roman" w:cs="Times New Roman"/>
      <w:b/>
      <w:bCs/>
      <w:kern w:val="0"/>
      <w:lang w:val="en-GB" w:eastAsia="de-DE"/>
      <w14:ligatures w14:val="non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63CA"/>
    <w:rPr>
      <w:rFonts w:ascii="Times New Roman" w:eastAsia="Times New Roman" w:hAnsi="Times New Roman" w:cstheme="minorBidi"/>
      <w:b/>
      <w:bCs/>
      <w:kern w:val="2"/>
      <w:lang w:val="en-AU" w:eastAsia="de-DE"/>
      <w14:ligatures w14:val="standardContextual"/>
    </w:rPr>
  </w:style>
  <w:style w:type="paragraph" w:styleId="Revision">
    <w:name w:val="Revision"/>
    <w:hidden/>
    <w:uiPriority w:val="99"/>
    <w:semiHidden/>
    <w:rsid w:val="00A063CA"/>
    <w:rPr>
      <w:rFonts w:ascii="Times New Roman" w:eastAsia="Times New Roman" w:hAnsi="Times New Roman"/>
      <w:szCs w:val="24"/>
      <w:lang w:eastAsia="de-DE"/>
    </w:rPr>
  </w:style>
  <w:style w:type="character" w:styleId="FollowedHyperlink">
    <w:name w:val="FollowedHyperlink"/>
    <w:basedOn w:val="DefaultParagraphFont"/>
    <w:uiPriority w:val="99"/>
    <w:semiHidden/>
    <w:unhideWhenUsed/>
    <w:rsid w:val="00FD36FD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364A1A"/>
    <w:tblPr>
      <w:tblCellMar>
        <w:left w:w="0" w:type="dxa"/>
        <w:right w:w="0" w:type="dxa"/>
      </w:tblCellMar>
    </w:tblPr>
  </w:style>
  <w:style w:type="character" w:styleId="Mention">
    <w:name w:val="Mention"/>
    <w:basedOn w:val="DefaultParagraphFont"/>
    <w:uiPriority w:val="99"/>
    <w:unhideWhenUsed/>
    <w:rsid w:val="00652CDD"/>
    <w:rPr>
      <w:color w:val="2B579A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3C5236"/>
    <w:pPr>
      <w:spacing w:before="100" w:beforeAutospacing="1" w:after="100" w:afterAutospacing="1" w:line="240" w:lineRule="auto"/>
      <w:jc w:val="left"/>
    </w:pPr>
    <w:rPr>
      <w:sz w:val="24"/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sv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image" Target="media/image2.svg"/><Relationship Id="rId17" Type="http://schemas.openxmlformats.org/officeDocument/2006/relationships/image" Target="media/image7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6.sv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footer" Target="footer3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header" Target="header3.xml"/><Relationship Id="rId10" Type="http://schemas.openxmlformats.org/officeDocument/2006/relationships/endnotes" Target="endnotes.xml"/><Relationship Id="rId19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svg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22263BD608F63489E916BC6F3688F05" ma:contentTypeVersion="15" ma:contentTypeDescription="Create a new document." ma:contentTypeScope="" ma:versionID="2797bc32bedf086490e6691173fe9ae6">
  <xsd:schema xmlns:xsd="http://www.w3.org/2001/XMLSchema" xmlns:xs="http://www.w3.org/2001/XMLSchema" xmlns:p="http://schemas.microsoft.com/office/2006/metadata/properties" xmlns:ns2="ed10d73e-9e21-4955-860a-a85a6f70c2b1" xmlns:ns3="771559c4-247d-469f-8f2f-c5b52cbb71ad" targetNamespace="http://schemas.microsoft.com/office/2006/metadata/properties" ma:root="true" ma:fieldsID="9767df9996f8d6300fabbb985863929a" ns2:_="" ns3:_="">
    <xsd:import namespace="ed10d73e-9e21-4955-860a-a85a6f70c2b1"/>
    <xsd:import namespace="771559c4-247d-469f-8f2f-c5b52cbb71a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CR" minOccurs="0"/>
                <xsd:element ref="ns2:MediaServiceLocatio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10d73e-9e21-4955-860a-a85a6f70c2b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c9513c6f-d7d3-4bba-9430-ae338114780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5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MediaLengthInSeconds" ma:index="22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1559c4-247d-469f-8f2f-c5b52cbb71ad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6542eb70-d5a4-487e-b6ff-7e62de6c14ec}" ma:internalName="TaxCatchAll" ma:showField="CatchAllData" ma:web="771559c4-247d-469f-8f2f-c5b52cbb71ad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71559c4-247d-469f-8f2f-c5b52cbb71ad" xsi:nil="true"/>
    <lcf76f155ced4ddcb4097134ff3c332f xmlns="ed10d73e-9e21-4955-860a-a85a6f70c2b1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88A38FC9-7CF3-4585-9494-7EC42551C3C0}"/>
</file>

<file path=customXml/itemProps2.xml><?xml version="1.0" encoding="utf-8"?>
<ds:datastoreItem xmlns:ds="http://schemas.openxmlformats.org/officeDocument/2006/customXml" ds:itemID="{C318ABEB-67E9-4E44-A60D-1A87D16FB1F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1A4FDE8-F468-4358-9F5B-AA26B12680B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2DAD470D-2A42-45E3-8848-52D1C9CA4395}">
  <ds:schemaRefs>
    <ds:schemaRef ds:uri="http://schemas.microsoft.com/office/2006/metadata/properties"/>
    <ds:schemaRef ds:uri="http://schemas.microsoft.com/office/infopath/2007/PartnerControls"/>
    <ds:schemaRef ds:uri="771559c4-247d-469f-8f2f-c5b52cbb71ad"/>
    <ds:schemaRef ds:uri="ed10d73e-9e21-4955-860a-a85a6f70c2b1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5</Pages>
  <Words>1122</Words>
  <Characters>6579</Characters>
  <Application>Microsoft Office Word</Application>
  <DocSecurity>0</DocSecurity>
  <Lines>143</Lines>
  <Paragraphs>85</Paragraphs>
  <ScaleCrop>false</ScaleCrop>
  <Company>Copernicus Gesellschaft mbH</Company>
  <LinksUpToDate>false</LinksUpToDate>
  <CharactersWithSpaces>7616</CharactersWithSpaces>
  <SharedDoc>false</SharedDoc>
  <HLinks>
    <vt:vector size="156" baseType="variant">
      <vt:variant>
        <vt:i4>2293858</vt:i4>
      </vt:variant>
      <vt:variant>
        <vt:i4>222</vt:i4>
      </vt:variant>
      <vt:variant>
        <vt:i4>0</vt:i4>
      </vt:variant>
      <vt:variant>
        <vt:i4>5</vt:i4>
      </vt:variant>
      <vt:variant>
        <vt:lpwstr>https://doi.org/10.1124/jpet.113.203356</vt:lpwstr>
      </vt:variant>
      <vt:variant>
        <vt:lpwstr/>
      </vt:variant>
      <vt:variant>
        <vt:i4>5963868</vt:i4>
      </vt:variant>
      <vt:variant>
        <vt:i4>219</vt:i4>
      </vt:variant>
      <vt:variant>
        <vt:i4>0</vt:i4>
      </vt:variant>
      <vt:variant>
        <vt:i4>5</vt:i4>
      </vt:variant>
      <vt:variant>
        <vt:lpwstr>https://doi.org/10.3168/jds.2011-4831</vt:lpwstr>
      </vt:variant>
      <vt:variant>
        <vt:lpwstr/>
      </vt:variant>
      <vt:variant>
        <vt:i4>4718597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1016/j.jclepro.2019.06.193</vt:lpwstr>
      </vt:variant>
      <vt:variant>
        <vt:lpwstr/>
      </vt:variant>
      <vt:variant>
        <vt:i4>8257593</vt:i4>
      </vt:variant>
      <vt:variant>
        <vt:i4>213</vt:i4>
      </vt:variant>
      <vt:variant>
        <vt:i4>0</vt:i4>
      </vt:variant>
      <vt:variant>
        <vt:i4>5</vt:i4>
      </vt:variant>
      <vt:variant>
        <vt:lpwstr>https://doi.org/10.1071/AN15219</vt:lpwstr>
      </vt:variant>
      <vt:variant>
        <vt:lpwstr/>
      </vt:variant>
      <vt:variant>
        <vt:i4>5898332</vt:i4>
      </vt:variant>
      <vt:variant>
        <vt:i4>210</vt:i4>
      </vt:variant>
      <vt:variant>
        <vt:i4>0</vt:i4>
      </vt:variant>
      <vt:variant>
        <vt:i4>5</vt:i4>
      </vt:variant>
      <vt:variant>
        <vt:lpwstr>https://doi.org/10.3168/jds.2013-7834</vt:lpwstr>
      </vt:variant>
      <vt:variant>
        <vt:lpwstr/>
      </vt:variant>
      <vt:variant>
        <vt:i4>5505035</vt:i4>
      </vt:variant>
      <vt:variant>
        <vt:i4>207</vt:i4>
      </vt:variant>
      <vt:variant>
        <vt:i4>0</vt:i4>
      </vt:variant>
      <vt:variant>
        <vt:i4>5</vt:i4>
      </vt:variant>
      <vt:variant>
        <vt:lpwstr>https://doi.org/10.1016/j.jclepro.2020.120836</vt:lpwstr>
      </vt:variant>
      <vt:variant>
        <vt:lpwstr/>
      </vt:variant>
      <vt:variant>
        <vt:i4>5242967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3168/jds.2013-7398</vt:lpwstr>
      </vt:variant>
      <vt:variant>
        <vt:lpwstr/>
      </vt:variant>
      <vt:variant>
        <vt:i4>5242944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016/j.anifeedsci.2025.116400</vt:lpwstr>
      </vt:variant>
      <vt:variant>
        <vt:lpwstr/>
      </vt:variant>
      <vt:variant>
        <vt:i4>1507353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17/S1751731114001773</vt:lpwstr>
      </vt:variant>
      <vt:variant>
        <vt:lpwstr/>
      </vt:variant>
      <vt:variant>
        <vt:i4>4522054</vt:i4>
      </vt:variant>
      <vt:variant>
        <vt:i4>195</vt:i4>
      </vt:variant>
      <vt:variant>
        <vt:i4>0</vt:i4>
      </vt:variant>
      <vt:variant>
        <vt:i4>5</vt:i4>
      </vt:variant>
      <vt:variant>
        <vt:lpwstr>https://doi.org/10.1111/brv.12996</vt:lpwstr>
      </vt:variant>
      <vt:variant>
        <vt:lpwstr/>
      </vt:variant>
      <vt:variant>
        <vt:i4>1310738</vt:i4>
      </vt:variant>
      <vt:variant>
        <vt:i4>192</vt:i4>
      </vt:variant>
      <vt:variant>
        <vt:i4>0</vt:i4>
      </vt:variant>
      <vt:variant>
        <vt:i4>5</vt:i4>
      </vt:variant>
      <vt:variant>
        <vt:lpwstr>https://doi.org/10.1017/S1751731119003161</vt:lpwstr>
      </vt:variant>
      <vt:variant>
        <vt:lpwstr/>
      </vt:variant>
      <vt:variant>
        <vt:i4>458752</vt:i4>
      </vt:variant>
      <vt:variant>
        <vt:i4>189</vt:i4>
      </vt:variant>
      <vt:variant>
        <vt:i4>0</vt:i4>
      </vt:variant>
      <vt:variant>
        <vt:i4>5</vt:i4>
      </vt:variant>
      <vt:variant>
        <vt:lpwstr>https://doi.org/10.1016/S0146-6380(96)00129-5</vt:lpwstr>
      </vt:variant>
      <vt:variant>
        <vt:lpwstr/>
      </vt:variant>
      <vt:variant>
        <vt:i4>5832704</vt:i4>
      </vt:variant>
      <vt:variant>
        <vt:i4>186</vt:i4>
      </vt:variant>
      <vt:variant>
        <vt:i4>0</vt:i4>
      </vt:variant>
      <vt:variant>
        <vt:i4>5</vt:i4>
      </vt:variant>
      <vt:variant>
        <vt:lpwstr>https://doi.org/10.1016/j.jas.2005.03.015</vt:lpwstr>
      </vt:variant>
      <vt:variant>
        <vt:lpwstr/>
      </vt:variant>
      <vt:variant>
        <vt:i4>983061</vt:i4>
      </vt:variant>
      <vt:variant>
        <vt:i4>183</vt:i4>
      </vt:variant>
      <vt:variant>
        <vt:i4>0</vt:i4>
      </vt:variant>
      <vt:variant>
        <vt:i4>5</vt:i4>
      </vt:variant>
      <vt:variant>
        <vt:lpwstr>https://doi.org/10.1146/annurev-animal-021022-024931</vt:lpwstr>
      </vt:variant>
      <vt:variant>
        <vt:lpwstr/>
      </vt:variant>
      <vt:variant>
        <vt:i4>5898326</vt:i4>
      </vt:variant>
      <vt:variant>
        <vt:i4>180</vt:i4>
      </vt:variant>
      <vt:variant>
        <vt:i4>0</vt:i4>
      </vt:variant>
      <vt:variant>
        <vt:i4>5</vt:i4>
      </vt:variant>
      <vt:variant>
        <vt:lpwstr>https://doi.org/10.3168/jds.2013-7234</vt:lpwstr>
      </vt:variant>
      <vt:variant>
        <vt:lpwstr/>
      </vt:variant>
      <vt:variant>
        <vt:i4>6881284</vt:i4>
      </vt:variant>
      <vt:variant>
        <vt:i4>175</vt:i4>
      </vt:variant>
      <vt:variant>
        <vt:i4>0</vt:i4>
      </vt:variant>
      <vt:variant>
        <vt:i4>5</vt:i4>
      </vt:variant>
      <vt:variant>
        <vt:lpwstr>https://csiroau.sharepoint.com/:x:/r/sites/Methanevalidationtrial/Shared Documents/General/Manuscript_Armidale Trial 2024_2025/Isotope Data_Supplementary Table S5.xlsx?d=wbaa46c528e3a4af3aead5d9b893453b0&amp;csf=1&amp;web=1&amp;e=lJRv1h</vt:lpwstr>
      </vt:variant>
      <vt:variant>
        <vt:lpwstr/>
      </vt:variant>
      <vt:variant>
        <vt:i4>4849702</vt:i4>
      </vt:variant>
      <vt:variant>
        <vt:i4>172</vt:i4>
      </vt:variant>
      <vt:variant>
        <vt:i4>0</vt:i4>
      </vt:variant>
      <vt:variant>
        <vt:i4>5</vt:i4>
      </vt:variant>
      <vt:variant>
        <vt:lpwstr>https://csiroau.sharepoint.com/:x:/r/sites/Methanevalidationtrial/Shared Documents/General/Manuscript_Armidale Trial 2024_2025/Model_Supplementary Table S7.xlsx?d=w189547170f744487b0c7dab3cc7da161&amp;csf=1&amp;web=1&amp;e=bSZ0yZ</vt:lpwstr>
      </vt:variant>
      <vt:variant>
        <vt:lpwstr/>
      </vt:variant>
      <vt:variant>
        <vt:i4>6357015</vt:i4>
      </vt:variant>
      <vt:variant>
        <vt:i4>21</vt:i4>
      </vt:variant>
      <vt:variant>
        <vt:i4>0</vt:i4>
      </vt:variant>
      <vt:variant>
        <vt:i4>5</vt:i4>
      </vt:variant>
      <vt:variant>
        <vt:lpwstr>mailto:cesca.mcinerney@csiro.au</vt:lpwstr>
      </vt:variant>
      <vt:variant>
        <vt:lpwstr/>
      </vt:variant>
      <vt:variant>
        <vt:i4>5767180</vt:i4>
      </vt:variant>
      <vt:variant>
        <vt:i4>18</vt:i4>
      </vt:variant>
      <vt:variant>
        <vt:i4>0</vt:i4>
      </vt:variant>
      <vt:variant>
        <vt:i4>5</vt:i4>
      </vt:variant>
      <vt:variant>
        <vt:lpwstr>https://www.nature.com/collections/dhahgdefjd</vt:lpwstr>
      </vt:variant>
      <vt:variant>
        <vt:lpwstr/>
      </vt:variant>
      <vt:variant>
        <vt:i4>4653108</vt:i4>
      </vt:variant>
      <vt:variant>
        <vt:i4>15</vt:i4>
      </vt:variant>
      <vt:variant>
        <vt:i4>0</vt:i4>
      </vt:variant>
      <vt:variant>
        <vt:i4>5</vt:i4>
      </vt:variant>
      <vt:variant>
        <vt:lpwstr>mailto:nina.welti@csiro.au</vt:lpwstr>
      </vt:variant>
      <vt:variant>
        <vt:lpwstr/>
      </vt:variant>
      <vt:variant>
        <vt:i4>1441889</vt:i4>
      </vt:variant>
      <vt:variant>
        <vt:i4>12</vt:i4>
      </vt:variant>
      <vt:variant>
        <vt:i4>0</vt:i4>
      </vt:variant>
      <vt:variant>
        <vt:i4>5</vt:i4>
      </vt:variant>
      <vt:variant>
        <vt:lpwstr>mailto:sonja.dominik@csiro.au</vt:lpwstr>
      </vt:variant>
      <vt:variant>
        <vt:lpwstr/>
      </vt:variant>
      <vt:variant>
        <vt:i4>4718642</vt:i4>
      </vt:variant>
      <vt:variant>
        <vt:i4>9</vt:i4>
      </vt:variant>
      <vt:variant>
        <vt:i4>0</vt:i4>
      </vt:variant>
      <vt:variant>
        <vt:i4>5</vt:i4>
      </vt:variant>
      <vt:variant>
        <vt:lpwstr>mailto:ruth.gomezexposito@csiro.au</vt:lpwstr>
      </vt:variant>
      <vt:variant>
        <vt:lpwstr/>
      </vt:variant>
      <vt:variant>
        <vt:i4>3539022</vt:i4>
      </vt:variant>
      <vt:variant>
        <vt:i4>6</vt:i4>
      </vt:variant>
      <vt:variant>
        <vt:i4>0</vt:i4>
      </vt:variant>
      <vt:variant>
        <vt:i4>5</vt:i4>
      </vt:variant>
      <vt:variant>
        <vt:lpwstr>mailto:jody.mcnally@csiro.au</vt:lpwstr>
      </vt:variant>
      <vt:variant>
        <vt:lpwstr/>
      </vt:variant>
      <vt:variant>
        <vt:i4>5898287</vt:i4>
      </vt:variant>
      <vt:variant>
        <vt:i4>3</vt:i4>
      </vt:variant>
      <vt:variant>
        <vt:i4>0</vt:i4>
      </vt:variant>
      <vt:variant>
        <vt:i4>5</vt:i4>
      </vt:variant>
      <vt:variant>
        <vt:lpwstr>mailto:stuart.denman@csiro.au</vt:lpwstr>
      </vt:variant>
      <vt:variant>
        <vt:lpwstr/>
      </vt:variant>
      <vt:variant>
        <vt:i4>6357015</vt:i4>
      </vt:variant>
      <vt:variant>
        <vt:i4>0</vt:i4>
      </vt:variant>
      <vt:variant>
        <vt:i4>0</vt:i4>
      </vt:variant>
      <vt:variant>
        <vt:i4>5</vt:i4>
      </vt:variant>
      <vt:variant>
        <vt:lpwstr>mailto:cesca.mcinerney@csiro.au</vt:lpwstr>
      </vt:variant>
      <vt:variant>
        <vt:lpwstr/>
      </vt:variant>
      <vt:variant>
        <vt:i4>3342440</vt:i4>
      </vt:variant>
      <vt:variant>
        <vt:i4>0</vt:i4>
      </vt:variant>
      <vt:variant>
        <vt:i4>0</vt:i4>
      </vt:variant>
      <vt:variant>
        <vt:i4>5</vt:i4>
      </vt:variant>
      <vt:variant>
        <vt:lpwstr>https://doi.org/10.1073/pnas.1600298113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subject/>
  <dc:creator>Martin Rasmussen</dc:creator>
  <cp:keywords/>
  <cp:lastModifiedBy>McInerney, Cesca (A&amp;F, Waite Campus)</cp:lastModifiedBy>
  <cp:revision>11</cp:revision>
  <cp:lastPrinted>2025-09-02T16:07:00Z</cp:lastPrinted>
  <dcterms:created xsi:type="dcterms:W3CDTF">2025-11-07T04:14:00Z</dcterms:created>
  <dcterms:modified xsi:type="dcterms:W3CDTF">2025-11-07T0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22263BD608F63489E916BC6F3688F05</vt:lpwstr>
  </property>
  <property fmtid="{D5CDD505-2E9C-101B-9397-08002B2CF9AE}" pid="3" name="MediaServiceImageTags">
    <vt:lpwstr/>
  </property>
  <property fmtid="{D5CDD505-2E9C-101B-9397-08002B2CF9AE}" pid="4" name="ClassificationContentMarkingHeaderShapeIds">
    <vt:lpwstr>47b6bb5,50a6bb10,5a4fe475</vt:lpwstr>
  </property>
  <property fmtid="{D5CDD505-2E9C-101B-9397-08002B2CF9AE}" pid="5" name="ClassificationContentMarkingHeaderFontProps">
    <vt:lpwstr>#ff0000,12,Calibri</vt:lpwstr>
  </property>
  <property fmtid="{D5CDD505-2E9C-101B-9397-08002B2CF9AE}" pid="6" name="ClassificationContentMarkingHeaderText">
    <vt:lpwstr>OFFICIAL</vt:lpwstr>
  </property>
  <property fmtid="{D5CDD505-2E9C-101B-9397-08002B2CF9AE}" pid="7" name="ClassificationContentMarkingFooterShapeIds">
    <vt:lpwstr>366af88d,65b2bc4f,7fcb93e2</vt:lpwstr>
  </property>
  <property fmtid="{D5CDD505-2E9C-101B-9397-08002B2CF9AE}" pid="8" name="ClassificationContentMarkingFooterFontProps">
    <vt:lpwstr>#ff0000,12,Calibri</vt:lpwstr>
  </property>
  <property fmtid="{D5CDD505-2E9C-101B-9397-08002B2CF9AE}" pid="9" name="ClassificationContentMarkingFooterText">
    <vt:lpwstr>OFFICIAL</vt:lpwstr>
  </property>
  <property fmtid="{D5CDD505-2E9C-101B-9397-08002B2CF9AE}" pid="10" name="MSIP_Label_0ad370f1-5840-4c36-bb65-89acaaf849ca_Enabled">
    <vt:lpwstr>true</vt:lpwstr>
  </property>
  <property fmtid="{D5CDD505-2E9C-101B-9397-08002B2CF9AE}" pid="11" name="MSIP_Label_0ad370f1-5840-4c36-bb65-89acaaf849ca_SetDate">
    <vt:lpwstr>2025-08-25T03:24:10Z</vt:lpwstr>
  </property>
  <property fmtid="{D5CDD505-2E9C-101B-9397-08002B2CF9AE}" pid="12" name="MSIP_Label_0ad370f1-5840-4c36-bb65-89acaaf849ca_Method">
    <vt:lpwstr>Privileged</vt:lpwstr>
  </property>
  <property fmtid="{D5CDD505-2E9C-101B-9397-08002B2CF9AE}" pid="13" name="MSIP_Label_0ad370f1-5840-4c36-bb65-89acaaf849ca_Name">
    <vt:lpwstr>OFFICIAL</vt:lpwstr>
  </property>
  <property fmtid="{D5CDD505-2E9C-101B-9397-08002B2CF9AE}" pid="14" name="MSIP_Label_0ad370f1-5840-4c36-bb65-89acaaf849ca_SiteId">
    <vt:lpwstr>0fe05593-19ac-4f98-adbf-0375fce7f160</vt:lpwstr>
  </property>
  <property fmtid="{D5CDD505-2E9C-101B-9397-08002B2CF9AE}" pid="15" name="MSIP_Label_0ad370f1-5840-4c36-bb65-89acaaf849ca_ActionId">
    <vt:lpwstr>8deac56e-de7c-4b52-9a1c-96531d7432fb</vt:lpwstr>
  </property>
  <property fmtid="{D5CDD505-2E9C-101B-9397-08002B2CF9AE}" pid="16" name="MSIP_Label_0ad370f1-5840-4c36-bb65-89acaaf849ca_ContentBits">
    <vt:lpwstr>3</vt:lpwstr>
  </property>
  <property fmtid="{D5CDD505-2E9C-101B-9397-08002B2CF9AE}" pid="17" name="MSIP_Label_0ad370f1-5840-4c36-bb65-89acaaf849ca_Tag">
    <vt:lpwstr>50, 0, 1, 1</vt:lpwstr>
  </property>
  <property fmtid="{D5CDD505-2E9C-101B-9397-08002B2CF9AE}" pid="18" name="MSIP_Label_7131dfc9-3851-4ec4-8c64-7480f479fb06_Enabled">
    <vt:lpwstr>true</vt:lpwstr>
  </property>
  <property fmtid="{D5CDD505-2E9C-101B-9397-08002B2CF9AE}" pid="19" name="MSIP_Label_7131dfc9-3851-4ec4-8c64-7480f479fb06_SetDate">
    <vt:lpwstr>2025-08-28T05:36:53Z</vt:lpwstr>
  </property>
  <property fmtid="{D5CDD505-2E9C-101B-9397-08002B2CF9AE}" pid="20" name="MSIP_Label_7131dfc9-3851-4ec4-8c64-7480f479fb06_Method">
    <vt:lpwstr>Privileged</vt:lpwstr>
  </property>
  <property fmtid="{D5CDD505-2E9C-101B-9397-08002B2CF9AE}" pid="21" name="MSIP_Label_7131dfc9-3851-4ec4-8c64-7480f479fb06_Name">
    <vt:lpwstr>OFFICIAL Sensitive</vt:lpwstr>
  </property>
  <property fmtid="{D5CDD505-2E9C-101B-9397-08002B2CF9AE}" pid="22" name="MSIP_Label_7131dfc9-3851-4ec4-8c64-7480f479fb06_SiteId">
    <vt:lpwstr>0fe05593-19ac-4f98-adbf-0375fce7f160</vt:lpwstr>
  </property>
  <property fmtid="{D5CDD505-2E9C-101B-9397-08002B2CF9AE}" pid="23" name="MSIP_Label_7131dfc9-3851-4ec4-8c64-7480f479fb06_ActionId">
    <vt:lpwstr>29982ff1-ee2c-4953-b729-db7d713145ad</vt:lpwstr>
  </property>
  <property fmtid="{D5CDD505-2E9C-101B-9397-08002B2CF9AE}" pid="24" name="MSIP_Label_7131dfc9-3851-4ec4-8c64-7480f479fb06_ContentBits">
    <vt:lpwstr>3</vt:lpwstr>
  </property>
  <property fmtid="{D5CDD505-2E9C-101B-9397-08002B2CF9AE}" pid="25" name="MSIP_Label_7131dfc9-3851-4ec4-8c64-7480f479fb06_Tag">
    <vt:lpwstr>10, 0, 1, 1</vt:lpwstr>
  </property>
  <property fmtid="{D5CDD505-2E9C-101B-9397-08002B2CF9AE}" pid="26" name="MSIP_Label_2ff753fd-faf2-4608-9b59-553f003adcdf_Enabled">
    <vt:lpwstr>true</vt:lpwstr>
  </property>
  <property fmtid="{D5CDD505-2E9C-101B-9397-08002B2CF9AE}" pid="27" name="MSIP_Label_2ff753fd-faf2-4608-9b59-553f003adcdf_SetDate">
    <vt:lpwstr>2025-10-09T13:10:37Z</vt:lpwstr>
  </property>
  <property fmtid="{D5CDD505-2E9C-101B-9397-08002B2CF9AE}" pid="28" name="MSIP_Label_2ff753fd-faf2-4608-9b59-553f003adcdf_Method">
    <vt:lpwstr>Privileged</vt:lpwstr>
  </property>
  <property fmtid="{D5CDD505-2E9C-101B-9397-08002B2CF9AE}" pid="29" name="MSIP_Label_2ff753fd-faf2-4608-9b59-553f003adcdf_Name">
    <vt:lpwstr>2ff753fd-faf2-4608-9b59-553f003adcdf</vt:lpwstr>
  </property>
  <property fmtid="{D5CDD505-2E9C-101B-9397-08002B2CF9AE}" pid="30" name="MSIP_Label_2ff753fd-faf2-4608-9b59-553f003adcdf_SiteId">
    <vt:lpwstr>49618402-6ea3-441d-957d-7df8773fee54</vt:lpwstr>
  </property>
  <property fmtid="{D5CDD505-2E9C-101B-9397-08002B2CF9AE}" pid="31" name="MSIP_Label_2ff753fd-faf2-4608-9b59-553f003adcdf_ActionId">
    <vt:lpwstr>25562ccf-27d8-4f91-911a-75fb8513d245</vt:lpwstr>
  </property>
  <property fmtid="{D5CDD505-2E9C-101B-9397-08002B2CF9AE}" pid="32" name="MSIP_Label_2ff753fd-faf2-4608-9b59-553f003adcdf_ContentBits">
    <vt:lpwstr>0</vt:lpwstr>
  </property>
  <property fmtid="{D5CDD505-2E9C-101B-9397-08002B2CF9AE}" pid="33" name="MSIP_Label_2ff753fd-faf2-4608-9b59-553f003adcdf_Tag">
    <vt:lpwstr>10, 0, 1, 1</vt:lpwstr>
  </property>
</Properties>
</file>